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926AC9" w14:textId="77777777" w:rsidR="009279AC" w:rsidRDefault="009279AC" w:rsidP="009279AC">
      <w:pPr>
        <w:jc w:val="center"/>
      </w:pPr>
      <w:r>
        <w:rPr>
          <w:noProof/>
          <w:lang w:eastAsia="de-DE"/>
        </w:rPr>
        <w:drawing>
          <wp:inline distT="0" distB="0" distL="0" distR="0" wp14:anchorId="0979CB6B" wp14:editId="207D7D39">
            <wp:extent cx="5345430" cy="956310"/>
            <wp:effectExtent l="0" t="0" r="0" b="8890"/>
            <wp:docPr id="3" name="Grafik 2" descr="Beschreibung: http://www.hs-coburg.de/uploads/media/Logo_HS_deutsch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Beschreibung: http://www.hs-coburg.de/uploads/media/Logo_HS_deutsch_RG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45430" cy="956310"/>
                    </a:xfrm>
                    <a:prstGeom prst="rect">
                      <a:avLst/>
                    </a:prstGeom>
                    <a:noFill/>
                    <a:ln>
                      <a:noFill/>
                    </a:ln>
                  </pic:spPr>
                </pic:pic>
              </a:graphicData>
            </a:graphic>
          </wp:inline>
        </w:drawing>
      </w:r>
    </w:p>
    <w:p w14:paraId="55178C2B" w14:textId="77777777" w:rsidR="009279AC" w:rsidRDefault="009279AC" w:rsidP="009279AC">
      <w:pPr>
        <w:pStyle w:val="Listenabsatz"/>
        <w:ind w:left="0"/>
        <w:jc w:val="center"/>
        <w:rPr>
          <w:sz w:val="36"/>
          <w:szCs w:val="36"/>
        </w:rPr>
      </w:pPr>
      <w:r w:rsidRPr="00C42E2D">
        <w:rPr>
          <w:sz w:val="36"/>
          <w:szCs w:val="36"/>
        </w:rPr>
        <w:t>Hochschule für angewandte Wissenschaften Coburg</w:t>
      </w:r>
      <w:r w:rsidRPr="00C42E2D">
        <w:rPr>
          <w:sz w:val="36"/>
          <w:szCs w:val="36"/>
        </w:rPr>
        <w:br/>
        <w:t>Fakultät Elektrotechnik und Informatik</w:t>
      </w:r>
    </w:p>
    <w:p w14:paraId="03691DB9" w14:textId="77777777" w:rsidR="009279AC" w:rsidRPr="00C42E2D" w:rsidRDefault="009279AC" w:rsidP="009279AC">
      <w:pPr>
        <w:pStyle w:val="Listenabsatz"/>
        <w:jc w:val="center"/>
        <w:rPr>
          <w:sz w:val="36"/>
          <w:szCs w:val="36"/>
        </w:rPr>
      </w:pPr>
    </w:p>
    <w:p w14:paraId="72A5FC59" w14:textId="13AB7FA7" w:rsidR="009279AC" w:rsidRDefault="009279AC" w:rsidP="009279AC">
      <w:pPr>
        <w:pStyle w:val="Titel"/>
        <w:pBdr>
          <w:top w:val="none" w:sz="0" w:space="0" w:color="auto"/>
          <w:left w:val="none" w:sz="0" w:space="0" w:color="auto"/>
          <w:bottom w:val="none" w:sz="0" w:space="0" w:color="auto"/>
          <w:right w:val="none" w:sz="0" w:space="0" w:color="auto"/>
        </w:pBdr>
        <w:rPr>
          <w:rFonts w:eastAsiaTheme="minorHAnsi" w:cstheme="minorBidi"/>
          <w:b w:val="0"/>
          <w:i w:val="0"/>
          <w:spacing w:val="0"/>
          <w:kern w:val="0"/>
          <w:sz w:val="36"/>
          <w:szCs w:val="36"/>
        </w:rPr>
      </w:pPr>
      <w:r>
        <w:rPr>
          <w:rFonts w:eastAsiaTheme="minorHAnsi" w:cstheme="minorBidi"/>
          <w:b w:val="0"/>
          <w:i w:val="0"/>
          <w:spacing w:val="0"/>
          <w:kern w:val="0"/>
          <w:sz w:val="36"/>
          <w:szCs w:val="36"/>
        </w:rPr>
        <w:t>Studiengang:</w:t>
      </w:r>
      <w:r w:rsidR="005D7D29">
        <w:rPr>
          <w:rFonts w:eastAsiaTheme="minorHAnsi" w:cstheme="minorBidi"/>
          <w:b w:val="0"/>
          <w:i w:val="0"/>
          <w:spacing w:val="0"/>
          <w:kern w:val="0"/>
          <w:sz w:val="36"/>
          <w:szCs w:val="36"/>
        </w:rPr>
        <w:t xml:space="preserve"> Informatik-Bachelor</w:t>
      </w:r>
    </w:p>
    <w:p w14:paraId="64CEE0BC" w14:textId="77777777" w:rsidR="009279AC" w:rsidRPr="00C42E2D" w:rsidRDefault="009279AC" w:rsidP="009279AC">
      <w:pPr>
        <w:pStyle w:val="Listenabsatz"/>
        <w:jc w:val="center"/>
        <w:rPr>
          <w:sz w:val="36"/>
          <w:szCs w:val="36"/>
        </w:rPr>
      </w:pPr>
    </w:p>
    <w:p w14:paraId="6F90769E" w14:textId="71C50CDA" w:rsidR="009279AC" w:rsidRDefault="009279AC" w:rsidP="009279AC">
      <w:pPr>
        <w:pStyle w:val="Listenabsatz"/>
        <w:ind w:left="0"/>
        <w:jc w:val="center"/>
        <w:rPr>
          <w:sz w:val="36"/>
          <w:szCs w:val="36"/>
        </w:rPr>
      </w:pPr>
      <w:r>
        <w:rPr>
          <w:sz w:val="36"/>
          <w:szCs w:val="36"/>
        </w:rPr>
        <w:t>Bachelorarbeit</w:t>
      </w:r>
    </w:p>
    <w:p w14:paraId="142381F0" w14:textId="77777777" w:rsidR="009279AC" w:rsidRPr="00C42E2D" w:rsidRDefault="009279AC" w:rsidP="009279AC">
      <w:pPr>
        <w:pStyle w:val="Listenabsatz"/>
        <w:ind w:left="0"/>
        <w:jc w:val="center"/>
        <w:rPr>
          <w:sz w:val="36"/>
          <w:szCs w:val="36"/>
        </w:rPr>
      </w:pPr>
    </w:p>
    <w:p w14:paraId="313C9574" w14:textId="6B0C0618" w:rsidR="009279AC" w:rsidRPr="00D25E6A" w:rsidRDefault="002D6A27" w:rsidP="005D7D29">
      <w:pPr>
        <w:pStyle w:val="Untertitel"/>
        <w:numPr>
          <w:ilvl w:val="0"/>
          <w:numId w:val="0"/>
        </w:numPr>
        <w:rPr>
          <w:sz w:val="44"/>
          <w:szCs w:val="48"/>
        </w:rPr>
      </w:pPr>
      <w:r w:rsidRPr="002D6A27">
        <w:rPr>
          <w:sz w:val="44"/>
          <w:szCs w:val="48"/>
        </w:rPr>
        <w:t>Klassifikation von Verkehrsteilnehmern auf Basis realer Positionszeitreihen mit Verfahren des maschinellen Lernens</w:t>
      </w:r>
    </w:p>
    <w:p w14:paraId="7C3E3EA1" w14:textId="77777777" w:rsidR="009279AC" w:rsidRDefault="009279AC" w:rsidP="009279AC">
      <w:pPr>
        <w:jc w:val="center"/>
        <w:rPr>
          <w:sz w:val="44"/>
          <w:szCs w:val="48"/>
        </w:rPr>
      </w:pPr>
    </w:p>
    <w:p w14:paraId="7AF5AF3B" w14:textId="70DA001E" w:rsidR="009279AC" w:rsidRPr="00D25E6A" w:rsidRDefault="005D7D29" w:rsidP="009279AC">
      <w:pPr>
        <w:jc w:val="center"/>
        <w:rPr>
          <w:sz w:val="44"/>
          <w:szCs w:val="40"/>
        </w:rPr>
      </w:pPr>
      <w:r>
        <w:rPr>
          <w:sz w:val="44"/>
          <w:szCs w:val="40"/>
        </w:rPr>
        <w:t>Lennart</w:t>
      </w:r>
      <w:r w:rsidR="009279AC" w:rsidRPr="00D25E6A">
        <w:rPr>
          <w:sz w:val="44"/>
          <w:szCs w:val="40"/>
        </w:rPr>
        <w:t xml:space="preserve"> </w:t>
      </w:r>
      <w:r>
        <w:rPr>
          <w:sz w:val="44"/>
          <w:szCs w:val="40"/>
        </w:rPr>
        <w:t>Köpper</w:t>
      </w:r>
    </w:p>
    <w:p w14:paraId="3E50574E" w14:textId="77777777" w:rsidR="009279AC" w:rsidRDefault="009279AC" w:rsidP="009279AC">
      <w:pPr>
        <w:jc w:val="center"/>
        <w:rPr>
          <w:sz w:val="36"/>
          <w:szCs w:val="36"/>
        </w:rPr>
      </w:pPr>
    </w:p>
    <w:p w14:paraId="2B322254" w14:textId="77777777" w:rsidR="009279AC" w:rsidRDefault="009279AC" w:rsidP="009279AC">
      <w:pPr>
        <w:jc w:val="center"/>
        <w:rPr>
          <w:sz w:val="36"/>
          <w:szCs w:val="36"/>
        </w:rPr>
      </w:pPr>
    </w:p>
    <w:p w14:paraId="3D5BC5EF" w14:textId="4C1A4B1D" w:rsidR="009279AC" w:rsidRPr="00A53758" w:rsidRDefault="009279AC" w:rsidP="009279AC">
      <w:pPr>
        <w:jc w:val="center"/>
        <w:rPr>
          <w:sz w:val="32"/>
          <w:szCs w:val="36"/>
        </w:rPr>
      </w:pPr>
      <w:r w:rsidRPr="008970D8">
        <w:rPr>
          <w:sz w:val="32"/>
          <w:szCs w:val="36"/>
        </w:rPr>
        <w:t xml:space="preserve">Abgabe der Arbeit: </w:t>
      </w:r>
      <w:r w:rsidR="0032021E">
        <w:rPr>
          <w:sz w:val="32"/>
          <w:szCs w:val="36"/>
        </w:rPr>
        <w:t>10</w:t>
      </w:r>
      <w:r>
        <w:rPr>
          <w:sz w:val="32"/>
          <w:szCs w:val="36"/>
        </w:rPr>
        <w:t xml:space="preserve">. </w:t>
      </w:r>
      <w:r w:rsidR="005D7D29">
        <w:rPr>
          <w:sz w:val="32"/>
          <w:szCs w:val="36"/>
        </w:rPr>
        <w:t>09.</w:t>
      </w:r>
      <w:r>
        <w:rPr>
          <w:sz w:val="32"/>
          <w:szCs w:val="36"/>
        </w:rPr>
        <w:t xml:space="preserve"> </w:t>
      </w:r>
      <w:r w:rsidR="005D7D29">
        <w:rPr>
          <w:sz w:val="32"/>
          <w:szCs w:val="36"/>
        </w:rPr>
        <w:t>2023</w:t>
      </w:r>
    </w:p>
    <w:p w14:paraId="4F8532E9" w14:textId="77777777" w:rsidR="00BD4552" w:rsidRDefault="009279AC" w:rsidP="005D7D29">
      <w:pPr>
        <w:jc w:val="center"/>
        <w:rPr>
          <w:sz w:val="32"/>
          <w:szCs w:val="32"/>
        </w:rPr>
        <w:sectPr w:rsidR="00BD4552" w:rsidSect="007654F5">
          <w:headerReference w:type="even" r:id="rId9"/>
          <w:headerReference w:type="default" r:id="rId10"/>
          <w:footerReference w:type="even" r:id="rId11"/>
          <w:footerReference w:type="default" r:id="rId12"/>
          <w:headerReference w:type="first" r:id="rId13"/>
          <w:footerReference w:type="first" r:id="rId14"/>
          <w:pgSz w:w="11906" w:h="16838"/>
          <w:pgMar w:top="1417" w:right="1417" w:bottom="1134" w:left="1417" w:header="708" w:footer="708" w:gutter="0"/>
          <w:pgNumType w:fmt="upperRoman"/>
          <w:cols w:space="708"/>
          <w:titlePg/>
          <w:docGrid w:linePitch="360"/>
        </w:sectPr>
      </w:pPr>
      <w:r>
        <w:rPr>
          <w:sz w:val="32"/>
          <w:szCs w:val="32"/>
        </w:rPr>
        <w:t>Betreut durch:</w:t>
      </w:r>
      <w:r>
        <w:rPr>
          <w:sz w:val="32"/>
          <w:szCs w:val="32"/>
        </w:rPr>
        <w:br/>
        <w:t xml:space="preserve">Prof. Dr. </w:t>
      </w:r>
      <w:r w:rsidR="005D7D29">
        <w:rPr>
          <w:sz w:val="32"/>
          <w:szCs w:val="32"/>
        </w:rPr>
        <w:t>Thomas Wieland,</w:t>
      </w:r>
      <w:r>
        <w:rPr>
          <w:sz w:val="32"/>
          <w:szCs w:val="32"/>
        </w:rPr>
        <w:t xml:space="preserve"> Hochschule Coburg</w:t>
      </w:r>
    </w:p>
    <w:p w14:paraId="1DF635C7" w14:textId="2149E52F" w:rsidR="009279AC" w:rsidRDefault="00CA4463" w:rsidP="008A08D5">
      <w:pPr>
        <w:pStyle w:val="berschrift1"/>
        <w:numPr>
          <w:ilvl w:val="0"/>
          <w:numId w:val="0"/>
        </w:numPr>
      </w:pPr>
      <w:bookmarkStart w:id="0" w:name="_Toc139037456"/>
      <w:r>
        <w:lastRenderedPageBreak/>
        <w:t>Abstract</w:t>
      </w:r>
      <w:bookmarkEnd w:id="0"/>
    </w:p>
    <w:p w14:paraId="21DFB630" w14:textId="77777777" w:rsidR="00CA4463" w:rsidRPr="00CA4463" w:rsidRDefault="00CA4463" w:rsidP="00CA4463"/>
    <w:p w14:paraId="70770468" w14:textId="77777777" w:rsidR="008A08D5" w:rsidRDefault="008A08D5" w:rsidP="008A08D5">
      <w:pPr>
        <w:pStyle w:val="berschrift1"/>
        <w:numPr>
          <w:ilvl w:val="0"/>
          <w:numId w:val="0"/>
        </w:numPr>
      </w:pPr>
      <w:bookmarkStart w:id="1" w:name="_Toc139037457"/>
      <w:r>
        <w:lastRenderedPageBreak/>
        <w:t>Inhaltsverzeichnis</w:t>
      </w:r>
      <w:bookmarkEnd w:id="1"/>
    </w:p>
    <w:p w14:paraId="5CDB309B" w14:textId="67038402" w:rsidR="00826918" w:rsidRDefault="008A08D5">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fldChar w:fldCharType="begin"/>
      </w:r>
      <w:r>
        <w:instrText xml:space="preserve"> TOC \o "1-3" \u </w:instrText>
      </w:r>
      <w:r>
        <w:fldChar w:fldCharType="separate"/>
      </w:r>
      <w:r w:rsidR="00826918">
        <w:rPr>
          <w:noProof/>
        </w:rPr>
        <w:t>Abstract</w:t>
      </w:r>
      <w:r w:rsidR="00826918">
        <w:rPr>
          <w:noProof/>
        </w:rPr>
        <w:tab/>
      </w:r>
      <w:r w:rsidR="00826918">
        <w:rPr>
          <w:noProof/>
        </w:rPr>
        <w:fldChar w:fldCharType="begin"/>
      </w:r>
      <w:r w:rsidR="00826918">
        <w:rPr>
          <w:noProof/>
        </w:rPr>
        <w:instrText xml:space="preserve"> PAGEREF _Toc139037456 \h </w:instrText>
      </w:r>
      <w:r w:rsidR="00826918">
        <w:rPr>
          <w:noProof/>
        </w:rPr>
      </w:r>
      <w:r w:rsidR="00826918">
        <w:rPr>
          <w:noProof/>
        </w:rPr>
        <w:fldChar w:fldCharType="separate"/>
      </w:r>
      <w:r w:rsidR="00826918">
        <w:rPr>
          <w:noProof/>
        </w:rPr>
        <w:t>2</w:t>
      </w:r>
      <w:r w:rsidR="00826918">
        <w:rPr>
          <w:noProof/>
        </w:rPr>
        <w:fldChar w:fldCharType="end"/>
      </w:r>
    </w:p>
    <w:p w14:paraId="5FE49FCB" w14:textId="2C28359A" w:rsidR="00826918" w:rsidRDefault="00826918">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Inhaltsverzeichnis</w:t>
      </w:r>
      <w:r>
        <w:rPr>
          <w:noProof/>
        </w:rPr>
        <w:tab/>
      </w:r>
      <w:r>
        <w:rPr>
          <w:noProof/>
        </w:rPr>
        <w:fldChar w:fldCharType="begin"/>
      </w:r>
      <w:r>
        <w:rPr>
          <w:noProof/>
        </w:rPr>
        <w:instrText xml:space="preserve"> PAGEREF _Toc139037457 \h </w:instrText>
      </w:r>
      <w:r>
        <w:rPr>
          <w:noProof/>
        </w:rPr>
      </w:r>
      <w:r>
        <w:rPr>
          <w:noProof/>
        </w:rPr>
        <w:fldChar w:fldCharType="separate"/>
      </w:r>
      <w:r>
        <w:rPr>
          <w:noProof/>
        </w:rPr>
        <w:t>3</w:t>
      </w:r>
      <w:r>
        <w:rPr>
          <w:noProof/>
        </w:rPr>
        <w:fldChar w:fldCharType="end"/>
      </w:r>
    </w:p>
    <w:p w14:paraId="60D327C1" w14:textId="14BC67EF" w:rsidR="00826918" w:rsidRDefault="00826918">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bildungsverzeichnis</w:t>
      </w:r>
      <w:r>
        <w:rPr>
          <w:noProof/>
        </w:rPr>
        <w:tab/>
      </w:r>
      <w:r>
        <w:rPr>
          <w:noProof/>
        </w:rPr>
        <w:fldChar w:fldCharType="begin"/>
      </w:r>
      <w:r>
        <w:rPr>
          <w:noProof/>
        </w:rPr>
        <w:instrText xml:space="preserve"> PAGEREF _Toc139037458 \h </w:instrText>
      </w:r>
      <w:r>
        <w:rPr>
          <w:noProof/>
        </w:rPr>
      </w:r>
      <w:r>
        <w:rPr>
          <w:noProof/>
        </w:rPr>
        <w:fldChar w:fldCharType="separate"/>
      </w:r>
      <w:r>
        <w:rPr>
          <w:noProof/>
        </w:rPr>
        <w:t>5</w:t>
      </w:r>
      <w:r>
        <w:rPr>
          <w:noProof/>
        </w:rPr>
        <w:fldChar w:fldCharType="end"/>
      </w:r>
    </w:p>
    <w:p w14:paraId="1FA8FE5E" w14:textId="2BFB278B" w:rsidR="00826918" w:rsidRDefault="00826918">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Tabellenverzeichnis</w:t>
      </w:r>
      <w:r>
        <w:rPr>
          <w:noProof/>
        </w:rPr>
        <w:tab/>
      </w:r>
      <w:r>
        <w:rPr>
          <w:noProof/>
        </w:rPr>
        <w:fldChar w:fldCharType="begin"/>
      </w:r>
      <w:r>
        <w:rPr>
          <w:noProof/>
        </w:rPr>
        <w:instrText xml:space="preserve"> PAGEREF _Toc139037459 \h </w:instrText>
      </w:r>
      <w:r>
        <w:rPr>
          <w:noProof/>
        </w:rPr>
      </w:r>
      <w:r>
        <w:rPr>
          <w:noProof/>
        </w:rPr>
        <w:fldChar w:fldCharType="separate"/>
      </w:r>
      <w:r>
        <w:rPr>
          <w:noProof/>
        </w:rPr>
        <w:t>6</w:t>
      </w:r>
      <w:r>
        <w:rPr>
          <w:noProof/>
        </w:rPr>
        <w:fldChar w:fldCharType="end"/>
      </w:r>
    </w:p>
    <w:p w14:paraId="31331B2A" w14:textId="7128595A" w:rsidR="00826918" w:rsidRDefault="00826918">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Codeverzeichnis</w:t>
      </w:r>
      <w:r>
        <w:rPr>
          <w:noProof/>
        </w:rPr>
        <w:tab/>
      </w:r>
      <w:r>
        <w:rPr>
          <w:noProof/>
        </w:rPr>
        <w:fldChar w:fldCharType="begin"/>
      </w:r>
      <w:r>
        <w:rPr>
          <w:noProof/>
        </w:rPr>
        <w:instrText xml:space="preserve"> PAGEREF _Toc139037460 \h </w:instrText>
      </w:r>
      <w:r>
        <w:rPr>
          <w:noProof/>
        </w:rPr>
      </w:r>
      <w:r>
        <w:rPr>
          <w:noProof/>
        </w:rPr>
        <w:fldChar w:fldCharType="separate"/>
      </w:r>
      <w:r>
        <w:rPr>
          <w:noProof/>
        </w:rPr>
        <w:t>7</w:t>
      </w:r>
      <w:r>
        <w:rPr>
          <w:noProof/>
        </w:rPr>
        <w:fldChar w:fldCharType="end"/>
      </w:r>
    </w:p>
    <w:p w14:paraId="10A5EAE2" w14:textId="2ED99D76" w:rsidR="00826918" w:rsidRDefault="00826918">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bkürzungsverzeichnis</w:t>
      </w:r>
      <w:r>
        <w:rPr>
          <w:noProof/>
        </w:rPr>
        <w:tab/>
      </w:r>
      <w:r>
        <w:rPr>
          <w:noProof/>
        </w:rPr>
        <w:fldChar w:fldCharType="begin"/>
      </w:r>
      <w:r>
        <w:rPr>
          <w:noProof/>
        </w:rPr>
        <w:instrText xml:space="preserve"> PAGEREF _Toc139037461 \h </w:instrText>
      </w:r>
      <w:r>
        <w:rPr>
          <w:noProof/>
        </w:rPr>
      </w:r>
      <w:r>
        <w:rPr>
          <w:noProof/>
        </w:rPr>
        <w:fldChar w:fldCharType="separate"/>
      </w:r>
      <w:r>
        <w:rPr>
          <w:noProof/>
        </w:rPr>
        <w:t>8</w:t>
      </w:r>
      <w:r>
        <w:rPr>
          <w:noProof/>
        </w:rPr>
        <w:fldChar w:fldCharType="end"/>
      </w:r>
    </w:p>
    <w:p w14:paraId="4830A4A9" w14:textId="252EDAF4"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1</w:t>
      </w:r>
      <w:r>
        <w:rPr>
          <w:rFonts w:asciiTheme="minorHAnsi" w:eastAsiaTheme="minorEastAsia" w:hAnsiTheme="minorHAnsi" w:cstheme="minorBidi"/>
          <w:b w:val="0"/>
          <w:bCs w:val="0"/>
          <w:noProof/>
          <w:kern w:val="2"/>
          <w:sz w:val="22"/>
          <w:szCs w:val="22"/>
          <w:lang w:eastAsia="de-DE"/>
          <w14:ligatures w14:val="standardContextual"/>
        </w:rPr>
        <w:tab/>
      </w:r>
      <w:r>
        <w:rPr>
          <w:noProof/>
        </w:rPr>
        <w:t>Einleitung</w:t>
      </w:r>
      <w:r>
        <w:rPr>
          <w:noProof/>
        </w:rPr>
        <w:tab/>
      </w:r>
      <w:r>
        <w:rPr>
          <w:noProof/>
        </w:rPr>
        <w:fldChar w:fldCharType="begin"/>
      </w:r>
      <w:r>
        <w:rPr>
          <w:noProof/>
        </w:rPr>
        <w:instrText xml:space="preserve"> PAGEREF _Toc139037462 \h </w:instrText>
      </w:r>
      <w:r>
        <w:rPr>
          <w:noProof/>
        </w:rPr>
      </w:r>
      <w:r>
        <w:rPr>
          <w:noProof/>
        </w:rPr>
        <w:fldChar w:fldCharType="separate"/>
      </w:r>
      <w:r>
        <w:rPr>
          <w:noProof/>
        </w:rPr>
        <w:t>9</w:t>
      </w:r>
      <w:r>
        <w:rPr>
          <w:noProof/>
        </w:rPr>
        <w:fldChar w:fldCharType="end"/>
      </w:r>
    </w:p>
    <w:p w14:paraId="0D29C8F4" w14:textId="6771A01A"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1</w:t>
      </w:r>
      <w:r>
        <w:rPr>
          <w:rFonts w:asciiTheme="minorHAnsi" w:eastAsiaTheme="minorEastAsia" w:hAnsiTheme="minorHAnsi" w:cstheme="minorBidi"/>
          <w:bCs w:val="0"/>
          <w:noProof/>
          <w:kern w:val="2"/>
          <w:sz w:val="22"/>
          <w:szCs w:val="22"/>
          <w:lang w:eastAsia="de-DE"/>
          <w14:ligatures w14:val="standardContextual"/>
        </w:rPr>
        <w:tab/>
      </w:r>
      <w:r>
        <w:rPr>
          <w:noProof/>
        </w:rPr>
        <w:t>Einleitung und Projekthintergrund</w:t>
      </w:r>
      <w:r>
        <w:rPr>
          <w:noProof/>
        </w:rPr>
        <w:tab/>
      </w:r>
      <w:r>
        <w:rPr>
          <w:noProof/>
        </w:rPr>
        <w:fldChar w:fldCharType="begin"/>
      </w:r>
      <w:r>
        <w:rPr>
          <w:noProof/>
        </w:rPr>
        <w:instrText xml:space="preserve"> PAGEREF _Toc139037463 \h </w:instrText>
      </w:r>
      <w:r>
        <w:rPr>
          <w:noProof/>
        </w:rPr>
      </w:r>
      <w:r>
        <w:rPr>
          <w:noProof/>
        </w:rPr>
        <w:fldChar w:fldCharType="separate"/>
      </w:r>
      <w:r>
        <w:rPr>
          <w:noProof/>
        </w:rPr>
        <w:t>9</w:t>
      </w:r>
      <w:r>
        <w:rPr>
          <w:noProof/>
        </w:rPr>
        <w:fldChar w:fldCharType="end"/>
      </w:r>
    </w:p>
    <w:p w14:paraId="170EFF27" w14:textId="23699386"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2</w:t>
      </w:r>
      <w:r>
        <w:rPr>
          <w:rFonts w:asciiTheme="minorHAnsi" w:eastAsiaTheme="minorEastAsia" w:hAnsiTheme="minorHAnsi" w:cstheme="minorBidi"/>
          <w:bCs w:val="0"/>
          <w:noProof/>
          <w:kern w:val="2"/>
          <w:sz w:val="22"/>
          <w:szCs w:val="22"/>
          <w:lang w:eastAsia="de-DE"/>
          <w14:ligatures w14:val="standardContextual"/>
        </w:rPr>
        <w:tab/>
      </w:r>
      <w:r>
        <w:rPr>
          <w:noProof/>
        </w:rPr>
        <w:t>Motivation und Zielsetzung</w:t>
      </w:r>
      <w:r>
        <w:rPr>
          <w:noProof/>
        </w:rPr>
        <w:tab/>
      </w:r>
      <w:r>
        <w:rPr>
          <w:noProof/>
        </w:rPr>
        <w:fldChar w:fldCharType="begin"/>
      </w:r>
      <w:r>
        <w:rPr>
          <w:noProof/>
        </w:rPr>
        <w:instrText xml:space="preserve"> PAGEREF _Toc139037464 \h </w:instrText>
      </w:r>
      <w:r>
        <w:rPr>
          <w:noProof/>
        </w:rPr>
      </w:r>
      <w:r>
        <w:rPr>
          <w:noProof/>
        </w:rPr>
        <w:fldChar w:fldCharType="separate"/>
      </w:r>
      <w:r>
        <w:rPr>
          <w:noProof/>
        </w:rPr>
        <w:t>9</w:t>
      </w:r>
      <w:r>
        <w:rPr>
          <w:noProof/>
        </w:rPr>
        <w:fldChar w:fldCharType="end"/>
      </w:r>
    </w:p>
    <w:p w14:paraId="355F2BB9" w14:textId="270E5EB3"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1.3</w:t>
      </w:r>
      <w:r>
        <w:rPr>
          <w:rFonts w:asciiTheme="minorHAnsi" w:eastAsiaTheme="minorEastAsia" w:hAnsiTheme="minorHAnsi" w:cstheme="minorBidi"/>
          <w:bCs w:val="0"/>
          <w:noProof/>
          <w:kern w:val="2"/>
          <w:sz w:val="22"/>
          <w:szCs w:val="22"/>
          <w:lang w:eastAsia="de-DE"/>
          <w14:ligatures w14:val="standardContextual"/>
        </w:rPr>
        <w:tab/>
      </w:r>
      <w:r>
        <w:rPr>
          <w:noProof/>
        </w:rPr>
        <w:t>Aufbau der Arbeit</w:t>
      </w:r>
      <w:r>
        <w:rPr>
          <w:noProof/>
        </w:rPr>
        <w:tab/>
      </w:r>
      <w:r>
        <w:rPr>
          <w:noProof/>
        </w:rPr>
        <w:fldChar w:fldCharType="begin"/>
      </w:r>
      <w:r>
        <w:rPr>
          <w:noProof/>
        </w:rPr>
        <w:instrText xml:space="preserve"> PAGEREF _Toc139037465 \h </w:instrText>
      </w:r>
      <w:r>
        <w:rPr>
          <w:noProof/>
        </w:rPr>
      </w:r>
      <w:r>
        <w:rPr>
          <w:noProof/>
        </w:rPr>
        <w:fldChar w:fldCharType="separate"/>
      </w:r>
      <w:r>
        <w:rPr>
          <w:noProof/>
        </w:rPr>
        <w:t>11</w:t>
      </w:r>
      <w:r>
        <w:rPr>
          <w:noProof/>
        </w:rPr>
        <w:fldChar w:fldCharType="end"/>
      </w:r>
    </w:p>
    <w:p w14:paraId="1F1D26A9" w14:textId="23ABDF3B"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2</w:t>
      </w:r>
      <w:r>
        <w:rPr>
          <w:rFonts w:asciiTheme="minorHAnsi" w:eastAsiaTheme="minorEastAsia" w:hAnsiTheme="minorHAnsi" w:cstheme="minorBidi"/>
          <w:b w:val="0"/>
          <w:bCs w:val="0"/>
          <w:noProof/>
          <w:kern w:val="2"/>
          <w:sz w:val="22"/>
          <w:szCs w:val="22"/>
          <w:lang w:eastAsia="de-DE"/>
          <w14:ligatures w14:val="standardContextual"/>
        </w:rPr>
        <w:tab/>
      </w:r>
      <w:r>
        <w:rPr>
          <w:noProof/>
        </w:rPr>
        <w:t>Theoretischer Hintergrund</w:t>
      </w:r>
      <w:r>
        <w:rPr>
          <w:noProof/>
        </w:rPr>
        <w:tab/>
      </w:r>
      <w:r>
        <w:rPr>
          <w:noProof/>
        </w:rPr>
        <w:fldChar w:fldCharType="begin"/>
      </w:r>
      <w:r>
        <w:rPr>
          <w:noProof/>
        </w:rPr>
        <w:instrText xml:space="preserve"> PAGEREF _Toc139037466 \h </w:instrText>
      </w:r>
      <w:r>
        <w:rPr>
          <w:noProof/>
        </w:rPr>
      </w:r>
      <w:r>
        <w:rPr>
          <w:noProof/>
        </w:rPr>
        <w:fldChar w:fldCharType="separate"/>
      </w:r>
      <w:r>
        <w:rPr>
          <w:noProof/>
        </w:rPr>
        <w:t>12</w:t>
      </w:r>
      <w:r>
        <w:rPr>
          <w:noProof/>
        </w:rPr>
        <w:fldChar w:fldCharType="end"/>
      </w:r>
    </w:p>
    <w:p w14:paraId="3C60DBB0" w14:textId="7EB6FC88"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1</w:t>
      </w:r>
      <w:r>
        <w:rPr>
          <w:rFonts w:asciiTheme="minorHAnsi" w:eastAsiaTheme="minorEastAsia" w:hAnsiTheme="minorHAnsi" w:cstheme="minorBidi"/>
          <w:bCs w:val="0"/>
          <w:noProof/>
          <w:kern w:val="2"/>
          <w:sz w:val="22"/>
          <w:szCs w:val="22"/>
          <w:lang w:eastAsia="de-DE"/>
          <w14:ligatures w14:val="standardContextual"/>
        </w:rPr>
        <w:tab/>
      </w:r>
      <w:r>
        <w:rPr>
          <w:noProof/>
        </w:rPr>
        <w:t>Global Navigation Satellite System</w:t>
      </w:r>
      <w:r>
        <w:rPr>
          <w:noProof/>
        </w:rPr>
        <w:tab/>
      </w:r>
      <w:r>
        <w:rPr>
          <w:noProof/>
        </w:rPr>
        <w:fldChar w:fldCharType="begin"/>
      </w:r>
      <w:r>
        <w:rPr>
          <w:noProof/>
        </w:rPr>
        <w:instrText xml:space="preserve"> PAGEREF _Toc139037467 \h </w:instrText>
      </w:r>
      <w:r>
        <w:rPr>
          <w:noProof/>
        </w:rPr>
      </w:r>
      <w:r>
        <w:rPr>
          <w:noProof/>
        </w:rPr>
        <w:fldChar w:fldCharType="separate"/>
      </w:r>
      <w:r>
        <w:rPr>
          <w:noProof/>
        </w:rPr>
        <w:t>12</w:t>
      </w:r>
      <w:r>
        <w:rPr>
          <w:noProof/>
        </w:rPr>
        <w:fldChar w:fldCharType="end"/>
      </w:r>
    </w:p>
    <w:p w14:paraId="6AD8D4EA" w14:textId="518FB87C"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2</w:t>
      </w:r>
      <w:r>
        <w:rPr>
          <w:rFonts w:asciiTheme="minorHAnsi" w:eastAsiaTheme="minorEastAsia" w:hAnsiTheme="minorHAnsi" w:cstheme="minorBidi"/>
          <w:bCs w:val="0"/>
          <w:noProof/>
          <w:kern w:val="2"/>
          <w:sz w:val="22"/>
          <w:szCs w:val="22"/>
          <w:lang w:eastAsia="de-DE"/>
          <w14:ligatures w14:val="standardContextual"/>
        </w:rPr>
        <w:tab/>
      </w:r>
      <w:r>
        <w:rPr>
          <w:noProof/>
        </w:rPr>
        <w:t>Map-Matching</w:t>
      </w:r>
      <w:r>
        <w:rPr>
          <w:noProof/>
        </w:rPr>
        <w:tab/>
      </w:r>
      <w:r>
        <w:rPr>
          <w:noProof/>
        </w:rPr>
        <w:fldChar w:fldCharType="begin"/>
      </w:r>
      <w:r>
        <w:rPr>
          <w:noProof/>
        </w:rPr>
        <w:instrText xml:space="preserve"> PAGEREF _Toc139037468 \h </w:instrText>
      </w:r>
      <w:r>
        <w:rPr>
          <w:noProof/>
        </w:rPr>
      </w:r>
      <w:r>
        <w:rPr>
          <w:noProof/>
        </w:rPr>
        <w:fldChar w:fldCharType="separate"/>
      </w:r>
      <w:r>
        <w:rPr>
          <w:noProof/>
        </w:rPr>
        <w:t>13</w:t>
      </w:r>
      <w:r>
        <w:rPr>
          <w:noProof/>
        </w:rPr>
        <w:fldChar w:fldCharType="end"/>
      </w:r>
    </w:p>
    <w:p w14:paraId="1B6CF704" w14:textId="2BBEF853"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3</w:t>
      </w:r>
      <w:r>
        <w:rPr>
          <w:rFonts w:asciiTheme="minorHAnsi" w:eastAsiaTheme="minorEastAsia" w:hAnsiTheme="minorHAnsi" w:cstheme="minorBidi"/>
          <w:bCs w:val="0"/>
          <w:noProof/>
          <w:kern w:val="2"/>
          <w:sz w:val="22"/>
          <w:szCs w:val="22"/>
          <w:lang w:eastAsia="de-DE"/>
          <w14:ligatures w14:val="standardContextual"/>
        </w:rPr>
        <w:tab/>
      </w:r>
      <w:r>
        <w:rPr>
          <w:noProof/>
        </w:rPr>
        <w:t>Maschinelles Lernen und Klassifikation</w:t>
      </w:r>
      <w:r>
        <w:rPr>
          <w:noProof/>
        </w:rPr>
        <w:tab/>
      </w:r>
      <w:r>
        <w:rPr>
          <w:noProof/>
        </w:rPr>
        <w:fldChar w:fldCharType="begin"/>
      </w:r>
      <w:r>
        <w:rPr>
          <w:noProof/>
        </w:rPr>
        <w:instrText xml:space="preserve"> PAGEREF _Toc139037469 \h </w:instrText>
      </w:r>
      <w:r>
        <w:rPr>
          <w:noProof/>
        </w:rPr>
      </w:r>
      <w:r>
        <w:rPr>
          <w:noProof/>
        </w:rPr>
        <w:fldChar w:fldCharType="separate"/>
      </w:r>
      <w:r>
        <w:rPr>
          <w:noProof/>
        </w:rPr>
        <w:t>15</w:t>
      </w:r>
      <w:r>
        <w:rPr>
          <w:noProof/>
        </w:rPr>
        <w:fldChar w:fldCharType="end"/>
      </w:r>
    </w:p>
    <w:p w14:paraId="3E4D1E68" w14:textId="53EAC358"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4</w:t>
      </w:r>
      <w:r>
        <w:rPr>
          <w:rFonts w:asciiTheme="minorHAnsi" w:eastAsiaTheme="minorEastAsia" w:hAnsiTheme="minorHAnsi" w:cstheme="minorBidi"/>
          <w:bCs w:val="0"/>
          <w:noProof/>
          <w:kern w:val="2"/>
          <w:sz w:val="22"/>
          <w:szCs w:val="22"/>
          <w:lang w:eastAsia="de-DE"/>
          <w14:ligatures w14:val="standardContextual"/>
        </w:rPr>
        <w:tab/>
      </w:r>
      <w:r>
        <w:rPr>
          <w:noProof/>
        </w:rPr>
        <w:t>Eingesetzte Klassifikationsverfahren</w:t>
      </w:r>
      <w:r>
        <w:rPr>
          <w:noProof/>
        </w:rPr>
        <w:tab/>
      </w:r>
      <w:r>
        <w:rPr>
          <w:noProof/>
        </w:rPr>
        <w:fldChar w:fldCharType="begin"/>
      </w:r>
      <w:r>
        <w:rPr>
          <w:noProof/>
        </w:rPr>
        <w:instrText xml:space="preserve"> PAGEREF _Toc139037470 \h </w:instrText>
      </w:r>
      <w:r>
        <w:rPr>
          <w:noProof/>
        </w:rPr>
      </w:r>
      <w:r>
        <w:rPr>
          <w:noProof/>
        </w:rPr>
        <w:fldChar w:fldCharType="separate"/>
      </w:r>
      <w:r>
        <w:rPr>
          <w:noProof/>
        </w:rPr>
        <w:t>17</w:t>
      </w:r>
      <w:r>
        <w:rPr>
          <w:noProof/>
        </w:rPr>
        <w:fldChar w:fldCharType="end"/>
      </w:r>
    </w:p>
    <w:p w14:paraId="2F946056" w14:textId="6BFD15BD"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4.1</w:t>
      </w:r>
      <w:r>
        <w:rPr>
          <w:rFonts w:asciiTheme="minorHAnsi" w:eastAsiaTheme="minorEastAsia" w:hAnsiTheme="minorHAnsi" w:cstheme="minorBidi"/>
          <w:noProof/>
          <w:kern w:val="2"/>
          <w:sz w:val="22"/>
          <w:szCs w:val="22"/>
          <w:lang w:eastAsia="de-DE"/>
          <w14:ligatures w14:val="standardContextual"/>
        </w:rPr>
        <w:tab/>
      </w:r>
      <w:r>
        <w:rPr>
          <w:noProof/>
        </w:rPr>
        <w:t>Support Vector Machine</w:t>
      </w:r>
      <w:r>
        <w:rPr>
          <w:noProof/>
        </w:rPr>
        <w:tab/>
      </w:r>
      <w:r>
        <w:rPr>
          <w:noProof/>
        </w:rPr>
        <w:fldChar w:fldCharType="begin"/>
      </w:r>
      <w:r>
        <w:rPr>
          <w:noProof/>
        </w:rPr>
        <w:instrText xml:space="preserve"> PAGEREF _Toc139037471 \h </w:instrText>
      </w:r>
      <w:r>
        <w:rPr>
          <w:noProof/>
        </w:rPr>
      </w:r>
      <w:r>
        <w:rPr>
          <w:noProof/>
        </w:rPr>
        <w:fldChar w:fldCharType="separate"/>
      </w:r>
      <w:r>
        <w:rPr>
          <w:noProof/>
        </w:rPr>
        <w:t>17</w:t>
      </w:r>
      <w:r>
        <w:rPr>
          <w:noProof/>
        </w:rPr>
        <w:fldChar w:fldCharType="end"/>
      </w:r>
    </w:p>
    <w:p w14:paraId="6A4093F0" w14:textId="04EBF8AD" w:rsidR="00826918" w:rsidRP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6918">
        <w:rPr>
          <w:noProof/>
          <w:lang w:val="en-GB"/>
        </w:rPr>
        <w:t>2.4.2</w:t>
      </w:r>
      <w:r w:rsidRPr="00826918">
        <w:rPr>
          <w:rFonts w:asciiTheme="minorHAnsi" w:eastAsiaTheme="minorEastAsia" w:hAnsiTheme="minorHAnsi" w:cstheme="minorBidi"/>
          <w:noProof/>
          <w:kern w:val="2"/>
          <w:sz w:val="22"/>
          <w:szCs w:val="22"/>
          <w:lang w:val="en-GB" w:eastAsia="de-DE"/>
          <w14:ligatures w14:val="standardContextual"/>
        </w:rPr>
        <w:tab/>
      </w:r>
      <w:r w:rsidRPr="00826918">
        <w:rPr>
          <w:noProof/>
          <w:lang w:val="en-GB"/>
        </w:rPr>
        <w:t>Decision-Tree und Random Forest</w:t>
      </w:r>
      <w:r w:rsidRPr="00826918">
        <w:rPr>
          <w:noProof/>
          <w:lang w:val="en-GB"/>
        </w:rPr>
        <w:tab/>
      </w:r>
      <w:r>
        <w:rPr>
          <w:noProof/>
        </w:rPr>
        <w:fldChar w:fldCharType="begin"/>
      </w:r>
      <w:r w:rsidRPr="00826918">
        <w:rPr>
          <w:noProof/>
          <w:lang w:val="en-GB"/>
        </w:rPr>
        <w:instrText xml:space="preserve"> PAGEREF _Toc139037472 \h </w:instrText>
      </w:r>
      <w:r>
        <w:rPr>
          <w:noProof/>
        </w:rPr>
      </w:r>
      <w:r>
        <w:rPr>
          <w:noProof/>
        </w:rPr>
        <w:fldChar w:fldCharType="separate"/>
      </w:r>
      <w:r w:rsidRPr="00826918">
        <w:rPr>
          <w:noProof/>
          <w:lang w:val="en-GB"/>
        </w:rPr>
        <w:t>19</w:t>
      </w:r>
      <w:r>
        <w:rPr>
          <w:noProof/>
        </w:rPr>
        <w:fldChar w:fldCharType="end"/>
      </w:r>
    </w:p>
    <w:p w14:paraId="4A785014" w14:textId="1D747CC3"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5</w:t>
      </w:r>
      <w:r>
        <w:rPr>
          <w:rFonts w:asciiTheme="minorHAnsi" w:eastAsiaTheme="minorEastAsia" w:hAnsiTheme="minorHAnsi" w:cstheme="minorBidi"/>
          <w:bCs w:val="0"/>
          <w:noProof/>
          <w:kern w:val="2"/>
          <w:sz w:val="22"/>
          <w:szCs w:val="22"/>
          <w:lang w:eastAsia="de-DE"/>
          <w14:ligatures w14:val="standardContextual"/>
        </w:rPr>
        <w:tab/>
      </w:r>
      <w:r>
        <w:rPr>
          <w:noProof/>
        </w:rPr>
        <w:t>Klassifikation mit Künstlichen Neuronalen Netzen</w:t>
      </w:r>
      <w:r>
        <w:rPr>
          <w:noProof/>
        </w:rPr>
        <w:tab/>
      </w:r>
      <w:r>
        <w:rPr>
          <w:noProof/>
        </w:rPr>
        <w:fldChar w:fldCharType="begin"/>
      </w:r>
      <w:r>
        <w:rPr>
          <w:noProof/>
        </w:rPr>
        <w:instrText xml:space="preserve"> PAGEREF _Toc139037473 \h </w:instrText>
      </w:r>
      <w:r>
        <w:rPr>
          <w:noProof/>
        </w:rPr>
      </w:r>
      <w:r>
        <w:rPr>
          <w:noProof/>
        </w:rPr>
        <w:fldChar w:fldCharType="separate"/>
      </w:r>
      <w:r>
        <w:rPr>
          <w:noProof/>
        </w:rPr>
        <w:t>20</w:t>
      </w:r>
      <w:r>
        <w:rPr>
          <w:noProof/>
        </w:rPr>
        <w:fldChar w:fldCharType="end"/>
      </w:r>
    </w:p>
    <w:p w14:paraId="04A4ECB5" w14:textId="583BAB06"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1</w:t>
      </w:r>
      <w:r>
        <w:rPr>
          <w:rFonts w:asciiTheme="minorHAnsi" w:eastAsiaTheme="minorEastAsia" w:hAnsiTheme="minorHAnsi" w:cstheme="minorBidi"/>
          <w:noProof/>
          <w:kern w:val="2"/>
          <w:sz w:val="22"/>
          <w:szCs w:val="22"/>
          <w:lang w:eastAsia="de-DE"/>
          <w14:ligatures w14:val="standardContextual"/>
        </w:rPr>
        <w:tab/>
      </w:r>
      <w:r>
        <w:rPr>
          <w:noProof/>
        </w:rPr>
        <w:t>Aufbau eines künstlichen Neuronalen Netzes</w:t>
      </w:r>
      <w:r>
        <w:rPr>
          <w:noProof/>
        </w:rPr>
        <w:tab/>
      </w:r>
      <w:r>
        <w:rPr>
          <w:noProof/>
        </w:rPr>
        <w:fldChar w:fldCharType="begin"/>
      </w:r>
      <w:r>
        <w:rPr>
          <w:noProof/>
        </w:rPr>
        <w:instrText xml:space="preserve"> PAGEREF _Toc139037474 \h </w:instrText>
      </w:r>
      <w:r>
        <w:rPr>
          <w:noProof/>
        </w:rPr>
      </w:r>
      <w:r>
        <w:rPr>
          <w:noProof/>
        </w:rPr>
        <w:fldChar w:fldCharType="separate"/>
      </w:r>
      <w:r>
        <w:rPr>
          <w:noProof/>
        </w:rPr>
        <w:t>21</w:t>
      </w:r>
      <w:r>
        <w:rPr>
          <w:noProof/>
        </w:rPr>
        <w:fldChar w:fldCharType="end"/>
      </w:r>
    </w:p>
    <w:p w14:paraId="46197C46" w14:textId="5098337F"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2</w:t>
      </w:r>
      <w:r>
        <w:rPr>
          <w:rFonts w:asciiTheme="minorHAnsi" w:eastAsiaTheme="minorEastAsia" w:hAnsiTheme="minorHAnsi" w:cstheme="minorBidi"/>
          <w:noProof/>
          <w:kern w:val="2"/>
          <w:sz w:val="22"/>
          <w:szCs w:val="22"/>
          <w:lang w:eastAsia="de-DE"/>
          <w14:ligatures w14:val="standardContextual"/>
        </w:rPr>
        <w:tab/>
      </w:r>
      <w:r>
        <w:rPr>
          <w:noProof/>
        </w:rPr>
        <w:t>Künstliche Neuronen und Aktivierungsfunktionen</w:t>
      </w:r>
      <w:r>
        <w:rPr>
          <w:noProof/>
        </w:rPr>
        <w:tab/>
      </w:r>
      <w:r>
        <w:rPr>
          <w:noProof/>
        </w:rPr>
        <w:fldChar w:fldCharType="begin"/>
      </w:r>
      <w:r>
        <w:rPr>
          <w:noProof/>
        </w:rPr>
        <w:instrText xml:space="preserve"> PAGEREF _Toc139037475 \h </w:instrText>
      </w:r>
      <w:r>
        <w:rPr>
          <w:noProof/>
        </w:rPr>
      </w:r>
      <w:r>
        <w:rPr>
          <w:noProof/>
        </w:rPr>
        <w:fldChar w:fldCharType="separate"/>
      </w:r>
      <w:r>
        <w:rPr>
          <w:noProof/>
        </w:rPr>
        <w:t>22</w:t>
      </w:r>
      <w:r>
        <w:rPr>
          <w:noProof/>
        </w:rPr>
        <w:fldChar w:fldCharType="end"/>
      </w:r>
    </w:p>
    <w:p w14:paraId="5AC15CD3" w14:textId="055223A3"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3</w:t>
      </w:r>
      <w:r>
        <w:rPr>
          <w:rFonts w:asciiTheme="minorHAnsi" w:eastAsiaTheme="minorEastAsia" w:hAnsiTheme="minorHAnsi" w:cstheme="minorBidi"/>
          <w:noProof/>
          <w:kern w:val="2"/>
          <w:sz w:val="22"/>
          <w:szCs w:val="22"/>
          <w:lang w:eastAsia="de-DE"/>
          <w14:ligatures w14:val="standardContextual"/>
        </w:rPr>
        <w:tab/>
      </w:r>
      <w:r>
        <w:rPr>
          <w:noProof/>
        </w:rPr>
        <w:t>Training neuronaler Netze</w:t>
      </w:r>
      <w:r>
        <w:rPr>
          <w:noProof/>
        </w:rPr>
        <w:tab/>
      </w:r>
      <w:r>
        <w:rPr>
          <w:noProof/>
        </w:rPr>
        <w:fldChar w:fldCharType="begin"/>
      </w:r>
      <w:r>
        <w:rPr>
          <w:noProof/>
        </w:rPr>
        <w:instrText xml:space="preserve"> PAGEREF _Toc139037476 \h </w:instrText>
      </w:r>
      <w:r>
        <w:rPr>
          <w:noProof/>
        </w:rPr>
      </w:r>
      <w:r>
        <w:rPr>
          <w:noProof/>
        </w:rPr>
        <w:fldChar w:fldCharType="separate"/>
      </w:r>
      <w:r>
        <w:rPr>
          <w:noProof/>
        </w:rPr>
        <w:t>24</w:t>
      </w:r>
      <w:r>
        <w:rPr>
          <w:noProof/>
        </w:rPr>
        <w:fldChar w:fldCharType="end"/>
      </w:r>
    </w:p>
    <w:p w14:paraId="4712EADC" w14:textId="08A92098"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5.4</w:t>
      </w:r>
      <w:r>
        <w:rPr>
          <w:rFonts w:asciiTheme="minorHAnsi" w:eastAsiaTheme="minorEastAsia" w:hAnsiTheme="minorHAnsi" w:cstheme="minorBidi"/>
          <w:noProof/>
          <w:kern w:val="2"/>
          <w:sz w:val="22"/>
          <w:szCs w:val="22"/>
          <w:lang w:eastAsia="de-DE"/>
          <w14:ligatures w14:val="standardContextual"/>
        </w:rPr>
        <w:tab/>
      </w:r>
      <w:r>
        <w:rPr>
          <w:noProof/>
        </w:rPr>
        <w:t>Rekurrente Neuronale Netze</w:t>
      </w:r>
      <w:r>
        <w:rPr>
          <w:noProof/>
        </w:rPr>
        <w:tab/>
      </w:r>
      <w:r>
        <w:rPr>
          <w:noProof/>
        </w:rPr>
        <w:fldChar w:fldCharType="begin"/>
      </w:r>
      <w:r>
        <w:rPr>
          <w:noProof/>
        </w:rPr>
        <w:instrText xml:space="preserve"> PAGEREF _Toc139037477 \h </w:instrText>
      </w:r>
      <w:r>
        <w:rPr>
          <w:noProof/>
        </w:rPr>
      </w:r>
      <w:r>
        <w:rPr>
          <w:noProof/>
        </w:rPr>
        <w:fldChar w:fldCharType="separate"/>
      </w:r>
      <w:r>
        <w:rPr>
          <w:noProof/>
        </w:rPr>
        <w:t>24</w:t>
      </w:r>
      <w:r>
        <w:rPr>
          <w:noProof/>
        </w:rPr>
        <w:fldChar w:fldCharType="end"/>
      </w:r>
    </w:p>
    <w:p w14:paraId="3BC8DC74" w14:textId="30C6FF42"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6</w:t>
      </w:r>
      <w:r>
        <w:rPr>
          <w:rFonts w:asciiTheme="minorHAnsi" w:eastAsiaTheme="minorEastAsia" w:hAnsiTheme="minorHAnsi" w:cstheme="minorBidi"/>
          <w:bCs w:val="0"/>
          <w:noProof/>
          <w:kern w:val="2"/>
          <w:sz w:val="22"/>
          <w:szCs w:val="22"/>
          <w:lang w:eastAsia="de-DE"/>
          <w14:ligatures w14:val="standardContextual"/>
        </w:rPr>
        <w:tab/>
      </w:r>
      <w:r>
        <w:rPr>
          <w:noProof/>
        </w:rPr>
        <w:t>Bewertungsmaße für Klassifikatoren</w:t>
      </w:r>
      <w:r>
        <w:rPr>
          <w:noProof/>
        </w:rPr>
        <w:tab/>
      </w:r>
      <w:r>
        <w:rPr>
          <w:noProof/>
        </w:rPr>
        <w:fldChar w:fldCharType="begin"/>
      </w:r>
      <w:r>
        <w:rPr>
          <w:noProof/>
        </w:rPr>
        <w:instrText xml:space="preserve"> PAGEREF _Toc139037478 \h </w:instrText>
      </w:r>
      <w:r>
        <w:rPr>
          <w:noProof/>
        </w:rPr>
      </w:r>
      <w:r>
        <w:rPr>
          <w:noProof/>
        </w:rPr>
        <w:fldChar w:fldCharType="separate"/>
      </w:r>
      <w:r>
        <w:rPr>
          <w:noProof/>
        </w:rPr>
        <w:t>24</w:t>
      </w:r>
      <w:r>
        <w:rPr>
          <w:noProof/>
        </w:rPr>
        <w:fldChar w:fldCharType="end"/>
      </w:r>
    </w:p>
    <w:p w14:paraId="23BE2283" w14:textId="3B391E0A"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1</w:t>
      </w:r>
      <w:r>
        <w:rPr>
          <w:rFonts w:asciiTheme="minorHAnsi" w:eastAsiaTheme="minorEastAsia" w:hAnsiTheme="minorHAnsi" w:cstheme="minorBidi"/>
          <w:noProof/>
          <w:kern w:val="2"/>
          <w:sz w:val="22"/>
          <w:szCs w:val="22"/>
          <w:lang w:eastAsia="de-DE"/>
          <w14:ligatures w14:val="standardContextual"/>
        </w:rPr>
        <w:tab/>
      </w:r>
      <w:r>
        <w:rPr>
          <w:noProof/>
        </w:rPr>
        <w:t>Konfusionsmatrizen</w:t>
      </w:r>
      <w:r>
        <w:rPr>
          <w:noProof/>
        </w:rPr>
        <w:tab/>
      </w:r>
      <w:r>
        <w:rPr>
          <w:noProof/>
        </w:rPr>
        <w:fldChar w:fldCharType="begin"/>
      </w:r>
      <w:r>
        <w:rPr>
          <w:noProof/>
        </w:rPr>
        <w:instrText xml:space="preserve"> PAGEREF _Toc139037479 \h </w:instrText>
      </w:r>
      <w:r>
        <w:rPr>
          <w:noProof/>
        </w:rPr>
      </w:r>
      <w:r>
        <w:rPr>
          <w:noProof/>
        </w:rPr>
        <w:fldChar w:fldCharType="separate"/>
      </w:r>
      <w:r>
        <w:rPr>
          <w:noProof/>
        </w:rPr>
        <w:t>24</w:t>
      </w:r>
      <w:r>
        <w:rPr>
          <w:noProof/>
        </w:rPr>
        <w:fldChar w:fldCharType="end"/>
      </w:r>
    </w:p>
    <w:p w14:paraId="503EC34C" w14:textId="61A23338"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2</w:t>
      </w:r>
      <w:r>
        <w:rPr>
          <w:rFonts w:asciiTheme="minorHAnsi" w:eastAsiaTheme="minorEastAsia" w:hAnsiTheme="minorHAnsi" w:cstheme="minorBidi"/>
          <w:noProof/>
          <w:kern w:val="2"/>
          <w:sz w:val="22"/>
          <w:szCs w:val="22"/>
          <w:lang w:eastAsia="de-DE"/>
          <w14:ligatures w14:val="standardContextual"/>
        </w:rPr>
        <w:tab/>
      </w:r>
      <w:r>
        <w:rPr>
          <w:noProof/>
        </w:rPr>
        <w:t>Accuracy / Genauigkeit</w:t>
      </w:r>
      <w:r>
        <w:rPr>
          <w:noProof/>
        </w:rPr>
        <w:tab/>
      </w:r>
      <w:r>
        <w:rPr>
          <w:noProof/>
        </w:rPr>
        <w:fldChar w:fldCharType="begin"/>
      </w:r>
      <w:r>
        <w:rPr>
          <w:noProof/>
        </w:rPr>
        <w:instrText xml:space="preserve"> PAGEREF _Toc139037480 \h </w:instrText>
      </w:r>
      <w:r>
        <w:rPr>
          <w:noProof/>
        </w:rPr>
      </w:r>
      <w:r>
        <w:rPr>
          <w:noProof/>
        </w:rPr>
        <w:fldChar w:fldCharType="separate"/>
      </w:r>
      <w:r>
        <w:rPr>
          <w:noProof/>
        </w:rPr>
        <w:t>25</w:t>
      </w:r>
      <w:r>
        <w:rPr>
          <w:noProof/>
        </w:rPr>
        <w:fldChar w:fldCharType="end"/>
      </w:r>
    </w:p>
    <w:p w14:paraId="12D70DEF" w14:textId="75F12576"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3</w:t>
      </w:r>
      <w:r>
        <w:rPr>
          <w:rFonts w:asciiTheme="minorHAnsi" w:eastAsiaTheme="minorEastAsia" w:hAnsiTheme="minorHAnsi" w:cstheme="minorBidi"/>
          <w:noProof/>
          <w:kern w:val="2"/>
          <w:sz w:val="22"/>
          <w:szCs w:val="22"/>
          <w:lang w:eastAsia="de-DE"/>
          <w14:ligatures w14:val="standardContextual"/>
        </w:rPr>
        <w:tab/>
      </w:r>
      <w:r>
        <w:rPr>
          <w:noProof/>
        </w:rPr>
        <w:t>Precision / Relevanz</w:t>
      </w:r>
      <w:r>
        <w:rPr>
          <w:noProof/>
        </w:rPr>
        <w:tab/>
      </w:r>
      <w:r>
        <w:rPr>
          <w:noProof/>
        </w:rPr>
        <w:fldChar w:fldCharType="begin"/>
      </w:r>
      <w:r>
        <w:rPr>
          <w:noProof/>
        </w:rPr>
        <w:instrText xml:space="preserve"> PAGEREF _Toc139037481 \h </w:instrText>
      </w:r>
      <w:r>
        <w:rPr>
          <w:noProof/>
        </w:rPr>
      </w:r>
      <w:r>
        <w:rPr>
          <w:noProof/>
        </w:rPr>
        <w:fldChar w:fldCharType="separate"/>
      </w:r>
      <w:r>
        <w:rPr>
          <w:noProof/>
        </w:rPr>
        <w:t>26</w:t>
      </w:r>
      <w:r>
        <w:rPr>
          <w:noProof/>
        </w:rPr>
        <w:fldChar w:fldCharType="end"/>
      </w:r>
    </w:p>
    <w:p w14:paraId="5F3E3CB3" w14:textId="00840A2F"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4</w:t>
      </w:r>
      <w:r>
        <w:rPr>
          <w:rFonts w:asciiTheme="minorHAnsi" w:eastAsiaTheme="minorEastAsia" w:hAnsiTheme="minorHAnsi" w:cstheme="minorBidi"/>
          <w:noProof/>
          <w:kern w:val="2"/>
          <w:sz w:val="22"/>
          <w:szCs w:val="22"/>
          <w:lang w:eastAsia="de-DE"/>
          <w14:ligatures w14:val="standardContextual"/>
        </w:rPr>
        <w:tab/>
      </w:r>
      <w:r>
        <w:rPr>
          <w:noProof/>
        </w:rPr>
        <w:t>Recall / Sensitivität</w:t>
      </w:r>
      <w:r>
        <w:rPr>
          <w:noProof/>
        </w:rPr>
        <w:tab/>
      </w:r>
      <w:r>
        <w:rPr>
          <w:noProof/>
        </w:rPr>
        <w:fldChar w:fldCharType="begin"/>
      </w:r>
      <w:r>
        <w:rPr>
          <w:noProof/>
        </w:rPr>
        <w:instrText xml:space="preserve"> PAGEREF _Toc139037482 \h </w:instrText>
      </w:r>
      <w:r>
        <w:rPr>
          <w:noProof/>
        </w:rPr>
      </w:r>
      <w:r>
        <w:rPr>
          <w:noProof/>
        </w:rPr>
        <w:fldChar w:fldCharType="separate"/>
      </w:r>
      <w:r>
        <w:rPr>
          <w:noProof/>
        </w:rPr>
        <w:t>26</w:t>
      </w:r>
      <w:r>
        <w:rPr>
          <w:noProof/>
        </w:rPr>
        <w:fldChar w:fldCharType="end"/>
      </w:r>
    </w:p>
    <w:p w14:paraId="71AB85AD" w14:textId="78C0B593"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6.5</w:t>
      </w:r>
      <w:r>
        <w:rPr>
          <w:rFonts w:asciiTheme="minorHAnsi" w:eastAsiaTheme="minorEastAsia" w:hAnsiTheme="minorHAnsi" w:cstheme="minorBidi"/>
          <w:noProof/>
          <w:kern w:val="2"/>
          <w:sz w:val="22"/>
          <w:szCs w:val="22"/>
          <w:lang w:eastAsia="de-DE"/>
          <w14:ligatures w14:val="standardContextual"/>
        </w:rPr>
        <w:tab/>
      </w:r>
      <w:r>
        <w:rPr>
          <w:noProof/>
        </w:rPr>
        <w:t>F1-Score</w:t>
      </w:r>
      <w:r>
        <w:rPr>
          <w:noProof/>
        </w:rPr>
        <w:tab/>
      </w:r>
      <w:r>
        <w:rPr>
          <w:noProof/>
        </w:rPr>
        <w:fldChar w:fldCharType="begin"/>
      </w:r>
      <w:r>
        <w:rPr>
          <w:noProof/>
        </w:rPr>
        <w:instrText xml:space="preserve"> PAGEREF _Toc139037483 \h </w:instrText>
      </w:r>
      <w:r>
        <w:rPr>
          <w:noProof/>
        </w:rPr>
      </w:r>
      <w:r>
        <w:rPr>
          <w:noProof/>
        </w:rPr>
        <w:fldChar w:fldCharType="separate"/>
      </w:r>
      <w:r>
        <w:rPr>
          <w:noProof/>
        </w:rPr>
        <w:t>27</w:t>
      </w:r>
      <w:r>
        <w:rPr>
          <w:noProof/>
        </w:rPr>
        <w:fldChar w:fldCharType="end"/>
      </w:r>
    </w:p>
    <w:p w14:paraId="5C343834" w14:textId="497509BE"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2.7</w:t>
      </w:r>
      <w:r>
        <w:rPr>
          <w:rFonts w:asciiTheme="minorHAnsi" w:eastAsiaTheme="minorEastAsia" w:hAnsiTheme="minorHAnsi" w:cstheme="minorBidi"/>
          <w:bCs w:val="0"/>
          <w:noProof/>
          <w:kern w:val="2"/>
          <w:sz w:val="22"/>
          <w:szCs w:val="22"/>
          <w:lang w:eastAsia="de-DE"/>
          <w14:ligatures w14:val="standardContextual"/>
        </w:rPr>
        <w:tab/>
      </w:r>
      <w:r>
        <w:rPr>
          <w:noProof/>
        </w:rPr>
        <w:t>Eingesetzte Technologien und Frameworks</w:t>
      </w:r>
      <w:r>
        <w:rPr>
          <w:noProof/>
        </w:rPr>
        <w:tab/>
      </w:r>
      <w:r>
        <w:rPr>
          <w:noProof/>
        </w:rPr>
        <w:fldChar w:fldCharType="begin"/>
      </w:r>
      <w:r>
        <w:rPr>
          <w:noProof/>
        </w:rPr>
        <w:instrText xml:space="preserve"> PAGEREF _Toc139037484 \h </w:instrText>
      </w:r>
      <w:r>
        <w:rPr>
          <w:noProof/>
        </w:rPr>
      </w:r>
      <w:r>
        <w:rPr>
          <w:noProof/>
        </w:rPr>
        <w:fldChar w:fldCharType="separate"/>
      </w:r>
      <w:r>
        <w:rPr>
          <w:noProof/>
        </w:rPr>
        <w:t>27</w:t>
      </w:r>
      <w:r>
        <w:rPr>
          <w:noProof/>
        </w:rPr>
        <w:fldChar w:fldCharType="end"/>
      </w:r>
    </w:p>
    <w:p w14:paraId="5A5D148E" w14:textId="459D92EE" w:rsidR="00826918" w:rsidRP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6918">
        <w:rPr>
          <w:noProof/>
          <w:lang w:val="en-GB"/>
        </w:rPr>
        <w:t>2.7.1</w:t>
      </w:r>
      <w:r w:rsidRPr="00826918">
        <w:rPr>
          <w:rFonts w:asciiTheme="minorHAnsi" w:eastAsiaTheme="minorEastAsia" w:hAnsiTheme="minorHAnsi" w:cstheme="minorBidi"/>
          <w:noProof/>
          <w:kern w:val="2"/>
          <w:sz w:val="22"/>
          <w:szCs w:val="22"/>
          <w:lang w:val="en-GB" w:eastAsia="de-DE"/>
          <w14:ligatures w14:val="standardContextual"/>
        </w:rPr>
        <w:tab/>
      </w:r>
      <w:r w:rsidRPr="00826918">
        <w:rPr>
          <w:noProof/>
          <w:lang w:val="en-GB"/>
        </w:rPr>
        <w:t>Valhalla Map-Matching API</w:t>
      </w:r>
      <w:r w:rsidRPr="00826918">
        <w:rPr>
          <w:noProof/>
          <w:lang w:val="en-GB"/>
        </w:rPr>
        <w:tab/>
      </w:r>
      <w:r>
        <w:rPr>
          <w:noProof/>
        </w:rPr>
        <w:fldChar w:fldCharType="begin"/>
      </w:r>
      <w:r w:rsidRPr="00826918">
        <w:rPr>
          <w:noProof/>
          <w:lang w:val="en-GB"/>
        </w:rPr>
        <w:instrText xml:space="preserve"> PAGEREF _Toc139037485 \h </w:instrText>
      </w:r>
      <w:r>
        <w:rPr>
          <w:noProof/>
        </w:rPr>
      </w:r>
      <w:r>
        <w:rPr>
          <w:noProof/>
        </w:rPr>
        <w:fldChar w:fldCharType="separate"/>
      </w:r>
      <w:r w:rsidRPr="00826918">
        <w:rPr>
          <w:noProof/>
          <w:lang w:val="en-GB"/>
        </w:rPr>
        <w:t>27</w:t>
      </w:r>
      <w:r>
        <w:rPr>
          <w:noProof/>
        </w:rPr>
        <w:fldChar w:fldCharType="end"/>
      </w:r>
    </w:p>
    <w:p w14:paraId="3FEA7A7B" w14:textId="12865DF4" w:rsidR="00826918" w:rsidRP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val="en-GB" w:eastAsia="de-DE"/>
          <w14:ligatures w14:val="standardContextual"/>
        </w:rPr>
      </w:pPr>
      <w:r w:rsidRPr="00826918">
        <w:rPr>
          <w:noProof/>
          <w:lang w:val="en-GB"/>
        </w:rPr>
        <w:t>2.7.2</w:t>
      </w:r>
      <w:r w:rsidRPr="00826918">
        <w:rPr>
          <w:rFonts w:asciiTheme="minorHAnsi" w:eastAsiaTheme="minorEastAsia" w:hAnsiTheme="minorHAnsi" w:cstheme="minorBidi"/>
          <w:noProof/>
          <w:kern w:val="2"/>
          <w:sz w:val="22"/>
          <w:szCs w:val="22"/>
          <w:lang w:val="en-GB" w:eastAsia="de-DE"/>
          <w14:ligatures w14:val="standardContextual"/>
        </w:rPr>
        <w:tab/>
      </w:r>
      <w:r w:rsidRPr="00826918">
        <w:rPr>
          <w:noProof/>
          <w:lang w:val="en-GB"/>
        </w:rPr>
        <w:t>Python</w:t>
      </w:r>
      <w:r w:rsidRPr="00826918">
        <w:rPr>
          <w:noProof/>
          <w:lang w:val="en-GB"/>
        </w:rPr>
        <w:tab/>
      </w:r>
      <w:r>
        <w:rPr>
          <w:noProof/>
        </w:rPr>
        <w:fldChar w:fldCharType="begin"/>
      </w:r>
      <w:r w:rsidRPr="00826918">
        <w:rPr>
          <w:noProof/>
          <w:lang w:val="en-GB"/>
        </w:rPr>
        <w:instrText xml:space="preserve"> PAGEREF _Toc139037486 \h </w:instrText>
      </w:r>
      <w:r>
        <w:rPr>
          <w:noProof/>
        </w:rPr>
      </w:r>
      <w:r>
        <w:rPr>
          <w:noProof/>
        </w:rPr>
        <w:fldChar w:fldCharType="separate"/>
      </w:r>
      <w:r w:rsidRPr="00826918">
        <w:rPr>
          <w:noProof/>
          <w:lang w:val="en-GB"/>
        </w:rPr>
        <w:t>28</w:t>
      </w:r>
      <w:r>
        <w:rPr>
          <w:noProof/>
        </w:rPr>
        <w:fldChar w:fldCharType="end"/>
      </w:r>
    </w:p>
    <w:p w14:paraId="216993EE" w14:textId="61DC866D"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3</w:t>
      </w:r>
      <w:r>
        <w:rPr>
          <w:rFonts w:asciiTheme="minorHAnsi" w:eastAsiaTheme="minorEastAsia" w:hAnsiTheme="minorHAnsi" w:cstheme="minorBidi"/>
          <w:noProof/>
          <w:kern w:val="2"/>
          <w:sz w:val="22"/>
          <w:szCs w:val="22"/>
          <w:lang w:eastAsia="de-DE"/>
          <w14:ligatures w14:val="standardContextual"/>
        </w:rPr>
        <w:tab/>
      </w:r>
      <w:r>
        <w:rPr>
          <w:noProof/>
        </w:rPr>
        <w:t>scikit-learn</w:t>
      </w:r>
      <w:r>
        <w:rPr>
          <w:noProof/>
        </w:rPr>
        <w:tab/>
      </w:r>
      <w:r>
        <w:rPr>
          <w:noProof/>
        </w:rPr>
        <w:fldChar w:fldCharType="begin"/>
      </w:r>
      <w:r>
        <w:rPr>
          <w:noProof/>
        </w:rPr>
        <w:instrText xml:space="preserve"> PAGEREF _Toc139037487 \h </w:instrText>
      </w:r>
      <w:r>
        <w:rPr>
          <w:noProof/>
        </w:rPr>
      </w:r>
      <w:r>
        <w:rPr>
          <w:noProof/>
        </w:rPr>
        <w:fldChar w:fldCharType="separate"/>
      </w:r>
      <w:r>
        <w:rPr>
          <w:noProof/>
        </w:rPr>
        <w:t>28</w:t>
      </w:r>
      <w:r>
        <w:rPr>
          <w:noProof/>
        </w:rPr>
        <w:fldChar w:fldCharType="end"/>
      </w:r>
    </w:p>
    <w:p w14:paraId="6A5CE3BB" w14:textId="42C6D1A8"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2.7.4</w:t>
      </w:r>
      <w:r>
        <w:rPr>
          <w:rFonts w:asciiTheme="minorHAnsi" w:eastAsiaTheme="minorEastAsia" w:hAnsiTheme="minorHAnsi" w:cstheme="minorBidi"/>
          <w:noProof/>
          <w:kern w:val="2"/>
          <w:sz w:val="22"/>
          <w:szCs w:val="22"/>
          <w:lang w:eastAsia="de-DE"/>
          <w14:ligatures w14:val="standardContextual"/>
        </w:rPr>
        <w:tab/>
      </w:r>
      <w:r>
        <w:rPr>
          <w:noProof/>
        </w:rPr>
        <w:t>Keras und TensorFlow</w:t>
      </w:r>
      <w:r>
        <w:rPr>
          <w:noProof/>
        </w:rPr>
        <w:tab/>
      </w:r>
      <w:r>
        <w:rPr>
          <w:noProof/>
        </w:rPr>
        <w:fldChar w:fldCharType="begin"/>
      </w:r>
      <w:r>
        <w:rPr>
          <w:noProof/>
        </w:rPr>
        <w:instrText xml:space="preserve"> PAGEREF _Toc139037488 \h </w:instrText>
      </w:r>
      <w:r>
        <w:rPr>
          <w:noProof/>
        </w:rPr>
      </w:r>
      <w:r>
        <w:rPr>
          <w:noProof/>
        </w:rPr>
        <w:fldChar w:fldCharType="separate"/>
      </w:r>
      <w:r>
        <w:rPr>
          <w:noProof/>
        </w:rPr>
        <w:t>29</w:t>
      </w:r>
      <w:r>
        <w:rPr>
          <w:noProof/>
        </w:rPr>
        <w:fldChar w:fldCharType="end"/>
      </w:r>
    </w:p>
    <w:p w14:paraId="089967B6" w14:textId="2CEE2423"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lastRenderedPageBreak/>
        <w:t>3</w:t>
      </w:r>
      <w:r>
        <w:rPr>
          <w:rFonts w:asciiTheme="minorHAnsi" w:eastAsiaTheme="minorEastAsia" w:hAnsiTheme="minorHAnsi" w:cstheme="minorBidi"/>
          <w:b w:val="0"/>
          <w:bCs w:val="0"/>
          <w:noProof/>
          <w:kern w:val="2"/>
          <w:sz w:val="22"/>
          <w:szCs w:val="22"/>
          <w:lang w:eastAsia="de-DE"/>
          <w14:ligatures w14:val="standardContextual"/>
        </w:rPr>
        <w:tab/>
      </w:r>
      <w:r>
        <w:rPr>
          <w:noProof/>
        </w:rPr>
        <w:t>Verwandte Arbeiten</w:t>
      </w:r>
      <w:r>
        <w:rPr>
          <w:noProof/>
        </w:rPr>
        <w:tab/>
      </w:r>
      <w:r>
        <w:rPr>
          <w:noProof/>
        </w:rPr>
        <w:fldChar w:fldCharType="begin"/>
      </w:r>
      <w:r>
        <w:rPr>
          <w:noProof/>
        </w:rPr>
        <w:instrText xml:space="preserve"> PAGEREF _Toc139037489 \h </w:instrText>
      </w:r>
      <w:r>
        <w:rPr>
          <w:noProof/>
        </w:rPr>
      </w:r>
      <w:r>
        <w:rPr>
          <w:noProof/>
        </w:rPr>
        <w:fldChar w:fldCharType="separate"/>
      </w:r>
      <w:r>
        <w:rPr>
          <w:noProof/>
        </w:rPr>
        <w:t>31</w:t>
      </w:r>
      <w:r>
        <w:rPr>
          <w:noProof/>
        </w:rPr>
        <w:fldChar w:fldCharType="end"/>
      </w:r>
    </w:p>
    <w:p w14:paraId="002C5E61" w14:textId="4163A42E" w:rsidR="00826918" w:rsidRPr="00826918" w:rsidRDefault="00826918">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826918">
        <w:rPr>
          <w:noProof/>
          <w:lang w:val="en-GB"/>
        </w:rPr>
        <w:t>3.1</w:t>
      </w:r>
      <w:r w:rsidRPr="00826918">
        <w:rPr>
          <w:rFonts w:asciiTheme="minorHAnsi" w:eastAsiaTheme="minorEastAsia" w:hAnsiTheme="minorHAnsi" w:cstheme="minorBidi"/>
          <w:bCs w:val="0"/>
          <w:noProof/>
          <w:kern w:val="2"/>
          <w:sz w:val="22"/>
          <w:szCs w:val="22"/>
          <w:lang w:val="en-GB" w:eastAsia="de-DE"/>
          <w14:ligatures w14:val="standardContextual"/>
        </w:rPr>
        <w:tab/>
      </w:r>
      <w:r w:rsidRPr="00826918">
        <w:rPr>
          <w:noProof/>
          <w:lang w:val="en-GB"/>
        </w:rPr>
        <w:t>Vorangegangene Abschlussarbeiten</w:t>
      </w:r>
      <w:r w:rsidRPr="00826918">
        <w:rPr>
          <w:noProof/>
          <w:lang w:val="en-GB"/>
        </w:rPr>
        <w:tab/>
      </w:r>
      <w:r>
        <w:rPr>
          <w:noProof/>
        </w:rPr>
        <w:fldChar w:fldCharType="begin"/>
      </w:r>
      <w:r w:rsidRPr="00826918">
        <w:rPr>
          <w:noProof/>
          <w:lang w:val="en-GB"/>
        </w:rPr>
        <w:instrText xml:space="preserve"> PAGEREF _Toc139037490 \h </w:instrText>
      </w:r>
      <w:r>
        <w:rPr>
          <w:noProof/>
        </w:rPr>
      </w:r>
      <w:r>
        <w:rPr>
          <w:noProof/>
        </w:rPr>
        <w:fldChar w:fldCharType="separate"/>
      </w:r>
      <w:r w:rsidRPr="00826918">
        <w:rPr>
          <w:noProof/>
          <w:lang w:val="en-GB"/>
        </w:rPr>
        <w:t>31</w:t>
      </w:r>
      <w:r>
        <w:rPr>
          <w:noProof/>
        </w:rPr>
        <w:fldChar w:fldCharType="end"/>
      </w:r>
    </w:p>
    <w:p w14:paraId="412D57A0" w14:textId="3227B698" w:rsidR="00826918" w:rsidRPr="00826918" w:rsidRDefault="00826918">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666FD3">
        <w:rPr>
          <w:noProof/>
          <w:lang w:val="en-GB"/>
        </w:rPr>
        <w:t>3.2</w:t>
      </w:r>
      <w:r w:rsidRPr="00826918">
        <w:rPr>
          <w:rFonts w:asciiTheme="minorHAnsi" w:eastAsiaTheme="minorEastAsia" w:hAnsiTheme="minorHAnsi" w:cstheme="minorBidi"/>
          <w:bCs w:val="0"/>
          <w:noProof/>
          <w:kern w:val="2"/>
          <w:sz w:val="22"/>
          <w:szCs w:val="22"/>
          <w:lang w:val="en-GB" w:eastAsia="de-DE"/>
          <w14:ligatures w14:val="standardContextual"/>
        </w:rPr>
        <w:tab/>
      </w:r>
      <w:r w:rsidRPr="00666FD3">
        <w:rPr>
          <w:noProof/>
          <w:lang w:val="en-GB"/>
        </w:rPr>
        <w:t>Vehicle Classification from Low-Frequency GPS Data with Recurrent Neural Networks</w:t>
      </w:r>
      <w:r w:rsidRPr="00826918">
        <w:rPr>
          <w:noProof/>
          <w:lang w:val="en-GB"/>
        </w:rPr>
        <w:tab/>
      </w:r>
      <w:r>
        <w:rPr>
          <w:noProof/>
        </w:rPr>
        <w:fldChar w:fldCharType="begin"/>
      </w:r>
      <w:r w:rsidRPr="00826918">
        <w:rPr>
          <w:noProof/>
          <w:lang w:val="en-GB"/>
        </w:rPr>
        <w:instrText xml:space="preserve"> PAGEREF _Toc139037491 \h </w:instrText>
      </w:r>
      <w:r>
        <w:rPr>
          <w:noProof/>
        </w:rPr>
      </w:r>
      <w:r>
        <w:rPr>
          <w:noProof/>
        </w:rPr>
        <w:fldChar w:fldCharType="separate"/>
      </w:r>
      <w:r w:rsidRPr="00826918">
        <w:rPr>
          <w:noProof/>
          <w:lang w:val="en-GB"/>
        </w:rPr>
        <w:t>32</w:t>
      </w:r>
      <w:r>
        <w:rPr>
          <w:noProof/>
        </w:rPr>
        <w:fldChar w:fldCharType="end"/>
      </w:r>
    </w:p>
    <w:p w14:paraId="03876B4C" w14:textId="3D6B8DB0" w:rsidR="00826918" w:rsidRPr="00826918" w:rsidRDefault="00826918">
      <w:pPr>
        <w:pStyle w:val="Verzeichnis2"/>
        <w:rPr>
          <w:rFonts w:asciiTheme="minorHAnsi" w:eastAsiaTheme="minorEastAsia" w:hAnsiTheme="minorHAnsi" w:cstheme="minorBidi"/>
          <w:bCs w:val="0"/>
          <w:noProof/>
          <w:kern w:val="2"/>
          <w:sz w:val="22"/>
          <w:szCs w:val="22"/>
          <w:lang w:val="en-GB" w:eastAsia="de-DE"/>
          <w14:ligatures w14:val="standardContextual"/>
        </w:rPr>
      </w:pPr>
      <w:r w:rsidRPr="00666FD3">
        <w:rPr>
          <w:noProof/>
          <w:lang w:val="en-GB"/>
        </w:rPr>
        <w:t>3.3</w:t>
      </w:r>
      <w:r w:rsidRPr="00826918">
        <w:rPr>
          <w:rFonts w:asciiTheme="minorHAnsi" w:eastAsiaTheme="minorEastAsia" w:hAnsiTheme="minorHAnsi" w:cstheme="minorBidi"/>
          <w:bCs w:val="0"/>
          <w:noProof/>
          <w:kern w:val="2"/>
          <w:sz w:val="22"/>
          <w:szCs w:val="22"/>
          <w:lang w:val="en-GB" w:eastAsia="de-DE"/>
          <w14:ligatures w14:val="standardContextual"/>
        </w:rPr>
        <w:tab/>
      </w:r>
      <w:r w:rsidRPr="00666FD3">
        <w:rPr>
          <w:noProof/>
          <w:lang w:val="en-GB"/>
        </w:rPr>
        <w:t>Vehicle Classification using GPS Data</w:t>
      </w:r>
      <w:r w:rsidRPr="00826918">
        <w:rPr>
          <w:noProof/>
          <w:lang w:val="en-GB"/>
        </w:rPr>
        <w:tab/>
      </w:r>
      <w:r>
        <w:rPr>
          <w:noProof/>
        </w:rPr>
        <w:fldChar w:fldCharType="begin"/>
      </w:r>
      <w:r w:rsidRPr="00826918">
        <w:rPr>
          <w:noProof/>
          <w:lang w:val="en-GB"/>
        </w:rPr>
        <w:instrText xml:space="preserve"> PAGEREF _Toc139037492 \h </w:instrText>
      </w:r>
      <w:r>
        <w:rPr>
          <w:noProof/>
        </w:rPr>
      </w:r>
      <w:r>
        <w:rPr>
          <w:noProof/>
        </w:rPr>
        <w:fldChar w:fldCharType="separate"/>
      </w:r>
      <w:r w:rsidRPr="00826918">
        <w:rPr>
          <w:noProof/>
          <w:lang w:val="en-GB"/>
        </w:rPr>
        <w:t>33</w:t>
      </w:r>
      <w:r>
        <w:rPr>
          <w:noProof/>
        </w:rPr>
        <w:fldChar w:fldCharType="end"/>
      </w:r>
    </w:p>
    <w:p w14:paraId="7D2C001F" w14:textId="57534838"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4</w:t>
      </w:r>
      <w:r>
        <w:rPr>
          <w:rFonts w:asciiTheme="minorHAnsi" w:eastAsiaTheme="minorEastAsia" w:hAnsiTheme="minorHAnsi" w:cstheme="minorBidi"/>
          <w:b w:val="0"/>
          <w:bCs w:val="0"/>
          <w:noProof/>
          <w:kern w:val="2"/>
          <w:sz w:val="22"/>
          <w:szCs w:val="22"/>
          <w:lang w:eastAsia="de-DE"/>
          <w14:ligatures w14:val="standardContextual"/>
        </w:rPr>
        <w:tab/>
      </w:r>
      <w:r>
        <w:rPr>
          <w:noProof/>
        </w:rPr>
        <w:t>Datengrundlage</w:t>
      </w:r>
      <w:r>
        <w:rPr>
          <w:noProof/>
        </w:rPr>
        <w:tab/>
      </w:r>
      <w:r>
        <w:rPr>
          <w:noProof/>
        </w:rPr>
        <w:fldChar w:fldCharType="begin"/>
      </w:r>
      <w:r>
        <w:rPr>
          <w:noProof/>
        </w:rPr>
        <w:instrText xml:space="preserve"> PAGEREF _Toc139037493 \h </w:instrText>
      </w:r>
      <w:r>
        <w:rPr>
          <w:noProof/>
        </w:rPr>
      </w:r>
      <w:r>
        <w:rPr>
          <w:noProof/>
        </w:rPr>
        <w:fldChar w:fldCharType="separate"/>
      </w:r>
      <w:r>
        <w:rPr>
          <w:noProof/>
        </w:rPr>
        <w:t>35</w:t>
      </w:r>
      <w:r>
        <w:rPr>
          <w:noProof/>
        </w:rPr>
        <w:fldChar w:fldCharType="end"/>
      </w:r>
    </w:p>
    <w:p w14:paraId="1C0DAA56" w14:textId="0FC43048"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1</w:t>
      </w:r>
      <w:r>
        <w:rPr>
          <w:rFonts w:asciiTheme="minorHAnsi" w:eastAsiaTheme="minorEastAsia" w:hAnsiTheme="minorHAnsi" w:cstheme="minorBidi"/>
          <w:bCs w:val="0"/>
          <w:noProof/>
          <w:kern w:val="2"/>
          <w:sz w:val="22"/>
          <w:szCs w:val="22"/>
          <w:lang w:eastAsia="de-DE"/>
          <w14:ligatures w14:val="standardContextual"/>
        </w:rPr>
        <w:tab/>
      </w:r>
      <w:r>
        <w:rPr>
          <w:noProof/>
        </w:rPr>
        <w:t>Gewinnung der Ausgangsdaten</w:t>
      </w:r>
      <w:r>
        <w:rPr>
          <w:noProof/>
        </w:rPr>
        <w:tab/>
      </w:r>
      <w:r>
        <w:rPr>
          <w:noProof/>
        </w:rPr>
        <w:fldChar w:fldCharType="begin"/>
      </w:r>
      <w:r>
        <w:rPr>
          <w:noProof/>
        </w:rPr>
        <w:instrText xml:space="preserve"> PAGEREF _Toc139037494 \h </w:instrText>
      </w:r>
      <w:r>
        <w:rPr>
          <w:noProof/>
        </w:rPr>
      </w:r>
      <w:r>
        <w:rPr>
          <w:noProof/>
        </w:rPr>
        <w:fldChar w:fldCharType="separate"/>
      </w:r>
      <w:r>
        <w:rPr>
          <w:noProof/>
        </w:rPr>
        <w:t>35</w:t>
      </w:r>
      <w:r>
        <w:rPr>
          <w:noProof/>
        </w:rPr>
        <w:fldChar w:fldCharType="end"/>
      </w:r>
    </w:p>
    <w:p w14:paraId="534C6F7F" w14:textId="7C9E299B"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2</w:t>
      </w:r>
      <w:r>
        <w:rPr>
          <w:rFonts w:asciiTheme="minorHAnsi" w:eastAsiaTheme="minorEastAsia" w:hAnsiTheme="minorHAnsi" w:cstheme="minorBidi"/>
          <w:bCs w:val="0"/>
          <w:noProof/>
          <w:kern w:val="2"/>
          <w:sz w:val="22"/>
          <w:szCs w:val="22"/>
          <w:lang w:eastAsia="de-DE"/>
          <w14:ligatures w14:val="standardContextual"/>
        </w:rPr>
        <w:tab/>
      </w:r>
      <w:r>
        <w:rPr>
          <w:noProof/>
        </w:rPr>
        <w:t>Beschreibung der Ausgangsdaten</w:t>
      </w:r>
      <w:r>
        <w:rPr>
          <w:noProof/>
        </w:rPr>
        <w:tab/>
      </w:r>
      <w:r>
        <w:rPr>
          <w:noProof/>
        </w:rPr>
        <w:fldChar w:fldCharType="begin"/>
      </w:r>
      <w:r>
        <w:rPr>
          <w:noProof/>
        </w:rPr>
        <w:instrText xml:space="preserve"> PAGEREF _Toc139037495 \h </w:instrText>
      </w:r>
      <w:r>
        <w:rPr>
          <w:noProof/>
        </w:rPr>
      </w:r>
      <w:r>
        <w:rPr>
          <w:noProof/>
        </w:rPr>
        <w:fldChar w:fldCharType="separate"/>
      </w:r>
      <w:r>
        <w:rPr>
          <w:noProof/>
        </w:rPr>
        <w:t>35</w:t>
      </w:r>
      <w:r>
        <w:rPr>
          <w:noProof/>
        </w:rPr>
        <w:fldChar w:fldCharType="end"/>
      </w:r>
    </w:p>
    <w:p w14:paraId="365E3534" w14:textId="750B7689"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4.3</w:t>
      </w:r>
      <w:r>
        <w:rPr>
          <w:rFonts w:asciiTheme="minorHAnsi" w:eastAsiaTheme="minorEastAsia" w:hAnsiTheme="minorHAnsi" w:cstheme="minorBidi"/>
          <w:bCs w:val="0"/>
          <w:noProof/>
          <w:kern w:val="2"/>
          <w:sz w:val="22"/>
          <w:szCs w:val="22"/>
          <w:lang w:eastAsia="de-DE"/>
          <w14:ligatures w14:val="standardContextual"/>
        </w:rPr>
        <w:tab/>
      </w:r>
      <w:r>
        <w:rPr>
          <w:noProof/>
        </w:rPr>
        <w:t>Weiterverarbeitung zu Bewegungsdaten</w:t>
      </w:r>
      <w:r>
        <w:rPr>
          <w:noProof/>
        </w:rPr>
        <w:tab/>
      </w:r>
      <w:r>
        <w:rPr>
          <w:noProof/>
        </w:rPr>
        <w:fldChar w:fldCharType="begin"/>
      </w:r>
      <w:r>
        <w:rPr>
          <w:noProof/>
        </w:rPr>
        <w:instrText xml:space="preserve"> PAGEREF _Toc139037496 \h </w:instrText>
      </w:r>
      <w:r>
        <w:rPr>
          <w:noProof/>
        </w:rPr>
      </w:r>
      <w:r>
        <w:rPr>
          <w:noProof/>
        </w:rPr>
        <w:fldChar w:fldCharType="separate"/>
      </w:r>
      <w:r>
        <w:rPr>
          <w:noProof/>
        </w:rPr>
        <w:t>35</w:t>
      </w:r>
      <w:r>
        <w:rPr>
          <w:noProof/>
        </w:rPr>
        <w:fldChar w:fldCharType="end"/>
      </w:r>
    </w:p>
    <w:p w14:paraId="572BCC1A" w14:textId="0C7D5DE8"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5</w:t>
      </w:r>
      <w:r>
        <w:rPr>
          <w:rFonts w:asciiTheme="minorHAnsi" w:eastAsiaTheme="minorEastAsia" w:hAnsiTheme="minorHAnsi" w:cstheme="minorBidi"/>
          <w:b w:val="0"/>
          <w:bCs w:val="0"/>
          <w:noProof/>
          <w:kern w:val="2"/>
          <w:sz w:val="22"/>
          <w:szCs w:val="22"/>
          <w:lang w:eastAsia="de-DE"/>
          <w14:ligatures w14:val="standardContextual"/>
        </w:rPr>
        <w:tab/>
      </w:r>
      <w:r>
        <w:rPr>
          <w:noProof/>
        </w:rPr>
        <w:t>Anforderungen und Gesamtkonzept der Klassifikation</w:t>
      </w:r>
      <w:r>
        <w:rPr>
          <w:noProof/>
        </w:rPr>
        <w:tab/>
      </w:r>
      <w:r>
        <w:rPr>
          <w:noProof/>
        </w:rPr>
        <w:fldChar w:fldCharType="begin"/>
      </w:r>
      <w:r>
        <w:rPr>
          <w:noProof/>
        </w:rPr>
        <w:instrText xml:space="preserve"> PAGEREF _Toc139037497 \h </w:instrText>
      </w:r>
      <w:r>
        <w:rPr>
          <w:noProof/>
        </w:rPr>
      </w:r>
      <w:r>
        <w:rPr>
          <w:noProof/>
        </w:rPr>
        <w:fldChar w:fldCharType="separate"/>
      </w:r>
      <w:r>
        <w:rPr>
          <w:noProof/>
        </w:rPr>
        <w:t>36</w:t>
      </w:r>
      <w:r>
        <w:rPr>
          <w:noProof/>
        </w:rPr>
        <w:fldChar w:fldCharType="end"/>
      </w:r>
    </w:p>
    <w:p w14:paraId="4641F4D6" w14:textId="0628C472"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6</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s Map-Matchings</w:t>
      </w:r>
      <w:r>
        <w:rPr>
          <w:noProof/>
        </w:rPr>
        <w:tab/>
      </w:r>
      <w:r>
        <w:rPr>
          <w:noProof/>
        </w:rPr>
        <w:fldChar w:fldCharType="begin"/>
      </w:r>
      <w:r>
        <w:rPr>
          <w:noProof/>
        </w:rPr>
        <w:instrText xml:space="preserve"> PAGEREF _Toc139037498 \h </w:instrText>
      </w:r>
      <w:r>
        <w:rPr>
          <w:noProof/>
        </w:rPr>
      </w:r>
      <w:r>
        <w:rPr>
          <w:noProof/>
        </w:rPr>
        <w:fldChar w:fldCharType="separate"/>
      </w:r>
      <w:r>
        <w:rPr>
          <w:noProof/>
        </w:rPr>
        <w:t>37</w:t>
      </w:r>
      <w:r>
        <w:rPr>
          <w:noProof/>
        </w:rPr>
        <w:fldChar w:fldCharType="end"/>
      </w:r>
    </w:p>
    <w:p w14:paraId="6B5A8517" w14:textId="5DBDD518"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sidRPr="00666FD3">
        <w:rPr>
          <w:noProof/>
          <w:color w:val="FF0000"/>
        </w:rPr>
        <w:t>6.1</w:t>
      </w:r>
      <w:r>
        <w:rPr>
          <w:rFonts w:asciiTheme="minorHAnsi" w:eastAsiaTheme="minorEastAsia" w:hAnsiTheme="minorHAnsi" w:cstheme="minorBidi"/>
          <w:bCs w:val="0"/>
          <w:noProof/>
          <w:kern w:val="2"/>
          <w:sz w:val="22"/>
          <w:szCs w:val="22"/>
          <w:lang w:eastAsia="de-DE"/>
          <w14:ligatures w14:val="standardContextual"/>
        </w:rPr>
        <w:tab/>
      </w:r>
      <w:r w:rsidRPr="00666FD3">
        <w:rPr>
          <w:noProof/>
          <w:color w:val="FF0000"/>
        </w:rPr>
        <w:t>Einrichtung der Valhalla-Engine</w:t>
      </w:r>
      <w:r>
        <w:rPr>
          <w:noProof/>
        </w:rPr>
        <w:tab/>
      </w:r>
      <w:r>
        <w:rPr>
          <w:noProof/>
        </w:rPr>
        <w:fldChar w:fldCharType="begin"/>
      </w:r>
      <w:r>
        <w:rPr>
          <w:noProof/>
        </w:rPr>
        <w:instrText xml:space="preserve"> PAGEREF _Toc139037499 \h </w:instrText>
      </w:r>
      <w:r>
        <w:rPr>
          <w:noProof/>
        </w:rPr>
      </w:r>
      <w:r>
        <w:rPr>
          <w:noProof/>
        </w:rPr>
        <w:fldChar w:fldCharType="separate"/>
      </w:r>
      <w:r>
        <w:rPr>
          <w:noProof/>
        </w:rPr>
        <w:t>37</w:t>
      </w:r>
      <w:r>
        <w:rPr>
          <w:noProof/>
        </w:rPr>
        <w:fldChar w:fldCharType="end"/>
      </w:r>
    </w:p>
    <w:p w14:paraId="0AB0AAE9" w14:textId="6A661822"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2</w:t>
      </w:r>
      <w:r>
        <w:rPr>
          <w:rFonts w:asciiTheme="minorHAnsi" w:eastAsiaTheme="minorEastAsia" w:hAnsiTheme="minorHAnsi" w:cstheme="minorBidi"/>
          <w:bCs w:val="0"/>
          <w:noProof/>
          <w:kern w:val="2"/>
          <w:sz w:val="22"/>
          <w:szCs w:val="22"/>
          <w:lang w:eastAsia="de-DE"/>
          <w14:ligatures w14:val="standardContextual"/>
        </w:rPr>
        <w:tab/>
      </w:r>
      <w:r>
        <w:rPr>
          <w:noProof/>
        </w:rPr>
        <w:t>Umsetzung und Evaluierung des Road-Snappings</w:t>
      </w:r>
      <w:r>
        <w:rPr>
          <w:noProof/>
        </w:rPr>
        <w:tab/>
      </w:r>
      <w:r>
        <w:rPr>
          <w:noProof/>
        </w:rPr>
        <w:fldChar w:fldCharType="begin"/>
      </w:r>
      <w:r>
        <w:rPr>
          <w:noProof/>
        </w:rPr>
        <w:instrText xml:space="preserve"> PAGEREF _Toc139037500 \h </w:instrText>
      </w:r>
      <w:r>
        <w:rPr>
          <w:noProof/>
        </w:rPr>
      </w:r>
      <w:r>
        <w:rPr>
          <w:noProof/>
        </w:rPr>
        <w:fldChar w:fldCharType="separate"/>
      </w:r>
      <w:r>
        <w:rPr>
          <w:noProof/>
        </w:rPr>
        <w:t>37</w:t>
      </w:r>
      <w:r>
        <w:rPr>
          <w:noProof/>
        </w:rPr>
        <w:fldChar w:fldCharType="end"/>
      </w:r>
    </w:p>
    <w:p w14:paraId="36996152" w14:textId="55473629" w:rsidR="00826918" w:rsidRDefault="00826918">
      <w:pPr>
        <w:pStyle w:val="Verzeichnis2"/>
        <w:rPr>
          <w:rFonts w:asciiTheme="minorHAnsi" w:eastAsiaTheme="minorEastAsia" w:hAnsiTheme="minorHAnsi" w:cstheme="minorBidi"/>
          <w:bCs w:val="0"/>
          <w:noProof/>
          <w:kern w:val="2"/>
          <w:sz w:val="22"/>
          <w:szCs w:val="22"/>
          <w:lang w:eastAsia="de-DE"/>
          <w14:ligatures w14:val="standardContextual"/>
        </w:rPr>
      </w:pPr>
      <w:r>
        <w:rPr>
          <w:noProof/>
        </w:rPr>
        <w:t>6.3</w:t>
      </w:r>
      <w:r>
        <w:rPr>
          <w:rFonts w:asciiTheme="minorHAnsi" w:eastAsiaTheme="minorEastAsia" w:hAnsiTheme="minorHAnsi" w:cstheme="minorBidi"/>
          <w:bCs w:val="0"/>
          <w:noProof/>
          <w:kern w:val="2"/>
          <w:sz w:val="22"/>
          <w:szCs w:val="22"/>
          <w:lang w:eastAsia="de-DE"/>
          <w14:ligatures w14:val="standardContextual"/>
        </w:rPr>
        <w:tab/>
      </w:r>
      <w:r>
        <w:rPr>
          <w:noProof/>
        </w:rPr>
        <w:t>Vorklassifikation zur Bestimmung des korrekten Matching-Modus</w:t>
      </w:r>
      <w:r>
        <w:rPr>
          <w:noProof/>
        </w:rPr>
        <w:tab/>
      </w:r>
      <w:r>
        <w:rPr>
          <w:noProof/>
        </w:rPr>
        <w:fldChar w:fldCharType="begin"/>
      </w:r>
      <w:r>
        <w:rPr>
          <w:noProof/>
        </w:rPr>
        <w:instrText xml:space="preserve"> PAGEREF _Toc139037501 \h </w:instrText>
      </w:r>
      <w:r>
        <w:rPr>
          <w:noProof/>
        </w:rPr>
      </w:r>
      <w:r>
        <w:rPr>
          <w:noProof/>
        </w:rPr>
        <w:fldChar w:fldCharType="separate"/>
      </w:r>
      <w:r>
        <w:rPr>
          <w:noProof/>
        </w:rPr>
        <w:t>37</w:t>
      </w:r>
      <w:r>
        <w:rPr>
          <w:noProof/>
        </w:rPr>
        <w:fldChar w:fldCharType="end"/>
      </w:r>
    </w:p>
    <w:p w14:paraId="353754DE" w14:textId="47F5766D"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1</w:t>
      </w:r>
      <w:r>
        <w:rPr>
          <w:rFonts w:asciiTheme="minorHAnsi" w:eastAsiaTheme="minorEastAsia" w:hAnsiTheme="minorHAnsi" w:cstheme="minorBidi"/>
          <w:noProof/>
          <w:kern w:val="2"/>
          <w:sz w:val="22"/>
          <w:szCs w:val="22"/>
          <w:lang w:eastAsia="de-DE"/>
          <w14:ligatures w14:val="standardContextual"/>
        </w:rPr>
        <w:tab/>
      </w:r>
      <w:r>
        <w:rPr>
          <w:noProof/>
        </w:rPr>
        <w:t>Erzeugung des Trainingsdatensatzes</w:t>
      </w:r>
      <w:r>
        <w:rPr>
          <w:noProof/>
        </w:rPr>
        <w:tab/>
      </w:r>
      <w:r>
        <w:rPr>
          <w:noProof/>
        </w:rPr>
        <w:fldChar w:fldCharType="begin"/>
      </w:r>
      <w:r>
        <w:rPr>
          <w:noProof/>
        </w:rPr>
        <w:instrText xml:space="preserve"> PAGEREF _Toc139037502 \h </w:instrText>
      </w:r>
      <w:r>
        <w:rPr>
          <w:noProof/>
        </w:rPr>
      </w:r>
      <w:r>
        <w:rPr>
          <w:noProof/>
        </w:rPr>
        <w:fldChar w:fldCharType="separate"/>
      </w:r>
      <w:r>
        <w:rPr>
          <w:noProof/>
        </w:rPr>
        <w:t>37</w:t>
      </w:r>
      <w:r>
        <w:rPr>
          <w:noProof/>
        </w:rPr>
        <w:fldChar w:fldCharType="end"/>
      </w:r>
    </w:p>
    <w:p w14:paraId="26BF8677" w14:textId="03602A73"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2</w:t>
      </w:r>
      <w:r>
        <w:rPr>
          <w:rFonts w:asciiTheme="minorHAnsi" w:eastAsiaTheme="minorEastAsia" w:hAnsiTheme="minorHAnsi" w:cstheme="minorBidi"/>
          <w:noProof/>
          <w:kern w:val="2"/>
          <w:sz w:val="22"/>
          <w:szCs w:val="22"/>
          <w:lang w:eastAsia="de-DE"/>
          <w14:ligatures w14:val="standardContextual"/>
        </w:rPr>
        <w:tab/>
      </w:r>
      <w:r>
        <w:rPr>
          <w:noProof/>
        </w:rPr>
        <w:t>Auswahl des Klassifikators</w:t>
      </w:r>
      <w:r>
        <w:rPr>
          <w:noProof/>
        </w:rPr>
        <w:tab/>
      </w:r>
      <w:r>
        <w:rPr>
          <w:noProof/>
        </w:rPr>
        <w:fldChar w:fldCharType="begin"/>
      </w:r>
      <w:r>
        <w:rPr>
          <w:noProof/>
        </w:rPr>
        <w:instrText xml:space="preserve"> PAGEREF _Toc139037503 \h </w:instrText>
      </w:r>
      <w:r>
        <w:rPr>
          <w:noProof/>
        </w:rPr>
      </w:r>
      <w:r>
        <w:rPr>
          <w:noProof/>
        </w:rPr>
        <w:fldChar w:fldCharType="separate"/>
      </w:r>
      <w:r>
        <w:rPr>
          <w:noProof/>
        </w:rPr>
        <w:t>37</w:t>
      </w:r>
      <w:r>
        <w:rPr>
          <w:noProof/>
        </w:rPr>
        <w:fldChar w:fldCharType="end"/>
      </w:r>
    </w:p>
    <w:p w14:paraId="1C965774" w14:textId="4E7F8C0F"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6.3.3</w:t>
      </w:r>
      <w:r>
        <w:rPr>
          <w:rFonts w:asciiTheme="minorHAnsi" w:eastAsiaTheme="minorEastAsia" w:hAnsiTheme="minorHAnsi" w:cstheme="minorBidi"/>
          <w:noProof/>
          <w:kern w:val="2"/>
          <w:sz w:val="22"/>
          <w:szCs w:val="22"/>
          <w:lang w:eastAsia="de-DE"/>
          <w14:ligatures w14:val="standardContextual"/>
        </w:rPr>
        <w:tab/>
      </w:r>
      <w:r>
        <w:rPr>
          <w:noProof/>
        </w:rPr>
        <w:t>Evaluierung</w:t>
      </w:r>
      <w:r>
        <w:rPr>
          <w:noProof/>
        </w:rPr>
        <w:tab/>
      </w:r>
      <w:r>
        <w:rPr>
          <w:noProof/>
        </w:rPr>
        <w:fldChar w:fldCharType="begin"/>
      </w:r>
      <w:r>
        <w:rPr>
          <w:noProof/>
        </w:rPr>
        <w:instrText xml:space="preserve"> PAGEREF _Toc139037504 \h </w:instrText>
      </w:r>
      <w:r>
        <w:rPr>
          <w:noProof/>
        </w:rPr>
      </w:r>
      <w:r>
        <w:rPr>
          <w:noProof/>
        </w:rPr>
        <w:fldChar w:fldCharType="separate"/>
      </w:r>
      <w:r>
        <w:rPr>
          <w:noProof/>
        </w:rPr>
        <w:t>37</w:t>
      </w:r>
      <w:r>
        <w:rPr>
          <w:noProof/>
        </w:rPr>
        <w:fldChar w:fldCharType="end"/>
      </w:r>
    </w:p>
    <w:p w14:paraId="4EA5B6E9" w14:textId="6928E7B6"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7</w:t>
      </w:r>
      <w:r>
        <w:rPr>
          <w:rFonts w:asciiTheme="minorHAnsi" w:eastAsiaTheme="minorEastAsia" w:hAnsiTheme="minorHAnsi" w:cstheme="minorBidi"/>
          <w:b w:val="0"/>
          <w:bCs w:val="0"/>
          <w:noProof/>
          <w:kern w:val="2"/>
          <w:sz w:val="22"/>
          <w:szCs w:val="22"/>
          <w:lang w:eastAsia="de-DE"/>
          <w14:ligatures w14:val="standardContextual"/>
        </w:rPr>
        <w:tab/>
      </w:r>
      <w:r>
        <w:rPr>
          <w:noProof/>
        </w:rPr>
        <w:t>Umsetzung der Klassifikation</w:t>
      </w:r>
      <w:r>
        <w:rPr>
          <w:noProof/>
        </w:rPr>
        <w:tab/>
      </w:r>
      <w:r>
        <w:rPr>
          <w:noProof/>
        </w:rPr>
        <w:fldChar w:fldCharType="begin"/>
      </w:r>
      <w:r>
        <w:rPr>
          <w:noProof/>
        </w:rPr>
        <w:instrText xml:space="preserve"> PAGEREF _Toc139037505 \h </w:instrText>
      </w:r>
      <w:r>
        <w:rPr>
          <w:noProof/>
        </w:rPr>
      </w:r>
      <w:r>
        <w:rPr>
          <w:noProof/>
        </w:rPr>
        <w:fldChar w:fldCharType="separate"/>
      </w:r>
      <w:r>
        <w:rPr>
          <w:noProof/>
        </w:rPr>
        <w:t>38</w:t>
      </w:r>
      <w:r>
        <w:rPr>
          <w:noProof/>
        </w:rPr>
        <w:fldChar w:fldCharType="end"/>
      </w:r>
    </w:p>
    <w:p w14:paraId="4666E435" w14:textId="0AFD93DE"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1</w:t>
      </w:r>
      <w:r>
        <w:rPr>
          <w:rFonts w:asciiTheme="minorHAnsi" w:eastAsiaTheme="minorEastAsia" w:hAnsiTheme="minorHAnsi" w:cstheme="minorBidi"/>
          <w:noProof/>
          <w:kern w:val="2"/>
          <w:sz w:val="22"/>
          <w:szCs w:val="22"/>
          <w:lang w:eastAsia="de-DE"/>
          <w14:ligatures w14:val="standardContextual"/>
        </w:rPr>
        <w:tab/>
      </w:r>
      <w:r>
        <w:rPr>
          <w:noProof/>
        </w:rPr>
        <w:t xml:space="preserve">Erzeugung der Trainingsdatensätze </w:t>
      </w:r>
      <w:r w:rsidRPr="00666FD3">
        <w:rPr>
          <w:noProof/>
          <w:color w:val="70AD47" w:themeColor="accent6"/>
        </w:rPr>
        <w:t>(inkl. Vorverarbeitungen)</w:t>
      </w:r>
      <w:r>
        <w:rPr>
          <w:noProof/>
        </w:rPr>
        <w:tab/>
      </w:r>
      <w:r>
        <w:rPr>
          <w:noProof/>
        </w:rPr>
        <w:fldChar w:fldCharType="begin"/>
      </w:r>
      <w:r>
        <w:rPr>
          <w:noProof/>
        </w:rPr>
        <w:instrText xml:space="preserve"> PAGEREF _Toc139037506 \h </w:instrText>
      </w:r>
      <w:r>
        <w:rPr>
          <w:noProof/>
        </w:rPr>
      </w:r>
      <w:r>
        <w:rPr>
          <w:noProof/>
        </w:rPr>
        <w:fldChar w:fldCharType="separate"/>
      </w:r>
      <w:r>
        <w:rPr>
          <w:noProof/>
        </w:rPr>
        <w:t>38</w:t>
      </w:r>
      <w:r>
        <w:rPr>
          <w:noProof/>
        </w:rPr>
        <w:fldChar w:fldCharType="end"/>
      </w:r>
    </w:p>
    <w:p w14:paraId="744D9DBE" w14:textId="3A287A14"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2</w:t>
      </w:r>
      <w:r>
        <w:rPr>
          <w:rFonts w:asciiTheme="minorHAnsi" w:eastAsiaTheme="minorEastAsia" w:hAnsiTheme="minorHAnsi" w:cstheme="minorBidi"/>
          <w:noProof/>
          <w:kern w:val="2"/>
          <w:sz w:val="22"/>
          <w:szCs w:val="22"/>
          <w:lang w:eastAsia="de-DE"/>
          <w14:ligatures w14:val="standardContextual"/>
        </w:rPr>
        <w:tab/>
      </w:r>
      <w:r>
        <w:rPr>
          <w:noProof/>
        </w:rPr>
        <w:t>Training und Optimierung der Modelle</w:t>
      </w:r>
      <w:r>
        <w:rPr>
          <w:noProof/>
        </w:rPr>
        <w:tab/>
      </w:r>
      <w:r>
        <w:rPr>
          <w:noProof/>
        </w:rPr>
        <w:fldChar w:fldCharType="begin"/>
      </w:r>
      <w:r>
        <w:rPr>
          <w:noProof/>
        </w:rPr>
        <w:instrText xml:space="preserve"> PAGEREF _Toc139037507 \h </w:instrText>
      </w:r>
      <w:r>
        <w:rPr>
          <w:noProof/>
        </w:rPr>
      </w:r>
      <w:r>
        <w:rPr>
          <w:noProof/>
        </w:rPr>
        <w:fldChar w:fldCharType="separate"/>
      </w:r>
      <w:r>
        <w:rPr>
          <w:noProof/>
        </w:rPr>
        <w:t>38</w:t>
      </w:r>
      <w:r>
        <w:rPr>
          <w:noProof/>
        </w:rPr>
        <w:fldChar w:fldCharType="end"/>
      </w:r>
    </w:p>
    <w:p w14:paraId="60A96FB7" w14:textId="420F486B" w:rsidR="00826918" w:rsidRDefault="00826918">
      <w:pPr>
        <w:pStyle w:val="Verzeichnis3"/>
        <w:tabs>
          <w:tab w:val="left" w:pos="960"/>
          <w:tab w:val="right" w:leader="dot" w:pos="9060"/>
        </w:tabs>
        <w:rPr>
          <w:rFonts w:asciiTheme="minorHAnsi" w:eastAsiaTheme="minorEastAsia" w:hAnsiTheme="minorHAnsi" w:cstheme="minorBidi"/>
          <w:noProof/>
          <w:kern w:val="2"/>
          <w:sz w:val="22"/>
          <w:szCs w:val="22"/>
          <w:lang w:eastAsia="de-DE"/>
          <w14:ligatures w14:val="standardContextual"/>
        </w:rPr>
      </w:pPr>
      <w:r>
        <w:rPr>
          <w:noProof/>
        </w:rPr>
        <w:t>7.1.3</w:t>
      </w:r>
      <w:r>
        <w:rPr>
          <w:rFonts w:asciiTheme="minorHAnsi" w:eastAsiaTheme="minorEastAsia" w:hAnsiTheme="minorHAnsi" w:cstheme="minorBidi"/>
          <w:noProof/>
          <w:kern w:val="2"/>
          <w:sz w:val="22"/>
          <w:szCs w:val="22"/>
          <w:lang w:eastAsia="de-DE"/>
          <w14:ligatures w14:val="standardContextual"/>
        </w:rPr>
        <w:tab/>
      </w:r>
      <w:r>
        <w:rPr>
          <w:noProof/>
        </w:rPr>
        <w:t>Vorstellung der besten Klassifikatoren</w:t>
      </w:r>
      <w:r>
        <w:rPr>
          <w:noProof/>
        </w:rPr>
        <w:tab/>
      </w:r>
      <w:r>
        <w:rPr>
          <w:noProof/>
        </w:rPr>
        <w:fldChar w:fldCharType="begin"/>
      </w:r>
      <w:r>
        <w:rPr>
          <w:noProof/>
        </w:rPr>
        <w:instrText xml:space="preserve"> PAGEREF _Toc139037508 \h </w:instrText>
      </w:r>
      <w:r>
        <w:rPr>
          <w:noProof/>
        </w:rPr>
      </w:r>
      <w:r>
        <w:rPr>
          <w:noProof/>
        </w:rPr>
        <w:fldChar w:fldCharType="separate"/>
      </w:r>
      <w:r>
        <w:rPr>
          <w:noProof/>
        </w:rPr>
        <w:t>38</w:t>
      </w:r>
      <w:r>
        <w:rPr>
          <w:noProof/>
        </w:rPr>
        <w:fldChar w:fldCharType="end"/>
      </w:r>
    </w:p>
    <w:p w14:paraId="5F2FBCAF" w14:textId="38DBFC74"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8</w:t>
      </w:r>
      <w:r>
        <w:rPr>
          <w:rFonts w:asciiTheme="minorHAnsi" w:eastAsiaTheme="minorEastAsia" w:hAnsiTheme="minorHAnsi" w:cstheme="minorBidi"/>
          <w:b w:val="0"/>
          <w:bCs w:val="0"/>
          <w:noProof/>
          <w:kern w:val="2"/>
          <w:sz w:val="22"/>
          <w:szCs w:val="22"/>
          <w:lang w:eastAsia="de-DE"/>
          <w14:ligatures w14:val="standardContextual"/>
        </w:rPr>
        <w:tab/>
      </w:r>
      <w:r>
        <w:rPr>
          <w:noProof/>
        </w:rPr>
        <w:t xml:space="preserve">Evaluierung </w:t>
      </w:r>
      <w:r w:rsidRPr="00666FD3">
        <w:rPr>
          <w:noProof/>
          <w:color w:val="FF0000"/>
        </w:rPr>
        <w:t>und Diskussion</w:t>
      </w:r>
      <w:r>
        <w:rPr>
          <w:noProof/>
        </w:rPr>
        <w:tab/>
      </w:r>
      <w:r>
        <w:rPr>
          <w:noProof/>
        </w:rPr>
        <w:fldChar w:fldCharType="begin"/>
      </w:r>
      <w:r>
        <w:rPr>
          <w:noProof/>
        </w:rPr>
        <w:instrText xml:space="preserve"> PAGEREF _Toc139037509 \h </w:instrText>
      </w:r>
      <w:r>
        <w:rPr>
          <w:noProof/>
        </w:rPr>
      </w:r>
      <w:r>
        <w:rPr>
          <w:noProof/>
        </w:rPr>
        <w:fldChar w:fldCharType="separate"/>
      </w:r>
      <w:r>
        <w:rPr>
          <w:noProof/>
        </w:rPr>
        <w:t>39</w:t>
      </w:r>
      <w:r>
        <w:rPr>
          <w:noProof/>
        </w:rPr>
        <w:fldChar w:fldCharType="end"/>
      </w:r>
    </w:p>
    <w:p w14:paraId="4566736B" w14:textId="672E7E40" w:rsidR="00826918" w:rsidRDefault="00826918">
      <w:pPr>
        <w:pStyle w:val="Verzeichnis1"/>
        <w:tabs>
          <w:tab w:val="left" w:pos="4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9</w:t>
      </w:r>
      <w:r>
        <w:rPr>
          <w:rFonts w:asciiTheme="minorHAnsi" w:eastAsiaTheme="minorEastAsia" w:hAnsiTheme="minorHAnsi" w:cstheme="minorBidi"/>
          <w:b w:val="0"/>
          <w:bCs w:val="0"/>
          <w:noProof/>
          <w:kern w:val="2"/>
          <w:sz w:val="22"/>
          <w:szCs w:val="22"/>
          <w:lang w:eastAsia="de-DE"/>
          <w14:ligatures w14:val="standardContextual"/>
        </w:rPr>
        <w:tab/>
      </w:r>
      <w:r>
        <w:rPr>
          <w:noProof/>
        </w:rPr>
        <w:t>Zusammenfassung und Ausblick</w:t>
      </w:r>
      <w:r>
        <w:rPr>
          <w:noProof/>
        </w:rPr>
        <w:tab/>
      </w:r>
      <w:r>
        <w:rPr>
          <w:noProof/>
        </w:rPr>
        <w:fldChar w:fldCharType="begin"/>
      </w:r>
      <w:r>
        <w:rPr>
          <w:noProof/>
        </w:rPr>
        <w:instrText xml:space="preserve"> PAGEREF _Toc139037510 \h </w:instrText>
      </w:r>
      <w:r>
        <w:rPr>
          <w:noProof/>
        </w:rPr>
      </w:r>
      <w:r>
        <w:rPr>
          <w:noProof/>
        </w:rPr>
        <w:fldChar w:fldCharType="separate"/>
      </w:r>
      <w:r>
        <w:rPr>
          <w:noProof/>
        </w:rPr>
        <w:t>40</w:t>
      </w:r>
      <w:r>
        <w:rPr>
          <w:noProof/>
        </w:rPr>
        <w:fldChar w:fldCharType="end"/>
      </w:r>
    </w:p>
    <w:p w14:paraId="0666B4A7" w14:textId="3275E7AD" w:rsidR="00826918" w:rsidRDefault="00826918">
      <w:pPr>
        <w:pStyle w:val="Verzeichnis1"/>
        <w:tabs>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Quellenverzeichnis</w:t>
      </w:r>
      <w:r>
        <w:rPr>
          <w:noProof/>
        </w:rPr>
        <w:tab/>
      </w:r>
      <w:r>
        <w:rPr>
          <w:noProof/>
        </w:rPr>
        <w:fldChar w:fldCharType="begin"/>
      </w:r>
      <w:r>
        <w:rPr>
          <w:noProof/>
        </w:rPr>
        <w:instrText xml:space="preserve"> PAGEREF _Toc139037511 \h </w:instrText>
      </w:r>
      <w:r>
        <w:rPr>
          <w:noProof/>
        </w:rPr>
      </w:r>
      <w:r>
        <w:rPr>
          <w:noProof/>
        </w:rPr>
        <w:fldChar w:fldCharType="separate"/>
      </w:r>
      <w:r>
        <w:rPr>
          <w:noProof/>
        </w:rPr>
        <w:t>41</w:t>
      </w:r>
      <w:r>
        <w:rPr>
          <w:noProof/>
        </w:rPr>
        <w:fldChar w:fldCharType="end"/>
      </w:r>
    </w:p>
    <w:p w14:paraId="2D2D29E9" w14:textId="7F10EA0D" w:rsidR="00826918" w:rsidRDefault="00826918">
      <w:pPr>
        <w:pStyle w:val="Verzeichnis1"/>
        <w:tabs>
          <w:tab w:val="left" w:pos="1680"/>
          <w:tab w:val="right" w:leader="dot" w:pos="9060"/>
        </w:tabs>
        <w:rPr>
          <w:rFonts w:asciiTheme="minorHAnsi" w:eastAsiaTheme="minorEastAsia" w:hAnsiTheme="minorHAnsi" w:cstheme="minorBidi"/>
          <w:b w:val="0"/>
          <w:bCs w:val="0"/>
          <w:noProof/>
          <w:kern w:val="2"/>
          <w:sz w:val="22"/>
          <w:szCs w:val="22"/>
          <w:lang w:eastAsia="de-DE"/>
          <w14:ligatures w14:val="standardContextual"/>
        </w:rPr>
      </w:pPr>
      <w:r>
        <w:rPr>
          <w:noProof/>
        </w:rPr>
        <w:t>Anhang A 1.</w:t>
      </w:r>
      <w:r>
        <w:rPr>
          <w:rFonts w:asciiTheme="minorHAnsi" w:eastAsiaTheme="minorEastAsia" w:hAnsiTheme="minorHAnsi" w:cstheme="minorBidi"/>
          <w:b w:val="0"/>
          <w:bCs w:val="0"/>
          <w:noProof/>
          <w:kern w:val="2"/>
          <w:sz w:val="22"/>
          <w:szCs w:val="22"/>
          <w:lang w:eastAsia="de-DE"/>
          <w14:ligatures w14:val="standardContextual"/>
        </w:rPr>
        <w:tab/>
      </w:r>
      <w:r>
        <w:rPr>
          <w:noProof/>
        </w:rPr>
        <w:t>Test</w:t>
      </w:r>
      <w:r>
        <w:rPr>
          <w:noProof/>
        </w:rPr>
        <w:tab/>
      </w:r>
      <w:r>
        <w:rPr>
          <w:noProof/>
        </w:rPr>
        <w:fldChar w:fldCharType="begin"/>
      </w:r>
      <w:r>
        <w:rPr>
          <w:noProof/>
        </w:rPr>
        <w:instrText xml:space="preserve"> PAGEREF _Toc139037512 \h </w:instrText>
      </w:r>
      <w:r>
        <w:rPr>
          <w:noProof/>
        </w:rPr>
      </w:r>
      <w:r>
        <w:rPr>
          <w:noProof/>
        </w:rPr>
        <w:fldChar w:fldCharType="separate"/>
      </w:r>
      <w:r>
        <w:rPr>
          <w:noProof/>
        </w:rPr>
        <w:t>44</w:t>
      </w:r>
      <w:r>
        <w:rPr>
          <w:noProof/>
        </w:rPr>
        <w:fldChar w:fldCharType="end"/>
      </w:r>
    </w:p>
    <w:p w14:paraId="64F92232" w14:textId="38AD8ECF" w:rsidR="008A08D5" w:rsidRDefault="008A08D5" w:rsidP="00696D95">
      <w:pPr>
        <w:pStyle w:val="berschrift1"/>
        <w:numPr>
          <w:ilvl w:val="0"/>
          <w:numId w:val="0"/>
        </w:numPr>
      </w:pPr>
      <w:r>
        <w:lastRenderedPageBreak/>
        <w:fldChar w:fldCharType="end"/>
      </w:r>
      <w:bookmarkStart w:id="2" w:name="_Toc139037458"/>
      <w:r w:rsidR="00696D95">
        <w:t>Abbildungsverzeichnis</w:t>
      </w:r>
      <w:bookmarkEnd w:id="2"/>
    </w:p>
    <w:p w14:paraId="4F782FEB" w14:textId="33D5965E" w:rsidR="001F3BAF" w:rsidRDefault="00ED5972">
      <w:pPr>
        <w:pStyle w:val="Abbildungsverzeichnis"/>
        <w:rPr>
          <w:rFonts w:asciiTheme="minorHAnsi" w:eastAsiaTheme="minorEastAsia" w:hAnsiTheme="minorHAnsi" w:cstheme="minorBidi"/>
          <w:noProof/>
          <w:kern w:val="2"/>
          <w:sz w:val="22"/>
          <w:lang w:eastAsia="de-DE"/>
          <w14:ligatures w14:val="standardContextual"/>
        </w:rPr>
      </w:pPr>
      <w:r>
        <w:fldChar w:fldCharType="begin"/>
      </w:r>
      <w:r>
        <w:instrText xml:space="preserve"> TOC \h \z \c "Abb. " </w:instrText>
      </w:r>
      <w:r>
        <w:fldChar w:fldCharType="separate"/>
      </w:r>
      <w:hyperlink w:anchor="_Toc139037433" w:history="1">
        <w:r w:rsidR="001F3BAF" w:rsidRPr="00AF74A4">
          <w:rPr>
            <w:rStyle w:val="Hyperlink"/>
            <w:noProof/>
          </w:rPr>
          <w:t>Abb.  1: Ermittlung der GNSS-Position als Schnittpunkt mehrerer Kugeln [5]</w:t>
        </w:r>
        <w:r w:rsidR="001F3BAF">
          <w:rPr>
            <w:noProof/>
            <w:webHidden/>
          </w:rPr>
          <w:tab/>
        </w:r>
        <w:r w:rsidR="001F3BAF">
          <w:rPr>
            <w:noProof/>
            <w:webHidden/>
          </w:rPr>
          <w:fldChar w:fldCharType="begin"/>
        </w:r>
        <w:r w:rsidR="001F3BAF">
          <w:rPr>
            <w:noProof/>
            <w:webHidden/>
          </w:rPr>
          <w:instrText xml:space="preserve"> PAGEREF _Toc139037433 \h </w:instrText>
        </w:r>
        <w:r w:rsidR="001F3BAF">
          <w:rPr>
            <w:noProof/>
            <w:webHidden/>
          </w:rPr>
        </w:r>
        <w:r w:rsidR="001F3BAF">
          <w:rPr>
            <w:noProof/>
            <w:webHidden/>
          </w:rPr>
          <w:fldChar w:fldCharType="separate"/>
        </w:r>
        <w:r w:rsidR="001F3BAF">
          <w:rPr>
            <w:noProof/>
            <w:webHidden/>
          </w:rPr>
          <w:t>12</w:t>
        </w:r>
        <w:r w:rsidR="001F3BAF">
          <w:rPr>
            <w:noProof/>
            <w:webHidden/>
          </w:rPr>
          <w:fldChar w:fldCharType="end"/>
        </w:r>
      </w:hyperlink>
    </w:p>
    <w:p w14:paraId="50D32FC0" w14:textId="393C3ACE" w:rsidR="001F3BAF"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9037434" w:history="1">
        <w:r w:rsidR="001F3BAF" w:rsidRPr="00AF74A4">
          <w:rPr>
            <w:rStyle w:val="Hyperlink"/>
            <w:noProof/>
          </w:rPr>
          <w:t>Abb.  2: Map-Matching von aufgenommenen GNSS-Punkten auf das Straßennetz [7]</w:t>
        </w:r>
        <w:r w:rsidR="001F3BAF">
          <w:rPr>
            <w:noProof/>
            <w:webHidden/>
          </w:rPr>
          <w:tab/>
        </w:r>
        <w:r w:rsidR="001F3BAF">
          <w:rPr>
            <w:noProof/>
            <w:webHidden/>
          </w:rPr>
          <w:fldChar w:fldCharType="begin"/>
        </w:r>
        <w:r w:rsidR="001F3BAF">
          <w:rPr>
            <w:noProof/>
            <w:webHidden/>
          </w:rPr>
          <w:instrText xml:space="preserve"> PAGEREF _Toc139037434 \h </w:instrText>
        </w:r>
        <w:r w:rsidR="001F3BAF">
          <w:rPr>
            <w:noProof/>
            <w:webHidden/>
          </w:rPr>
        </w:r>
        <w:r w:rsidR="001F3BAF">
          <w:rPr>
            <w:noProof/>
            <w:webHidden/>
          </w:rPr>
          <w:fldChar w:fldCharType="separate"/>
        </w:r>
        <w:r w:rsidR="001F3BAF">
          <w:rPr>
            <w:noProof/>
            <w:webHidden/>
          </w:rPr>
          <w:t>13</w:t>
        </w:r>
        <w:r w:rsidR="001F3BAF">
          <w:rPr>
            <w:noProof/>
            <w:webHidden/>
          </w:rPr>
          <w:fldChar w:fldCharType="end"/>
        </w:r>
      </w:hyperlink>
    </w:p>
    <w:p w14:paraId="50DBA95F" w14:textId="5761310F" w:rsidR="001F3BAF"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9037435" w:history="1">
        <w:r w:rsidR="001F3BAF" w:rsidRPr="00AF74A4">
          <w:rPr>
            <w:rStyle w:val="Hyperlink"/>
            <w:noProof/>
          </w:rPr>
          <w:t>Abb.  3: GNSS-Punkte und zugehörige Kandidaten</w:t>
        </w:r>
        <w:r w:rsidR="001F3BAF">
          <w:rPr>
            <w:noProof/>
            <w:webHidden/>
          </w:rPr>
          <w:tab/>
        </w:r>
        <w:r w:rsidR="001F3BAF">
          <w:rPr>
            <w:noProof/>
            <w:webHidden/>
          </w:rPr>
          <w:fldChar w:fldCharType="begin"/>
        </w:r>
        <w:r w:rsidR="001F3BAF">
          <w:rPr>
            <w:noProof/>
            <w:webHidden/>
          </w:rPr>
          <w:instrText xml:space="preserve"> PAGEREF _Toc139037435 \h </w:instrText>
        </w:r>
        <w:r w:rsidR="001F3BAF">
          <w:rPr>
            <w:noProof/>
            <w:webHidden/>
          </w:rPr>
        </w:r>
        <w:r w:rsidR="001F3BAF">
          <w:rPr>
            <w:noProof/>
            <w:webHidden/>
          </w:rPr>
          <w:fldChar w:fldCharType="separate"/>
        </w:r>
        <w:r w:rsidR="001F3BAF">
          <w:rPr>
            <w:noProof/>
            <w:webHidden/>
          </w:rPr>
          <w:t>14</w:t>
        </w:r>
        <w:r w:rsidR="001F3BAF">
          <w:rPr>
            <w:noProof/>
            <w:webHidden/>
          </w:rPr>
          <w:fldChar w:fldCharType="end"/>
        </w:r>
      </w:hyperlink>
    </w:p>
    <w:p w14:paraId="15FD8C70" w14:textId="2C5860BA" w:rsidR="001F3BAF"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9037436" w:history="1">
        <w:r w:rsidR="001F3BAF" w:rsidRPr="00AF74A4">
          <w:rPr>
            <w:rStyle w:val="Hyperlink"/>
            <w:noProof/>
          </w:rPr>
          <w:t>Abb.  4: Mögliche Übergänge und optimaler Pfad [7]</w:t>
        </w:r>
        <w:r w:rsidR="001F3BAF">
          <w:rPr>
            <w:noProof/>
            <w:webHidden/>
          </w:rPr>
          <w:tab/>
        </w:r>
        <w:r w:rsidR="001F3BAF">
          <w:rPr>
            <w:noProof/>
            <w:webHidden/>
          </w:rPr>
          <w:fldChar w:fldCharType="begin"/>
        </w:r>
        <w:r w:rsidR="001F3BAF">
          <w:rPr>
            <w:noProof/>
            <w:webHidden/>
          </w:rPr>
          <w:instrText xml:space="preserve"> PAGEREF _Toc139037436 \h </w:instrText>
        </w:r>
        <w:r w:rsidR="001F3BAF">
          <w:rPr>
            <w:noProof/>
            <w:webHidden/>
          </w:rPr>
        </w:r>
        <w:r w:rsidR="001F3BAF">
          <w:rPr>
            <w:noProof/>
            <w:webHidden/>
          </w:rPr>
          <w:fldChar w:fldCharType="separate"/>
        </w:r>
        <w:r w:rsidR="001F3BAF">
          <w:rPr>
            <w:noProof/>
            <w:webHidden/>
          </w:rPr>
          <w:t>15</w:t>
        </w:r>
        <w:r w:rsidR="001F3BAF">
          <w:rPr>
            <w:noProof/>
            <w:webHidden/>
          </w:rPr>
          <w:fldChar w:fldCharType="end"/>
        </w:r>
      </w:hyperlink>
    </w:p>
    <w:p w14:paraId="3B015FE2" w14:textId="6A1E5102" w:rsidR="001F3BAF"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9037437" w:history="1">
        <w:r w:rsidR="001F3BAF" w:rsidRPr="00AF74A4">
          <w:rPr>
            <w:rStyle w:val="Hyperlink"/>
            <w:noProof/>
          </w:rPr>
          <w:t>Abb.  5: Lineare Separierung durch suboptimale und optimale Hyperebene [10, S. 156]</w:t>
        </w:r>
        <w:r w:rsidR="001F3BAF">
          <w:rPr>
            <w:noProof/>
            <w:webHidden/>
          </w:rPr>
          <w:tab/>
        </w:r>
        <w:r w:rsidR="001F3BAF">
          <w:rPr>
            <w:noProof/>
            <w:webHidden/>
          </w:rPr>
          <w:fldChar w:fldCharType="begin"/>
        </w:r>
        <w:r w:rsidR="001F3BAF">
          <w:rPr>
            <w:noProof/>
            <w:webHidden/>
          </w:rPr>
          <w:instrText xml:space="preserve"> PAGEREF _Toc139037437 \h </w:instrText>
        </w:r>
        <w:r w:rsidR="001F3BAF">
          <w:rPr>
            <w:noProof/>
            <w:webHidden/>
          </w:rPr>
        </w:r>
        <w:r w:rsidR="001F3BAF">
          <w:rPr>
            <w:noProof/>
            <w:webHidden/>
          </w:rPr>
          <w:fldChar w:fldCharType="separate"/>
        </w:r>
        <w:r w:rsidR="001F3BAF">
          <w:rPr>
            <w:noProof/>
            <w:webHidden/>
          </w:rPr>
          <w:t>17</w:t>
        </w:r>
        <w:r w:rsidR="001F3BAF">
          <w:rPr>
            <w:noProof/>
            <w:webHidden/>
          </w:rPr>
          <w:fldChar w:fldCharType="end"/>
        </w:r>
      </w:hyperlink>
    </w:p>
    <w:p w14:paraId="3EC8279C" w14:textId="2558AC33" w:rsidR="001F3BAF"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9037438" w:history="1">
        <w:r w:rsidR="001F3BAF" w:rsidRPr="00AF74A4">
          <w:rPr>
            <w:rStyle w:val="Hyperlink"/>
            <w:noProof/>
          </w:rPr>
          <w:t>Abb.  6: Effekt des Regularisierungsparameters C bei Soft-Margin-SVMs [10, S. 157]</w:t>
        </w:r>
        <w:r w:rsidR="001F3BAF">
          <w:rPr>
            <w:noProof/>
            <w:webHidden/>
          </w:rPr>
          <w:tab/>
        </w:r>
        <w:r w:rsidR="001F3BAF">
          <w:rPr>
            <w:noProof/>
            <w:webHidden/>
          </w:rPr>
          <w:fldChar w:fldCharType="begin"/>
        </w:r>
        <w:r w:rsidR="001F3BAF">
          <w:rPr>
            <w:noProof/>
            <w:webHidden/>
          </w:rPr>
          <w:instrText xml:space="preserve"> PAGEREF _Toc139037438 \h </w:instrText>
        </w:r>
        <w:r w:rsidR="001F3BAF">
          <w:rPr>
            <w:noProof/>
            <w:webHidden/>
          </w:rPr>
        </w:r>
        <w:r w:rsidR="001F3BAF">
          <w:rPr>
            <w:noProof/>
            <w:webHidden/>
          </w:rPr>
          <w:fldChar w:fldCharType="separate"/>
        </w:r>
        <w:r w:rsidR="001F3BAF">
          <w:rPr>
            <w:noProof/>
            <w:webHidden/>
          </w:rPr>
          <w:t>18</w:t>
        </w:r>
        <w:r w:rsidR="001F3BAF">
          <w:rPr>
            <w:noProof/>
            <w:webHidden/>
          </w:rPr>
          <w:fldChar w:fldCharType="end"/>
        </w:r>
      </w:hyperlink>
    </w:p>
    <w:p w14:paraId="1FA46297" w14:textId="6E78E4F8" w:rsidR="001F3BAF"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9037439" w:history="1">
        <w:r w:rsidR="001F3BAF" w:rsidRPr="00AF74A4">
          <w:rPr>
            <w:rStyle w:val="Hyperlink"/>
            <w:noProof/>
          </w:rPr>
          <w:t>Abb.  7: Hinzufügen von Merkmalen, um Datenpunkte separierbar zu machen [10, S. 159]</w:t>
        </w:r>
        <w:r w:rsidR="001F3BAF">
          <w:rPr>
            <w:noProof/>
            <w:webHidden/>
          </w:rPr>
          <w:tab/>
        </w:r>
        <w:r w:rsidR="001F3BAF">
          <w:rPr>
            <w:noProof/>
            <w:webHidden/>
          </w:rPr>
          <w:fldChar w:fldCharType="begin"/>
        </w:r>
        <w:r w:rsidR="001F3BAF">
          <w:rPr>
            <w:noProof/>
            <w:webHidden/>
          </w:rPr>
          <w:instrText xml:space="preserve"> PAGEREF _Toc139037439 \h </w:instrText>
        </w:r>
        <w:r w:rsidR="001F3BAF">
          <w:rPr>
            <w:noProof/>
            <w:webHidden/>
          </w:rPr>
        </w:r>
        <w:r w:rsidR="001F3BAF">
          <w:rPr>
            <w:noProof/>
            <w:webHidden/>
          </w:rPr>
          <w:fldChar w:fldCharType="separate"/>
        </w:r>
        <w:r w:rsidR="001F3BAF">
          <w:rPr>
            <w:noProof/>
            <w:webHidden/>
          </w:rPr>
          <w:t>18</w:t>
        </w:r>
        <w:r w:rsidR="001F3BAF">
          <w:rPr>
            <w:noProof/>
            <w:webHidden/>
          </w:rPr>
          <w:fldChar w:fldCharType="end"/>
        </w:r>
      </w:hyperlink>
    </w:p>
    <w:p w14:paraId="0067094F" w14:textId="27ECB4D7" w:rsidR="001F3BAF"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9037440" w:history="1">
        <w:r w:rsidR="001F3BAF" w:rsidRPr="00AF74A4">
          <w:rPr>
            <w:rStyle w:val="Hyperlink"/>
            <w:noProof/>
          </w:rPr>
          <w:t>Abb.  8: Beispiel für einen Entscheidungsbaum [vgl. 10, S. 178]</w:t>
        </w:r>
        <w:r w:rsidR="001F3BAF">
          <w:rPr>
            <w:noProof/>
            <w:webHidden/>
          </w:rPr>
          <w:tab/>
        </w:r>
        <w:r w:rsidR="001F3BAF">
          <w:rPr>
            <w:noProof/>
            <w:webHidden/>
          </w:rPr>
          <w:fldChar w:fldCharType="begin"/>
        </w:r>
        <w:r w:rsidR="001F3BAF">
          <w:rPr>
            <w:noProof/>
            <w:webHidden/>
          </w:rPr>
          <w:instrText xml:space="preserve"> PAGEREF _Toc139037440 \h </w:instrText>
        </w:r>
        <w:r w:rsidR="001F3BAF">
          <w:rPr>
            <w:noProof/>
            <w:webHidden/>
          </w:rPr>
        </w:r>
        <w:r w:rsidR="001F3BAF">
          <w:rPr>
            <w:noProof/>
            <w:webHidden/>
          </w:rPr>
          <w:fldChar w:fldCharType="separate"/>
        </w:r>
        <w:r w:rsidR="001F3BAF">
          <w:rPr>
            <w:noProof/>
            <w:webHidden/>
          </w:rPr>
          <w:t>19</w:t>
        </w:r>
        <w:r w:rsidR="001F3BAF">
          <w:rPr>
            <w:noProof/>
            <w:webHidden/>
          </w:rPr>
          <w:fldChar w:fldCharType="end"/>
        </w:r>
      </w:hyperlink>
    </w:p>
    <w:p w14:paraId="0BDCD5FF" w14:textId="3036A109" w:rsidR="001F3BAF"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9037441" w:history="1">
        <w:r w:rsidR="001F3BAF" w:rsidRPr="00AF74A4">
          <w:rPr>
            <w:rStyle w:val="Hyperlink"/>
            <w:noProof/>
          </w:rPr>
          <w:t>Abb.  9: Aufbau eines Künstlichen Neuronalen Netzes</w:t>
        </w:r>
        <w:r w:rsidR="001F3BAF">
          <w:rPr>
            <w:noProof/>
            <w:webHidden/>
          </w:rPr>
          <w:tab/>
        </w:r>
        <w:r w:rsidR="001F3BAF">
          <w:rPr>
            <w:noProof/>
            <w:webHidden/>
          </w:rPr>
          <w:fldChar w:fldCharType="begin"/>
        </w:r>
        <w:r w:rsidR="001F3BAF">
          <w:rPr>
            <w:noProof/>
            <w:webHidden/>
          </w:rPr>
          <w:instrText xml:space="preserve"> PAGEREF _Toc139037441 \h </w:instrText>
        </w:r>
        <w:r w:rsidR="001F3BAF">
          <w:rPr>
            <w:noProof/>
            <w:webHidden/>
          </w:rPr>
        </w:r>
        <w:r w:rsidR="001F3BAF">
          <w:rPr>
            <w:noProof/>
            <w:webHidden/>
          </w:rPr>
          <w:fldChar w:fldCharType="separate"/>
        </w:r>
        <w:r w:rsidR="001F3BAF">
          <w:rPr>
            <w:noProof/>
            <w:webHidden/>
          </w:rPr>
          <w:t>21</w:t>
        </w:r>
        <w:r w:rsidR="001F3BAF">
          <w:rPr>
            <w:noProof/>
            <w:webHidden/>
          </w:rPr>
          <w:fldChar w:fldCharType="end"/>
        </w:r>
      </w:hyperlink>
    </w:p>
    <w:p w14:paraId="320A5741" w14:textId="275E3597" w:rsidR="001F3BAF"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9037442" w:history="1">
        <w:r w:rsidR="001F3BAF" w:rsidRPr="00AF74A4">
          <w:rPr>
            <w:rStyle w:val="Hyperlink"/>
            <w:noProof/>
          </w:rPr>
          <w:t>Abb.  10: Veranschaulichung eines künstlichen Neurons</w:t>
        </w:r>
        <w:r w:rsidR="001F3BAF">
          <w:rPr>
            <w:noProof/>
            <w:webHidden/>
          </w:rPr>
          <w:tab/>
        </w:r>
        <w:r w:rsidR="001F3BAF">
          <w:rPr>
            <w:noProof/>
            <w:webHidden/>
          </w:rPr>
          <w:fldChar w:fldCharType="begin"/>
        </w:r>
        <w:r w:rsidR="001F3BAF">
          <w:rPr>
            <w:noProof/>
            <w:webHidden/>
          </w:rPr>
          <w:instrText xml:space="preserve"> PAGEREF _Toc139037442 \h </w:instrText>
        </w:r>
        <w:r w:rsidR="001F3BAF">
          <w:rPr>
            <w:noProof/>
            <w:webHidden/>
          </w:rPr>
        </w:r>
        <w:r w:rsidR="001F3BAF">
          <w:rPr>
            <w:noProof/>
            <w:webHidden/>
          </w:rPr>
          <w:fldChar w:fldCharType="separate"/>
        </w:r>
        <w:r w:rsidR="001F3BAF">
          <w:rPr>
            <w:noProof/>
            <w:webHidden/>
          </w:rPr>
          <w:t>22</w:t>
        </w:r>
        <w:r w:rsidR="001F3BAF">
          <w:rPr>
            <w:noProof/>
            <w:webHidden/>
          </w:rPr>
          <w:fldChar w:fldCharType="end"/>
        </w:r>
      </w:hyperlink>
    </w:p>
    <w:p w14:paraId="51C222A2" w14:textId="50CEAB20" w:rsidR="001F3BAF"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9037443" w:history="1">
        <w:r w:rsidR="001F3BAF" w:rsidRPr="00AF74A4">
          <w:rPr>
            <w:rStyle w:val="Hyperlink"/>
            <w:noProof/>
          </w:rPr>
          <w:t>Abb.  11: Aktivierungsfunktionen: tanh(z),</w:t>
        </w:r>
        <w:r w:rsidR="001F3BAF" w:rsidRPr="00AF74A4">
          <w:rPr>
            <w:rStyle w:val="Hyperlink"/>
            <w:rFonts w:ascii="Cambria Math" w:hAnsi="Cambria Math"/>
            <w:i/>
            <w:noProof/>
          </w:rPr>
          <w:t xml:space="preserve"> </w:t>
        </w:r>
        <m:oMath>
          <m:r>
            <w:rPr>
              <w:rStyle w:val="Hyperlink"/>
              <w:rFonts w:ascii="Cambria Math" w:hAnsi="Cambria Math"/>
              <w:noProof/>
            </w:rPr>
            <m:t>σ(z)</m:t>
          </m:r>
        </m:oMath>
        <w:r w:rsidR="001F3BAF" w:rsidRPr="00AF74A4">
          <w:rPr>
            <w:rStyle w:val="Hyperlink"/>
            <w:rFonts w:ascii="Cambria Math" w:hAnsi="Cambria Math"/>
            <w:i/>
            <w:noProof/>
          </w:rPr>
          <w:t xml:space="preserve"> </w:t>
        </w:r>
        <w:r w:rsidR="001F3BAF" w:rsidRPr="00AF74A4">
          <w:rPr>
            <w:rStyle w:val="Hyperlink"/>
            <w:rFonts w:ascii="Cambria Math" w:hAnsi="Cambria Math"/>
            <w:iCs/>
            <w:noProof/>
          </w:rPr>
          <w:t xml:space="preserve">und </w:t>
        </w:r>
        <m:oMath>
          <m:r>
            <w:rPr>
              <w:rStyle w:val="Hyperlink"/>
              <w:rFonts w:ascii="Cambria Math" w:hAnsi="Cambria Math"/>
              <w:noProof/>
            </w:rPr>
            <m:t>ReLU(z)</m:t>
          </m:r>
        </m:oMath>
        <w:r w:rsidR="001F3BAF">
          <w:rPr>
            <w:noProof/>
            <w:webHidden/>
          </w:rPr>
          <w:tab/>
        </w:r>
        <w:r w:rsidR="001F3BAF">
          <w:rPr>
            <w:noProof/>
            <w:webHidden/>
          </w:rPr>
          <w:fldChar w:fldCharType="begin"/>
        </w:r>
        <w:r w:rsidR="001F3BAF">
          <w:rPr>
            <w:noProof/>
            <w:webHidden/>
          </w:rPr>
          <w:instrText xml:space="preserve"> PAGEREF _Toc139037443 \h </w:instrText>
        </w:r>
        <w:r w:rsidR="001F3BAF">
          <w:rPr>
            <w:noProof/>
            <w:webHidden/>
          </w:rPr>
        </w:r>
        <w:r w:rsidR="001F3BAF">
          <w:rPr>
            <w:noProof/>
            <w:webHidden/>
          </w:rPr>
          <w:fldChar w:fldCharType="separate"/>
        </w:r>
        <w:r w:rsidR="001F3BAF">
          <w:rPr>
            <w:noProof/>
            <w:webHidden/>
          </w:rPr>
          <w:t>23</w:t>
        </w:r>
        <w:r w:rsidR="001F3BAF">
          <w:rPr>
            <w:noProof/>
            <w:webHidden/>
          </w:rPr>
          <w:fldChar w:fldCharType="end"/>
        </w:r>
      </w:hyperlink>
    </w:p>
    <w:p w14:paraId="1FB77D21" w14:textId="2B93CF0B" w:rsidR="001F3BAF" w:rsidRDefault="00000000">
      <w:pPr>
        <w:pStyle w:val="Abbildungsverzeichnis"/>
        <w:rPr>
          <w:rFonts w:asciiTheme="minorHAnsi" w:eastAsiaTheme="minorEastAsia" w:hAnsiTheme="minorHAnsi" w:cstheme="minorBidi"/>
          <w:noProof/>
          <w:kern w:val="2"/>
          <w:sz w:val="22"/>
          <w:lang w:eastAsia="de-DE"/>
          <w14:ligatures w14:val="standardContextual"/>
        </w:rPr>
      </w:pPr>
      <w:hyperlink w:anchor="_Toc139037444" w:history="1">
        <w:r w:rsidR="001F3BAF" w:rsidRPr="00AF74A4">
          <w:rPr>
            <w:rStyle w:val="Hyperlink"/>
            <w:noProof/>
          </w:rPr>
          <w:t>Abb.  12: Beispiel für eine zweiklassige Konfusionsmatrix; eigene Abbildung</w:t>
        </w:r>
        <w:r w:rsidR="001F3BAF">
          <w:rPr>
            <w:noProof/>
            <w:webHidden/>
          </w:rPr>
          <w:tab/>
        </w:r>
        <w:r w:rsidR="001F3BAF">
          <w:rPr>
            <w:noProof/>
            <w:webHidden/>
          </w:rPr>
          <w:fldChar w:fldCharType="begin"/>
        </w:r>
        <w:r w:rsidR="001F3BAF">
          <w:rPr>
            <w:noProof/>
            <w:webHidden/>
          </w:rPr>
          <w:instrText xml:space="preserve"> PAGEREF _Toc139037444 \h </w:instrText>
        </w:r>
        <w:r w:rsidR="001F3BAF">
          <w:rPr>
            <w:noProof/>
            <w:webHidden/>
          </w:rPr>
        </w:r>
        <w:r w:rsidR="001F3BAF">
          <w:rPr>
            <w:noProof/>
            <w:webHidden/>
          </w:rPr>
          <w:fldChar w:fldCharType="separate"/>
        </w:r>
        <w:r w:rsidR="001F3BAF">
          <w:rPr>
            <w:noProof/>
            <w:webHidden/>
          </w:rPr>
          <w:t>25</w:t>
        </w:r>
        <w:r w:rsidR="001F3BAF">
          <w:rPr>
            <w:noProof/>
            <w:webHidden/>
          </w:rPr>
          <w:fldChar w:fldCharType="end"/>
        </w:r>
      </w:hyperlink>
    </w:p>
    <w:p w14:paraId="4E59C785" w14:textId="5D4815BB" w:rsidR="00AB5561" w:rsidRPr="00AB5561" w:rsidRDefault="00ED5972" w:rsidP="00AB5561">
      <w:r>
        <w:fldChar w:fldCharType="end"/>
      </w:r>
    </w:p>
    <w:p w14:paraId="24DFC75F" w14:textId="77777777" w:rsidR="00696D95" w:rsidRDefault="00696D95" w:rsidP="00696D95">
      <w:pPr>
        <w:pStyle w:val="berschrift1"/>
        <w:numPr>
          <w:ilvl w:val="0"/>
          <w:numId w:val="0"/>
        </w:numPr>
      </w:pPr>
      <w:bookmarkStart w:id="3" w:name="_Toc139037459"/>
      <w:r>
        <w:lastRenderedPageBreak/>
        <w:t>Tabellenverzeichnis</w:t>
      </w:r>
      <w:bookmarkEnd w:id="3"/>
    </w:p>
    <w:p w14:paraId="0FE6423F" w14:textId="0EC2472E" w:rsidR="00696D95" w:rsidRDefault="00826918" w:rsidP="00696D95">
      <w:pPr>
        <w:pStyle w:val="berschrift1"/>
        <w:numPr>
          <w:ilvl w:val="0"/>
          <w:numId w:val="0"/>
        </w:numPr>
      </w:pPr>
      <w:bookmarkStart w:id="4" w:name="_Toc139037460"/>
      <w:r>
        <w:lastRenderedPageBreak/>
        <w:t>C</w:t>
      </w:r>
      <w:r w:rsidR="00696D95">
        <w:t>odeverzeichnis</w:t>
      </w:r>
      <w:bookmarkEnd w:id="4"/>
    </w:p>
    <w:p w14:paraId="11E2B68D" w14:textId="77777777" w:rsidR="00696D95" w:rsidRDefault="00696D95" w:rsidP="00696D95">
      <w:pPr>
        <w:pStyle w:val="berschrift1"/>
        <w:numPr>
          <w:ilvl w:val="0"/>
          <w:numId w:val="0"/>
        </w:numPr>
      </w:pPr>
      <w:bookmarkStart w:id="5" w:name="_Toc139037461"/>
      <w:r>
        <w:lastRenderedPageBreak/>
        <w:t>Abkürzungsverzeichnis</w:t>
      </w:r>
      <w:bookmarkEnd w:id="5"/>
    </w:p>
    <w:p w14:paraId="6C87EFDA" w14:textId="17A97ED9" w:rsidR="008E49AD" w:rsidRDefault="008E49AD" w:rsidP="00632428">
      <w:pPr>
        <w:tabs>
          <w:tab w:val="left" w:pos="2127"/>
        </w:tabs>
      </w:pPr>
      <w:r>
        <w:t>4G</w:t>
      </w:r>
      <w:r>
        <w:tab/>
        <w:t>Vierte Generation des Mobilfunks</w:t>
      </w:r>
    </w:p>
    <w:p w14:paraId="4C3D02E1" w14:textId="5BB0F4BC" w:rsidR="00364D8C" w:rsidRDefault="008E49AD" w:rsidP="00632428">
      <w:pPr>
        <w:tabs>
          <w:tab w:val="left" w:pos="2127"/>
        </w:tabs>
      </w:pPr>
      <w:r>
        <w:t>5G</w:t>
      </w:r>
      <w:r>
        <w:tab/>
        <w:t>Fünfte Generation des Mobilfunks</w:t>
      </w:r>
    </w:p>
    <w:p w14:paraId="51D4A17E" w14:textId="6E513511" w:rsidR="00B91010" w:rsidRDefault="00B91010" w:rsidP="00632428">
      <w:pPr>
        <w:tabs>
          <w:tab w:val="left" w:pos="2127"/>
        </w:tabs>
      </w:pPr>
      <w:r>
        <w:t>API</w:t>
      </w:r>
      <w:r>
        <w:tab/>
        <w:t>Application Programming Interface</w:t>
      </w:r>
    </w:p>
    <w:p w14:paraId="4BACFEDF" w14:textId="56DE2CEF" w:rsidR="002B4972" w:rsidRPr="00375724" w:rsidRDefault="002B4972" w:rsidP="00632428">
      <w:pPr>
        <w:tabs>
          <w:tab w:val="left" w:pos="2127"/>
        </w:tabs>
      </w:pPr>
      <w:r w:rsidRPr="00375724">
        <w:t>DQLN</w:t>
      </w:r>
      <w:r w:rsidRPr="00375724">
        <w:tab/>
        <w:t>Deep-Q-Learning-Netz</w:t>
      </w:r>
    </w:p>
    <w:p w14:paraId="40B53A57" w14:textId="2F2825CE" w:rsidR="002B4972" w:rsidRPr="000C125F" w:rsidRDefault="002B4972" w:rsidP="00632428">
      <w:pPr>
        <w:tabs>
          <w:tab w:val="left" w:pos="2127"/>
        </w:tabs>
      </w:pPr>
      <w:r w:rsidRPr="000C125F">
        <w:t>FFN</w:t>
      </w:r>
      <w:r w:rsidRPr="000C125F">
        <w:tab/>
        <w:t>Feed-Forward-Netz</w:t>
      </w:r>
    </w:p>
    <w:p w14:paraId="1F733A0D" w14:textId="0AB52C13" w:rsidR="008E49AD" w:rsidRPr="000C125F" w:rsidRDefault="008E49AD" w:rsidP="00632428">
      <w:pPr>
        <w:tabs>
          <w:tab w:val="left" w:pos="2127"/>
        </w:tabs>
        <w:jc w:val="left"/>
      </w:pPr>
      <w:r w:rsidRPr="000C125F">
        <w:t>GNSS</w:t>
      </w:r>
      <w:r w:rsidRPr="000C125F">
        <w:tab/>
      </w:r>
      <w:r w:rsidR="00B91010" w:rsidRPr="000C125F">
        <w:t>G</w:t>
      </w:r>
      <w:r w:rsidRPr="000C125F">
        <w:t xml:space="preserve">lobal </w:t>
      </w:r>
      <w:r w:rsidR="00B91010" w:rsidRPr="000C125F">
        <w:t>N</w:t>
      </w:r>
      <w:r w:rsidRPr="000C125F">
        <w:t xml:space="preserve">avigation </w:t>
      </w:r>
      <w:r w:rsidR="00B91010" w:rsidRPr="000C125F">
        <w:t>S</w:t>
      </w:r>
      <w:r w:rsidRPr="000C125F">
        <w:t xml:space="preserve">atellite </w:t>
      </w:r>
      <w:r w:rsidR="00B91010" w:rsidRPr="000C125F">
        <w:t>S</w:t>
      </w:r>
      <w:r w:rsidRPr="000C125F">
        <w:t xml:space="preserve">ystem </w:t>
      </w:r>
    </w:p>
    <w:p w14:paraId="67878525" w14:textId="49045B08" w:rsidR="00F26DEA" w:rsidRDefault="00F26DEA" w:rsidP="00632428">
      <w:pPr>
        <w:tabs>
          <w:tab w:val="left" w:pos="2127"/>
        </w:tabs>
        <w:jc w:val="left"/>
      </w:pPr>
      <w:r w:rsidRPr="00F26DEA">
        <w:t>HMM</w:t>
      </w:r>
      <w:r w:rsidRPr="00F26DEA">
        <w:tab/>
        <w:t>H</w:t>
      </w:r>
      <w:r>
        <w:t>idden</w:t>
      </w:r>
      <w:r w:rsidR="000B1D3E">
        <w:t>-</w:t>
      </w:r>
      <w:r>
        <w:t>Markov</w:t>
      </w:r>
      <w:r w:rsidR="000B1D3E">
        <w:t>-</w:t>
      </w:r>
      <w:r>
        <w:t>Model</w:t>
      </w:r>
    </w:p>
    <w:p w14:paraId="7CE49284" w14:textId="25264E6C" w:rsidR="00BB762F" w:rsidRPr="00F26DEA" w:rsidRDefault="00BB762F" w:rsidP="00632428">
      <w:pPr>
        <w:tabs>
          <w:tab w:val="left" w:pos="2127"/>
        </w:tabs>
        <w:jc w:val="left"/>
      </w:pPr>
      <w:r>
        <w:t>HTTP</w:t>
      </w:r>
      <w:r>
        <w:tab/>
        <w:t>Hypertext Transfer Protocol</w:t>
      </w:r>
    </w:p>
    <w:p w14:paraId="3610D647" w14:textId="58E878E4" w:rsidR="003E639E" w:rsidRDefault="003E639E" w:rsidP="00632428">
      <w:pPr>
        <w:tabs>
          <w:tab w:val="left" w:pos="2127"/>
        </w:tabs>
        <w:jc w:val="left"/>
      </w:pPr>
      <w:r w:rsidRPr="003E639E">
        <w:t>IZK</w:t>
      </w:r>
      <w:r w:rsidRPr="003E639E">
        <w:tab/>
        <w:t>Innovations-Zentrum Kronach e</w:t>
      </w:r>
      <w:r>
        <w:t>.V.</w:t>
      </w:r>
    </w:p>
    <w:p w14:paraId="0323EF02" w14:textId="3D384A1C" w:rsidR="00BB762F" w:rsidRPr="00BB762F" w:rsidRDefault="00BB762F" w:rsidP="00632428">
      <w:pPr>
        <w:tabs>
          <w:tab w:val="left" w:pos="2127"/>
        </w:tabs>
        <w:jc w:val="left"/>
        <w:rPr>
          <w:lang w:val="en-GB"/>
        </w:rPr>
      </w:pPr>
      <w:r w:rsidRPr="00BB762F">
        <w:rPr>
          <w:lang w:val="en-GB"/>
        </w:rPr>
        <w:t>JSON</w:t>
      </w:r>
      <w:r w:rsidRPr="00BB762F">
        <w:rPr>
          <w:lang w:val="en-GB"/>
        </w:rPr>
        <w:tab/>
        <w:t>JavaScript Object Notat</w:t>
      </w:r>
      <w:r>
        <w:rPr>
          <w:lang w:val="en-GB"/>
        </w:rPr>
        <w:t>ion</w:t>
      </w:r>
    </w:p>
    <w:p w14:paraId="091620D2" w14:textId="2696F3A8" w:rsidR="0086204F" w:rsidRDefault="00311D05" w:rsidP="00632428">
      <w:pPr>
        <w:tabs>
          <w:tab w:val="left" w:pos="2127"/>
        </w:tabs>
        <w:jc w:val="left"/>
        <w:rPr>
          <w:lang w:val="en-GB"/>
        </w:rPr>
      </w:pPr>
      <w:r w:rsidRPr="00311D05">
        <w:rPr>
          <w:lang w:val="en-GB"/>
        </w:rPr>
        <w:t>L</w:t>
      </w:r>
      <w:r>
        <w:rPr>
          <w:lang w:val="en-GB"/>
        </w:rPr>
        <w:t>I</w:t>
      </w:r>
      <w:r w:rsidRPr="00311D05">
        <w:rPr>
          <w:lang w:val="en-GB"/>
        </w:rPr>
        <w:t>DAR</w:t>
      </w:r>
      <w:r w:rsidRPr="00311D05">
        <w:rPr>
          <w:lang w:val="en-GB"/>
        </w:rPr>
        <w:tab/>
      </w:r>
      <w:r w:rsidR="00B91010">
        <w:rPr>
          <w:lang w:val="en-GB"/>
        </w:rPr>
        <w:t>L</w:t>
      </w:r>
      <w:r w:rsidRPr="00311D05">
        <w:rPr>
          <w:lang w:val="en-GB"/>
        </w:rPr>
        <w:t xml:space="preserve">ight </w:t>
      </w:r>
      <w:r w:rsidR="00B91010">
        <w:rPr>
          <w:lang w:val="en-GB"/>
        </w:rPr>
        <w:t>D</w:t>
      </w:r>
      <w:r w:rsidRPr="00311D05">
        <w:rPr>
          <w:lang w:val="en-GB"/>
        </w:rPr>
        <w:t xml:space="preserve">etection and </w:t>
      </w:r>
      <w:r w:rsidR="00B91010">
        <w:rPr>
          <w:lang w:val="en-GB"/>
        </w:rPr>
        <w:t>R</w:t>
      </w:r>
      <w:r>
        <w:rPr>
          <w:lang w:val="en-GB"/>
        </w:rPr>
        <w:t>anging</w:t>
      </w:r>
    </w:p>
    <w:p w14:paraId="75090522" w14:textId="4DA1531C" w:rsidR="00C4253B" w:rsidRDefault="00C4253B" w:rsidP="00632428">
      <w:pPr>
        <w:tabs>
          <w:tab w:val="left" w:pos="2127"/>
        </w:tabs>
        <w:jc w:val="left"/>
        <w:rPr>
          <w:lang w:val="en-GB"/>
        </w:rPr>
      </w:pPr>
      <w:r>
        <w:rPr>
          <w:lang w:val="en-GB"/>
        </w:rPr>
        <w:t>LKW</w:t>
      </w:r>
      <w:r>
        <w:rPr>
          <w:lang w:val="en-GB"/>
        </w:rPr>
        <w:tab/>
        <w:t>Lastkraftwagen</w:t>
      </w:r>
    </w:p>
    <w:p w14:paraId="749C9A8D" w14:textId="29556E01" w:rsidR="0086204F" w:rsidRDefault="0086204F" w:rsidP="00632428">
      <w:pPr>
        <w:tabs>
          <w:tab w:val="left" w:pos="2127"/>
        </w:tabs>
        <w:jc w:val="left"/>
        <w:rPr>
          <w:lang w:val="en-GB"/>
        </w:rPr>
      </w:pPr>
      <w:r>
        <w:rPr>
          <w:lang w:val="en-GB"/>
        </w:rPr>
        <w:t>LSTM</w:t>
      </w:r>
      <w:r>
        <w:rPr>
          <w:lang w:val="en-GB"/>
        </w:rPr>
        <w:tab/>
        <w:t>Long-Short-Term-Memory</w:t>
      </w:r>
    </w:p>
    <w:p w14:paraId="232D329A" w14:textId="7DAF9F15" w:rsidR="00AC5130" w:rsidRDefault="00AC5130" w:rsidP="00632428">
      <w:pPr>
        <w:tabs>
          <w:tab w:val="left" w:pos="2127"/>
        </w:tabs>
        <w:jc w:val="left"/>
        <w:rPr>
          <w:lang w:val="en-GB"/>
        </w:rPr>
      </w:pPr>
      <w:r>
        <w:rPr>
          <w:lang w:val="en-GB"/>
        </w:rPr>
        <w:t>MM</w:t>
      </w:r>
      <w:r>
        <w:rPr>
          <w:lang w:val="en-GB"/>
        </w:rPr>
        <w:tab/>
        <w:t>Map-Matching</w:t>
      </w:r>
    </w:p>
    <w:p w14:paraId="0943EE19" w14:textId="7C906773" w:rsidR="00C4253B" w:rsidRDefault="00C4253B" w:rsidP="00632428">
      <w:pPr>
        <w:tabs>
          <w:tab w:val="left" w:pos="2127"/>
        </w:tabs>
        <w:jc w:val="left"/>
        <w:rPr>
          <w:lang w:val="en-GB"/>
        </w:rPr>
      </w:pPr>
      <w:r>
        <w:rPr>
          <w:lang w:val="en-GB"/>
        </w:rPr>
        <w:t>PKW</w:t>
      </w:r>
      <w:r>
        <w:rPr>
          <w:lang w:val="en-GB"/>
        </w:rPr>
        <w:tab/>
        <w:t>Personenkraftwagen</w:t>
      </w:r>
    </w:p>
    <w:p w14:paraId="302D1732" w14:textId="1CCFC8BB" w:rsidR="00311D05" w:rsidRDefault="00311D05" w:rsidP="00632428">
      <w:pPr>
        <w:tabs>
          <w:tab w:val="left" w:pos="2127"/>
        </w:tabs>
        <w:jc w:val="left"/>
        <w:rPr>
          <w:lang w:val="en-GB"/>
        </w:rPr>
      </w:pPr>
      <w:r w:rsidRPr="00D46483">
        <w:rPr>
          <w:lang w:val="en-GB"/>
        </w:rPr>
        <w:t>RADAR</w:t>
      </w:r>
      <w:r w:rsidR="00632428" w:rsidRPr="00D46483">
        <w:rPr>
          <w:lang w:val="en-GB"/>
        </w:rPr>
        <w:tab/>
      </w:r>
      <w:r w:rsidR="00B91010">
        <w:rPr>
          <w:lang w:val="en-GB"/>
        </w:rPr>
        <w:t>R</w:t>
      </w:r>
      <w:r w:rsidRPr="00D46483">
        <w:rPr>
          <w:lang w:val="en-GB"/>
        </w:rPr>
        <w:t xml:space="preserve">adio </w:t>
      </w:r>
      <w:r w:rsidR="00B91010">
        <w:rPr>
          <w:lang w:val="en-GB"/>
        </w:rPr>
        <w:t>D</w:t>
      </w:r>
      <w:r w:rsidRPr="00D46483">
        <w:rPr>
          <w:lang w:val="en-GB"/>
        </w:rPr>
        <w:t xml:space="preserve">etection and </w:t>
      </w:r>
      <w:r w:rsidR="00B91010">
        <w:rPr>
          <w:lang w:val="en-GB"/>
        </w:rPr>
        <w:t>R</w:t>
      </w:r>
      <w:r w:rsidRPr="00D46483">
        <w:rPr>
          <w:lang w:val="en-GB"/>
        </w:rPr>
        <w:t>anging</w:t>
      </w:r>
      <w:r w:rsidR="00AF2340" w:rsidRPr="00D46483">
        <w:rPr>
          <w:lang w:val="en-GB"/>
        </w:rPr>
        <w:t xml:space="preserve"> </w:t>
      </w:r>
    </w:p>
    <w:p w14:paraId="73065DE6" w14:textId="3B9103C0" w:rsidR="00280D40" w:rsidRPr="00280D40" w:rsidRDefault="00280D40" w:rsidP="00632428">
      <w:pPr>
        <w:tabs>
          <w:tab w:val="left" w:pos="2127"/>
        </w:tabs>
        <w:jc w:val="left"/>
      </w:pPr>
      <w:r w:rsidRPr="00280D40">
        <w:t>ReLU</w:t>
      </w:r>
      <w:r w:rsidRPr="00280D40">
        <w:tab/>
      </w:r>
      <w:r>
        <w:t xml:space="preserve">Rectified Linear Unit </w:t>
      </w:r>
    </w:p>
    <w:p w14:paraId="4BEB346E" w14:textId="1CFE9F73" w:rsidR="002B4972" w:rsidRPr="008201D2" w:rsidRDefault="002B4972" w:rsidP="00632428">
      <w:pPr>
        <w:tabs>
          <w:tab w:val="left" w:pos="2127"/>
        </w:tabs>
        <w:jc w:val="left"/>
      </w:pPr>
      <w:r w:rsidRPr="008201D2">
        <w:t>RNN</w:t>
      </w:r>
      <w:r w:rsidRPr="008201D2">
        <w:tab/>
        <w:t>Rekurrentes Neuronales Netz</w:t>
      </w:r>
    </w:p>
    <w:p w14:paraId="4230677F" w14:textId="67042B20" w:rsidR="00822681" w:rsidRPr="008201D2" w:rsidRDefault="00822681" w:rsidP="00632428">
      <w:pPr>
        <w:tabs>
          <w:tab w:val="left" w:pos="2127"/>
        </w:tabs>
        <w:jc w:val="left"/>
      </w:pPr>
      <w:r w:rsidRPr="008201D2">
        <w:t>SVM</w:t>
      </w:r>
      <w:r w:rsidRPr="008201D2">
        <w:tab/>
        <w:t>Support Vector Machine</w:t>
      </w:r>
    </w:p>
    <w:p w14:paraId="47958E37" w14:textId="77777777" w:rsidR="00364D8C" w:rsidRPr="008201D2" w:rsidRDefault="00364D8C" w:rsidP="00696D95"/>
    <w:p w14:paraId="711BA0DC" w14:textId="77777777" w:rsidR="00364D8C" w:rsidRPr="008201D2" w:rsidRDefault="00364D8C" w:rsidP="00696D95">
      <w:pPr>
        <w:sectPr w:rsidR="00364D8C" w:rsidRPr="008201D2" w:rsidSect="00AB5561">
          <w:pgSz w:w="11906" w:h="16838"/>
          <w:pgMar w:top="1418" w:right="1418" w:bottom="1418" w:left="1418" w:header="709" w:footer="709" w:gutter="0"/>
          <w:cols w:space="708"/>
          <w:docGrid w:linePitch="360"/>
        </w:sectPr>
      </w:pPr>
    </w:p>
    <w:p w14:paraId="0EC74F3F" w14:textId="0DB52EB1" w:rsidR="00E07CB2" w:rsidRDefault="00364D8C" w:rsidP="00801569">
      <w:pPr>
        <w:pStyle w:val="berschrift1"/>
        <w:ind w:left="0" w:firstLine="0"/>
      </w:pPr>
      <w:bookmarkStart w:id="6" w:name="_Toc139037462"/>
      <w:r>
        <w:lastRenderedPageBreak/>
        <w:t>Einleitung</w:t>
      </w:r>
      <w:bookmarkEnd w:id="6"/>
    </w:p>
    <w:p w14:paraId="393B043B" w14:textId="356F416E" w:rsidR="00801569" w:rsidRDefault="00C04DDC" w:rsidP="0078062F">
      <w:pPr>
        <w:pStyle w:val="berschrift2"/>
      </w:pPr>
      <w:bookmarkStart w:id="7" w:name="_Toc139037463"/>
      <w:r>
        <w:t xml:space="preserve">Einleitung </w:t>
      </w:r>
      <w:r w:rsidR="003038A5" w:rsidRPr="00AB0677">
        <w:t>und Projekthintergrund</w:t>
      </w:r>
      <w:bookmarkEnd w:id="7"/>
    </w:p>
    <w:p w14:paraId="6F39556F" w14:textId="6C0FE799" w:rsidR="002564BA" w:rsidRDefault="000D72E8" w:rsidP="0078062F">
      <w:r>
        <w:t xml:space="preserve">Schone heute besitzen Mobilität und Konnektivität einen großen Einfluss auf den Alltag und die Lebensqualität vieler Menschen. </w:t>
      </w:r>
      <w:r w:rsidR="003759A8">
        <w:t xml:space="preserve">Zwei bedeutende </w:t>
      </w:r>
      <w:r>
        <w:t>T</w:t>
      </w:r>
      <w:r w:rsidR="003759A8">
        <w:t xml:space="preserve">rends, die im </w:t>
      </w:r>
      <w:r w:rsidR="00B236AC">
        <w:t xml:space="preserve">Zusammenhang </w:t>
      </w:r>
      <w:r>
        <w:t>mit diesen beiden Begriffen</w:t>
      </w:r>
      <w:r w:rsidR="003759A8">
        <w:t xml:space="preserve"> immer wieder Erwähnung finden, sind hierbei das </w:t>
      </w:r>
      <w:r w:rsidR="003759A8" w:rsidRPr="00DF6A13">
        <w:rPr>
          <w:i/>
          <w:iCs/>
          <w:color w:val="70AD47" w:themeColor="accent6"/>
        </w:rPr>
        <w:t>autonome Fahren</w:t>
      </w:r>
      <w:r w:rsidR="003759A8" w:rsidRPr="00DF6A13">
        <w:rPr>
          <w:color w:val="70AD47" w:themeColor="accent6"/>
        </w:rPr>
        <w:t xml:space="preserve"> </w:t>
      </w:r>
      <w:r w:rsidR="003759A8">
        <w:t xml:space="preserve">und </w:t>
      </w:r>
      <w:r w:rsidR="003759A8" w:rsidRPr="00DF6A13">
        <w:rPr>
          <w:i/>
          <w:iCs/>
          <w:color w:val="70AD47" w:themeColor="accent6"/>
        </w:rPr>
        <w:t>5G</w:t>
      </w:r>
      <w:r w:rsidR="003759A8">
        <w:t>.</w:t>
      </w:r>
      <w:r w:rsidR="002564BA">
        <w:t xml:space="preserve"> </w:t>
      </w:r>
      <w:r w:rsidR="007C5224">
        <w:t>Dass diese beiden Trends eng miteinander in Verbindung stehen, legt ein Bericht des Beratungsunternehmens Gartner nahe, nach welchem der Ausbau von 5G-Netzwerken von großer Bedeutung für die weitere</w:t>
      </w:r>
      <w:r w:rsidR="009372EC">
        <w:t>n</w:t>
      </w:r>
      <w:r w:rsidR="007C5224">
        <w:t xml:space="preserve"> Entwicklung</w:t>
      </w:r>
      <w:r w:rsidR="009372EC">
        <w:t>en</w:t>
      </w:r>
      <w:r w:rsidR="007C5224">
        <w:t xml:space="preserve"> des autonomen Fahrens ist. </w:t>
      </w:r>
      <w:r w:rsidR="009372EC">
        <w:t xml:space="preserve">Der wichtigste Grund hierfür ist </w:t>
      </w:r>
      <w:r w:rsidR="0078062F">
        <w:t xml:space="preserve">demnach die immer </w:t>
      </w:r>
      <w:r w:rsidR="009372EC">
        <w:t xml:space="preserve">weiter steigende Menge von Fahrzeug- und Sensordaten, welche </w:t>
      </w:r>
      <w:r w:rsidR="005750D5">
        <w:t>durch zunehmend autonomisierte Fahrzeuge</w:t>
      </w:r>
      <w:r w:rsidR="009372EC">
        <w:t xml:space="preserve"> nicht nur </w:t>
      </w:r>
      <w:r w:rsidR="002564BA">
        <w:t>verarbeitet,</w:t>
      </w:r>
      <w:r w:rsidR="009372EC">
        <w:t xml:space="preserve"> sondern auch im Zuge von </w:t>
      </w:r>
      <w:r w:rsidR="009372EC" w:rsidRPr="00DF6A13">
        <w:rPr>
          <w:i/>
          <w:iCs/>
          <w:color w:val="70AD47" w:themeColor="accent6"/>
        </w:rPr>
        <w:t>Car-2-</w:t>
      </w:r>
      <w:r w:rsidR="002564BA" w:rsidRPr="00DF6A13">
        <w:rPr>
          <w:i/>
          <w:iCs/>
          <w:color w:val="70AD47" w:themeColor="accent6"/>
        </w:rPr>
        <w:t>X</w:t>
      </w:r>
      <w:r w:rsidR="009372EC" w:rsidRPr="00DF6A13">
        <w:rPr>
          <w:i/>
          <w:iCs/>
          <w:color w:val="70AD47" w:themeColor="accent6"/>
        </w:rPr>
        <w:t xml:space="preserve">-Kommunikation </w:t>
      </w:r>
      <w:r w:rsidR="009372EC">
        <w:t>zeitkritisch mit anderen</w:t>
      </w:r>
      <w:r w:rsidR="002564BA">
        <w:t xml:space="preserve"> Akteuren</w:t>
      </w:r>
      <w:r w:rsidR="009372EC">
        <w:t xml:space="preserve"> geteilt werden </w:t>
      </w:r>
      <w:r w:rsidR="0078062F">
        <w:t>muss</w:t>
      </w:r>
      <w:r w:rsidR="009372EC">
        <w:t xml:space="preserve">. </w:t>
      </w:r>
      <w:r w:rsidR="0078062F">
        <w:t>Hierdurch ist davon auszugehen, dass 5G</w:t>
      </w:r>
      <w:r w:rsidR="005750D5">
        <w:t xml:space="preserve"> </w:t>
      </w:r>
      <w:r w:rsidR="002E2198">
        <w:t xml:space="preserve">durch </w:t>
      </w:r>
      <w:r w:rsidR="00BA070C">
        <w:t>die</w:t>
      </w:r>
      <w:r w:rsidR="002E2198">
        <w:t xml:space="preserve"> bis zu zehnfach höheren Übertragungsraten (</w:t>
      </w:r>
      <w:r w:rsidR="004B300D">
        <w:t>im Vergleich</w:t>
      </w:r>
      <w:r w:rsidR="002E2198">
        <w:t xml:space="preserve"> mit dem heutigen </w:t>
      </w:r>
      <w:r w:rsidR="002E2198" w:rsidRPr="00DF6A13">
        <w:rPr>
          <w:color w:val="70AD47" w:themeColor="accent6"/>
        </w:rPr>
        <w:t>4G-LTE</w:t>
      </w:r>
      <w:r w:rsidR="002E2198">
        <w:t>)</w:t>
      </w:r>
      <w:r w:rsidR="0078062F">
        <w:t xml:space="preserve"> in Zukunft nicht nur Einfluss auf die allgemeine Konnektivität und das Infotainment von Fahrzeugen nehmen, sondern auch ganz konkret zur weiteren Steigerung der Sicherheit im autonomen Fahren beitragen </w:t>
      </w:r>
      <w:r w:rsidR="00BA070C">
        <w:t>wird</w:t>
      </w:r>
      <w:r w:rsidR="005750D5">
        <w:t xml:space="preserve"> </w:t>
      </w:r>
      <w:sdt>
        <w:sdtPr>
          <w:alias w:val="To edit, see citavi.com/edit"/>
          <w:tag w:val="CitaviPlaceholder#18507209-df20-40ff-81ec-a7fceea124cc"/>
          <w:id w:val="1949810274"/>
          <w:placeholder>
            <w:docPart w:val="DefaultPlaceholder_-1854013440"/>
          </w:placeholder>
        </w:sdtPr>
        <w:sdtContent>
          <w:r w:rsidR="005750D5">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zkzZTgwLWQ1Y2ItNDk2ZC1iNmUxLTVkODM4YjE4NjQ4NiIsIlJhbmdlTGVuZ3RoIjozLCJSZWZlcmVuY2VJZCI6IjM2MDMxODY1LTc5YjAtNDk3MC05MzdmLTYwNjQ5NzBjZDFk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AuMDYuMjAyMyIsIkF1dGhvcnMiOltdLCJDaXRhdGlvbktleVVwZGF0ZVR5cGUiOjAsIkNvbGxhYm9yYXRvcnMiOltdLCJEYXRlIjoiMjAuMDYuMjAyMyIsIkVkaXRvcnMiOltdLCJFdmFsdWF0aW9uQ29tcGxleGl0eSI6MCwiRXZhbHVhdGlvblNvdXJjZVRleHRGb3JtYXQiOjAsIkdyb3VwcyI6W3siJGlkIjoiN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GlkIjoiOCIsIiR0eXBlIjoiU3dpc3NBY2FkZW1pYy5DaXRhdmkuUHJvamVjdCwgU3dpc3NBY2FkZW1pYy5DaXRhdmkifX1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dhcnRuZXIuY29tL2VuL25ld3Nyb29tL3ByZXNzLXJlbGVhc2VzLzIwMTgtMDYtMjEtZ2FydG5lci1zYXlzLTVnLW5ldHdvcmtzLWhhdmUtYS1wYXJhbW91bnQtcm9sZS1pbi1hdXRvbm9tb3VzLXZlaGljbGUtY29ubmVjdGl2aXR5IiwiVXJpU3RyaW5nIjoiaHR0cHM6Ly93d3cuZ2FydG5lci5jb20vZW4vbmV3c3Jvb20vcHJlc3MtcmVsZWFzZXMvMjAxOC0wNi0yMS1nYXJ0bmVyLXNheXMtNWctbmV0d29ya3MtaGF2ZS1hLXBhcmFtb3VudC1yb2xlLWluLWF1dG9ub21vdXMtdmVoaWNsZS1jb25uZWN0aXZpdH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FdIn1dfSwiVGFnIjoiQ2l0YXZpUGxhY2Vob2xkZXIjMTg1MDcyMDktZGYyMC00MGZmLTgxZWMtYTdmY2VlYTEyNGNjIiwiVGV4dCI6IlsxXSIsIldBSVZlcnNpb24iOiI2LjE0LjAuMCJ9}</w:instrText>
          </w:r>
          <w:r w:rsidR="005750D5">
            <w:fldChar w:fldCharType="separate"/>
          </w:r>
          <w:r w:rsidR="00CA0B4B">
            <w:t>[1]</w:t>
          </w:r>
          <w:r w:rsidR="005750D5">
            <w:fldChar w:fldCharType="end"/>
          </w:r>
        </w:sdtContent>
      </w:sdt>
      <w:r w:rsidR="0078062F">
        <w:t>.</w:t>
      </w:r>
      <w:r w:rsidR="002564BA">
        <w:t xml:space="preserve"> </w:t>
      </w:r>
    </w:p>
    <w:p w14:paraId="0C349663" w14:textId="6F4B1ADC" w:rsidR="006C5BE0" w:rsidRDefault="001550F1" w:rsidP="00C16502">
      <w:r>
        <w:t xml:space="preserve">In diesem Kontext wurde auch das Projekt </w:t>
      </w:r>
      <w:r w:rsidRPr="001550F1">
        <w:rPr>
          <w:i/>
          <w:iCs/>
        </w:rPr>
        <w:t>5GKC</w:t>
      </w:r>
      <w:r>
        <w:t xml:space="preserve"> ins Leben gerufen</w:t>
      </w:r>
      <w:r w:rsidR="00E13969">
        <w:t xml:space="preserve">. Das Ziel dieses Projektes besteht darin in der oberfränkischen Stadt Kronach ein 5G-basiertes </w:t>
      </w:r>
      <w:r w:rsidR="00F83448">
        <w:t>Testfeld zu schaffen, in welchem verschiedene Anwendungen von 5G im autonomen Fahren erforscht, entwickelt und im öffentlichen Verkehr erprobt werden können. Der wesentliche Fokus liegt dabei auf den Bereichen Steuerung, Überwachung, Mensch-Fahrzeug-Interaktion</w:t>
      </w:r>
      <w:r w:rsidR="009010EB">
        <w:t xml:space="preserve"> und Kommunikation</w:t>
      </w:r>
      <w:r w:rsidR="00033869">
        <w:t>. Kooperationspartner des Projektes ist dabei neben dem Fraunhofer-Institut für integrierte Schaltungen, dem Innovations-Zentrum</w:t>
      </w:r>
      <w:r w:rsidR="00F46B12">
        <w:t xml:space="preserve"> </w:t>
      </w:r>
      <w:r w:rsidR="00033869">
        <w:t xml:space="preserve">Region Kronach e.V., und </w:t>
      </w:r>
      <w:r w:rsidR="00F46B12">
        <w:t xml:space="preserve">Valeo, </w:t>
      </w:r>
      <w:r w:rsidR="00033869">
        <w:t>dem</w:t>
      </w:r>
      <w:r w:rsidR="00F46B12">
        <w:t xml:space="preserve"> Weltmarktführer für Fahrerassistenzsysteme, auch die Hochschule für angewandte Wissenschaften Coburg. Letztere dient als akademisches Zentrum der Region, als wichtiger Impulsgeber und Partner bei verschiedenen Forschungsprojekten. Zu diesen zählt </w:t>
      </w:r>
      <w:r w:rsidR="00E37BD5">
        <w:t xml:space="preserve">auch ein Projekt zur </w:t>
      </w:r>
      <w:r w:rsidR="00E37BD5" w:rsidRPr="00E37BD5">
        <w:rPr>
          <w:i/>
          <w:iCs/>
        </w:rPr>
        <w:t>erweiterten Umfeldwahrnehmung</w:t>
      </w:r>
      <w:r w:rsidR="00AC052B">
        <w:rPr>
          <w:i/>
          <w:iCs/>
        </w:rPr>
        <w:t xml:space="preserve"> autonomer Fahrzeuge</w:t>
      </w:r>
      <w:r w:rsidR="00E37BD5" w:rsidRPr="00E37BD5">
        <w:t xml:space="preserve">, </w:t>
      </w:r>
      <w:r w:rsidR="00E37BD5">
        <w:t xml:space="preserve">in </w:t>
      </w:r>
      <w:r w:rsidR="00E37BD5" w:rsidRPr="00E37BD5">
        <w:t>welchem</w:t>
      </w:r>
      <w:r w:rsidR="00E37BD5">
        <w:t xml:space="preserve"> auch</w:t>
      </w:r>
      <w:r w:rsidR="00E37BD5" w:rsidRPr="00E37BD5">
        <w:t xml:space="preserve"> die vorliegende Arbeit </w:t>
      </w:r>
      <w:r w:rsidR="00E37BD5">
        <w:t>zu verorten</w:t>
      </w:r>
      <w:r w:rsidR="00E37BD5" w:rsidRPr="00E37BD5">
        <w:t xml:space="preserve"> ist</w:t>
      </w:r>
      <w:r w:rsidR="00684848">
        <w:rPr>
          <w:i/>
          <w:iCs/>
        </w:rPr>
        <w:t xml:space="preserve"> </w:t>
      </w:r>
      <w:sdt>
        <w:sdtPr>
          <w:alias w:val="To edit, see citavi.com/edit"/>
          <w:tag w:val="CitaviPlaceholder#b8a16a8e-31b9-4414-bbef-bc9afd067722"/>
          <w:id w:val="2141682234"/>
          <w:placeholder>
            <w:docPart w:val="DefaultPlaceholder_-1854013440"/>
          </w:placeholder>
        </w:sdtPr>
        <w:sdtContent>
          <w:r w:rsidR="006C5BE0">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MjVjMjE2LTBiZDUtNDNlOC1iOTEyLTc1MDViNDMzYWZjZSIsIlJhbmdlTGVuZ3RoIjozLCJSZWZlcmVuY2VJZCI6IjY3MTRlNmE4LWIzMWUtNDM5My05MjFjLTJlZmJiZGE4NT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MC4wNi4yMDIzIiwiQXV0aG9ycyI6W3siJGlkIjoiNyIsIiR0eXBlIjoiU3dpc3NBY2FkZW1pYy5DaXRhdmkuUGVyc29uLCBTd2lzc0FjYWRlbWljLkNpdGF2aSIsIkxhc3ROYW1lIjoiSVpLIiwiUHJvdGVjdGVkIjpmYWxzZSwiU2V4IjowLCJDcmVhdGVkQnkiOiJfTGVubmkgS29lcHBlciIsIkNyZWF0ZWRPbiI6IjIwMjMtMDYtMjBUMTU6MzA6MTIiLCJNb2RpZmllZEJ5IjoiX0xlbm5pIEtvZXBwZXIiLCJJZCI6IjA2Njk1ODdjLTFjNzUtNDYwNS1iYWU1LTNhNjIwYzMyMTU2MSIsIk1vZGlmaWVkT24iOiIyMDIzLTA2LTIwVDE1OjMw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HFiaGxvYzVnLmpwZyIsIlVyaVN0cmluZyI6IjY3MTRlNmE4LWIzMWUtNDM5My05MjFjLTJlZmJiZGE4NTg3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C4wNi4y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81Z2tjLm5ldC91ZWJlcnNpY2h0LyIsIlVyaVN0cmluZyI6Imh0dHBzOi8vNWdrYy5uZXQ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JbMl0ifV19LCJUYWciOiJDaXRhdmlQbGFjZWhvbGRlciNiOGExNmE4ZS0zMWI5LTQ0MTQtYmJlZi1iYzlhZmQwNjc3MjIiLCJUZXh0IjoiWzJdIiwiV0FJVmVyc2lvbiI6IjYuMTQuMC4wIn0=}</w:instrText>
          </w:r>
          <w:r w:rsidR="006C5BE0">
            <w:fldChar w:fldCharType="separate"/>
          </w:r>
          <w:r w:rsidR="00CA0B4B">
            <w:t>[2]</w:t>
          </w:r>
          <w:r w:rsidR="006C5BE0">
            <w:fldChar w:fldCharType="end"/>
          </w:r>
        </w:sdtContent>
      </w:sdt>
      <w:r w:rsidR="00684848">
        <w:t>.</w:t>
      </w:r>
    </w:p>
    <w:p w14:paraId="1287F93E" w14:textId="71D43BC6" w:rsidR="00801569" w:rsidRDefault="009010EB" w:rsidP="00651BCB">
      <w:pPr>
        <w:pStyle w:val="berschrift2"/>
      </w:pPr>
      <w:r>
        <w:t xml:space="preserve"> </w:t>
      </w:r>
      <w:bookmarkStart w:id="8" w:name="_Toc139037464"/>
      <w:r w:rsidR="00900171">
        <w:t>Motivation und Zielsetzung</w:t>
      </w:r>
      <w:bookmarkEnd w:id="8"/>
    </w:p>
    <w:p w14:paraId="6C8E495D" w14:textId="74A35B3D" w:rsidR="00493AA2" w:rsidRDefault="00C04DDC" w:rsidP="003038A5">
      <w:r>
        <w:t>Im Bereich des autonomen Fahren</w:t>
      </w:r>
      <w:r w:rsidR="00157331">
        <w:t>s</w:t>
      </w:r>
      <w:r w:rsidR="00A41BB7">
        <w:t xml:space="preserve"> und der Fahrerassistenzsysteme</w:t>
      </w:r>
      <w:r>
        <w:t xml:space="preserve"> spielt die </w:t>
      </w:r>
      <w:r w:rsidR="004B300D">
        <w:t>Wahrnehmung des Fahrzeugumfeldes</w:t>
      </w:r>
      <w:r w:rsidR="00D67986">
        <w:t xml:space="preserve">, zu welchem neben der </w:t>
      </w:r>
      <w:r w:rsidR="00E644DA">
        <w:t>unbelebten</w:t>
      </w:r>
      <w:r w:rsidR="00D67986">
        <w:t xml:space="preserve"> Umgebung </w:t>
      </w:r>
      <w:r w:rsidR="00AC052B">
        <w:t>vor allem</w:t>
      </w:r>
      <w:r w:rsidR="00D67986">
        <w:t xml:space="preserve"> auch andere </w:t>
      </w:r>
      <w:r w:rsidR="00D67986">
        <w:lastRenderedPageBreak/>
        <w:t>Verkehrsteilnehmer gehören,</w:t>
      </w:r>
      <w:r>
        <w:t xml:space="preserve"> eine entscheidende Rolle.</w:t>
      </w:r>
      <w:r w:rsidR="004E4D82">
        <w:t xml:space="preserve"> </w:t>
      </w:r>
      <w:r w:rsidR="00F6550F">
        <w:t xml:space="preserve">Üblicherweise kommen hierfür verschiedenste Sensorsysteme, wie </w:t>
      </w:r>
      <w:r w:rsidR="00F6550F" w:rsidRPr="00F6550F">
        <w:rPr>
          <w:i/>
          <w:iCs/>
          <w:color w:val="70AD47" w:themeColor="accent6"/>
        </w:rPr>
        <w:t>Ultraschall</w:t>
      </w:r>
      <w:r w:rsidR="00F6550F">
        <w:t xml:space="preserve">-, </w:t>
      </w:r>
      <w:r w:rsidR="00311D05">
        <w:rPr>
          <w:i/>
          <w:iCs/>
          <w:color w:val="70AD47" w:themeColor="accent6"/>
        </w:rPr>
        <w:t>RADAR</w:t>
      </w:r>
      <w:r w:rsidR="00F6550F">
        <w:t xml:space="preserve">- und </w:t>
      </w:r>
      <w:r w:rsidR="00F6550F" w:rsidRPr="00F6550F">
        <w:rPr>
          <w:i/>
          <w:iCs/>
          <w:color w:val="70AD47" w:themeColor="accent6"/>
        </w:rPr>
        <w:t>L</w:t>
      </w:r>
      <w:r w:rsidR="00311D05">
        <w:rPr>
          <w:i/>
          <w:iCs/>
          <w:color w:val="70AD47" w:themeColor="accent6"/>
        </w:rPr>
        <w:t>IDAR</w:t>
      </w:r>
      <w:r w:rsidR="00F6550F">
        <w:t xml:space="preserve">-Sensoren, sowie kamerabasierte Verfahren, wie das </w:t>
      </w:r>
      <w:r w:rsidR="00F6550F" w:rsidRPr="00F6550F">
        <w:rPr>
          <w:color w:val="70AD47" w:themeColor="accent6"/>
        </w:rPr>
        <w:t>Stereo</w:t>
      </w:r>
      <w:r w:rsidR="00F6550F">
        <w:t xml:space="preserve">- und das </w:t>
      </w:r>
      <w:r w:rsidR="00F6550F" w:rsidRPr="00F6550F">
        <w:rPr>
          <w:color w:val="70AD47" w:themeColor="accent6"/>
        </w:rPr>
        <w:t>Maschinelle-Sehen</w:t>
      </w:r>
      <w:r w:rsidR="00F6550F">
        <w:t xml:space="preserve"> zum Einsatz</w:t>
      </w:r>
      <w:r w:rsidR="000473D0">
        <w:t xml:space="preserve">, welche allesamt spezifische Vor- und Nachteile mit sich bringen. Die Vorteile können hierbei durch die sogenannte </w:t>
      </w:r>
      <w:r w:rsidR="000473D0" w:rsidRPr="00590199">
        <w:rPr>
          <w:i/>
          <w:iCs/>
        </w:rPr>
        <w:t>Sensordatenfusion</w:t>
      </w:r>
      <w:r w:rsidR="000473D0">
        <w:t xml:space="preserve">, also durch die Kombination von Informationen aus verschieden Sensorsystemen, oft gut zusammengeführt werden, was auch häufig zum Ausgleich spezifischer Nachteile einzelner </w:t>
      </w:r>
      <w:r w:rsidR="00B236AC">
        <w:t>Sensoren</w:t>
      </w:r>
      <w:r w:rsidR="000473D0">
        <w:t xml:space="preserve"> führt </w:t>
      </w:r>
      <w:sdt>
        <w:sdtPr>
          <w:alias w:val="To edit, see citavi.com/edit"/>
          <w:tag w:val="CitaviPlaceholder#806bda95-f36a-4755-ac20-3af9479d61ae"/>
          <w:id w:val="296802882"/>
          <w:placeholder>
            <w:docPart w:val="DefaultPlaceholder_-1854013440"/>
          </w:placeholder>
        </w:sdtPr>
        <w:sdtEndPr>
          <w:rPr>
            <w:color w:val="FF0000"/>
          </w:rPr>
        </w:sdtEndPr>
        <w:sdtContent>
          <w:r w:rsidR="000473D0" w:rsidRPr="00684848">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EyOTY1LTJmYmYtNGUxMC1iMWJiLWRlMGZjZTUzOTI1OCIsIlJhbmdlTGVuZ3RoIjoxMSwiUmVmZXJlbmNlSWQiOiI3NTFkNjk1Zi1jZWEzLTQwMjItYmE0ZS0zNDMxZWVmZmEy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EwIn19XSwiSGFzTGFiZWwxIjpmYWxzZSwiSGFzTGFiZWwyIjpmYWxzZSwiSXNibiI6Ijk3ODM2NTgwNTczNDMiLCJLZXl3b3JkcyI6W10sIkxhbmd1YWdlIjoiZ2Vy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ZWJvb2tjZW50cmFsLnByb3F1ZXN0LmNvbS9saWIva3hwL2RldGFpbC5hY3Rpb24/ZG9jSUQ9MTk5Nzg4OCIsIlVyaVN0cmluZyI6Imh0dHBzOi8vZWJvb2tjZW50cmFsLnByb3F1ZXN0LmNvbS9saWIva3hwL2RldGFpbC5hY3Rpb24/ZG9jSUQ9MTk5Nzg4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ywgUy4gNDQwXSJ9XX0sIlRhZyI6IkNpdGF2aVBsYWNlaG9sZGVyIzgwNmJkYTk1LWYzNmEtNDc1NS1hYzIwLTNhZjk0NzlkNjFhZSIsIlRleHQiOiJbMywgUy4gNDQwXSIsIldBSVZlcnNpb24iOiI2LjE0LjAuMCJ9}</w:instrText>
          </w:r>
          <w:r w:rsidR="000473D0" w:rsidRPr="00684848">
            <w:fldChar w:fldCharType="separate"/>
          </w:r>
          <w:r w:rsidR="00CA0B4B">
            <w:t>[3, S. 440]</w:t>
          </w:r>
          <w:r w:rsidR="000473D0" w:rsidRPr="00684848">
            <w:fldChar w:fldCharType="end"/>
          </w:r>
        </w:sdtContent>
      </w:sdt>
      <w:r w:rsidR="00F6550F">
        <w:t>.</w:t>
      </w:r>
      <w:r w:rsidR="000473D0">
        <w:t xml:space="preserve"> </w:t>
      </w:r>
      <w:r w:rsidR="003D4686">
        <w:t>Ein</w:t>
      </w:r>
      <w:r w:rsidR="00AF716C">
        <w:t xml:space="preserve"> wesentlicher</w:t>
      </w:r>
      <w:r w:rsidR="003D4686">
        <w:t xml:space="preserve"> Nachteil </w:t>
      </w:r>
      <w:r w:rsidR="004512BE">
        <w:t xml:space="preserve">bleibt </w:t>
      </w:r>
      <w:r w:rsidR="00E644DA">
        <w:t xml:space="preserve">bei den heute verbreiteten Systemen </w:t>
      </w:r>
      <w:r w:rsidR="004512BE">
        <w:t>jedoch in jedem Fall bestehen</w:t>
      </w:r>
      <w:r w:rsidR="00AF716C">
        <w:t>, d</w:t>
      </w:r>
      <w:r w:rsidR="00493AA2">
        <w:t xml:space="preserve">enn </w:t>
      </w:r>
      <w:r w:rsidR="004512BE">
        <w:t xml:space="preserve">alle beschränken sich </w:t>
      </w:r>
      <w:r w:rsidR="00493AA2">
        <w:t>auf ein stark limitiertes Umfeld des Fahrzeuges, welches sich im Fall von kamerabasierten Verfahren bspw. auf das Sichtfeld der Kameras beschränkt.</w:t>
      </w:r>
      <w:r w:rsidR="00AF716C">
        <w:t xml:space="preserve"> Dieses Sichtfeld kann jedoch insbesondere im städtischen Verkehr sehr stark eingeschränkt sein</w:t>
      </w:r>
      <w:r w:rsidR="00106307">
        <w:t xml:space="preserve">, woraus sich ein Bedarf nach Systemen begründet, welche auch zur erweiterten Umfeldwahrnehmung eingesetzt werden </w:t>
      </w:r>
      <w:r w:rsidR="00250F33">
        <w:t>können,</w:t>
      </w:r>
      <w:r w:rsidR="00106307">
        <w:t xml:space="preserve"> um die bestehenden Systeme zu </w:t>
      </w:r>
      <w:r w:rsidR="001C4A27">
        <w:t>ergänzen</w:t>
      </w:r>
      <w:r w:rsidR="00106307">
        <w:t xml:space="preserve"> </w:t>
      </w:r>
      <w:r w:rsidR="00320669">
        <w:t xml:space="preserve">und das autonome Fahren </w:t>
      </w:r>
      <w:r w:rsidR="00590199">
        <w:t>somit</w:t>
      </w:r>
      <w:r w:rsidR="00475D0D">
        <w:t xml:space="preserve"> </w:t>
      </w:r>
      <w:r w:rsidR="00320669">
        <w:t>sicherer zu machen.</w:t>
      </w:r>
    </w:p>
    <w:p w14:paraId="45952B50" w14:textId="6F94072B" w:rsidR="00620355" w:rsidRDefault="001800EB" w:rsidP="003038A5">
      <w:r>
        <w:t xml:space="preserve">Im Zuge dieser Bachelorarbeit soll hierbei </w:t>
      </w:r>
      <w:r w:rsidR="00E8610B">
        <w:t>die Möglichkeit</w:t>
      </w:r>
      <w:r>
        <w:t xml:space="preserve"> </w:t>
      </w:r>
      <w:r w:rsidR="00C8323D">
        <w:t>erforscht</w:t>
      </w:r>
      <w:r>
        <w:t xml:space="preserve"> werden, </w:t>
      </w:r>
      <w:r w:rsidR="001869DC">
        <w:t xml:space="preserve">Verkehrsteilnehmer auf Basis von </w:t>
      </w:r>
      <w:r w:rsidR="00F2587D">
        <w:t>sequenziell bereitgestellten</w:t>
      </w:r>
      <w:r w:rsidR="001869DC">
        <w:t xml:space="preserve"> </w:t>
      </w:r>
      <w:r w:rsidR="001869DC" w:rsidRPr="00465A5C">
        <w:rPr>
          <w:i/>
          <w:iCs/>
        </w:rPr>
        <w:t>GNSS-Koordinaten</w:t>
      </w:r>
      <w:r w:rsidR="00E8610B" w:rsidRPr="0050017B">
        <w:t xml:space="preserve"> </w:t>
      </w:r>
      <w:r w:rsidR="00E8610B" w:rsidRPr="00E8610B">
        <w:t xml:space="preserve">durch den Einsatz </w:t>
      </w:r>
      <w:r w:rsidR="00E8610B" w:rsidRPr="00E8610B">
        <w:rPr>
          <w:i/>
          <w:iCs/>
        </w:rPr>
        <w:t>maschineller Lernverfahren</w:t>
      </w:r>
      <w:r w:rsidR="001869DC">
        <w:t xml:space="preserve"> in verschiedene Typen zu klassifizieren.</w:t>
      </w:r>
      <w:r w:rsidR="00F2587D">
        <w:t xml:space="preserve"> </w:t>
      </w:r>
      <w:r w:rsidR="00E8610B">
        <w:t xml:space="preserve">Hierbei soll die Klassifikation möglichst realitätsnah, also insbesondere unter der Nutzung von realen </w:t>
      </w:r>
      <w:r w:rsidR="00417E41">
        <w:t xml:space="preserve">Positionssequenzen aus dem Straßenverkehr, </w:t>
      </w:r>
      <w:r w:rsidR="00E8610B">
        <w:t>umgesetzt</w:t>
      </w:r>
      <w:r w:rsidR="00417E41">
        <w:t xml:space="preserve"> werden.  </w:t>
      </w:r>
      <w:r w:rsidR="00C4487B">
        <w:t xml:space="preserve">Aus vorangegangenen Forschungsarbeiten ist dabei bekannt, dass reale Positionsdaten, die über das GNSS ermittelt </w:t>
      </w:r>
      <w:r w:rsidR="00BF4694">
        <w:t>werden,</w:t>
      </w:r>
      <w:r w:rsidR="00C4487B">
        <w:t xml:space="preserve"> häufig ungenau und zu einem gewissen Grad verrauscht sind</w:t>
      </w:r>
      <w:r w:rsidR="00E8610B">
        <w:t>, w</w:t>
      </w:r>
      <w:r w:rsidR="00BF4694">
        <w:t xml:space="preserve">eshalb im </w:t>
      </w:r>
      <w:r w:rsidR="00E8610B">
        <w:t>Verlauf</w:t>
      </w:r>
      <w:r w:rsidR="00BF4694">
        <w:t xml:space="preserve"> dieser Arbeit</w:t>
      </w:r>
      <w:r w:rsidR="00620355">
        <w:t xml:space="preserve"> zunächst einmal</w:t>
      </w:r>
      <w:r w:rsidR="00C8323D">
        <w:t xml:space="preserve"> die</w:t>
      </w:r>
      <w:r w:rsidR="00620355">
        <w:t xml:space="preserve"> folgende </w:t>
      </w:r>
      <w:r w:rsidR="00ED2B24">
        <w:t>F</w:t>
      </w:r>
      <w:r w:rsidR="00620355">
        <w:t xml:space="preserve">rage untersucht </w:t>
      </w:r>
      <w:r w:rsidR="00AC052B">
        <w:t>wird</w:t>
      </w:r>
      <w:r w:rsidR="00620355">
        <w:t xml:space="preserve">: </w:t>
      </w:r>
    </w:p>
    <w:p w14:paraId="3A85B752" w14:textId="4A2846F0" w:rsidR="00620355" w:rsidRDefault="00620355" w:rsidP="003038A5">
      <w:pPr>
        <w:rPr>
          <w:i/>
          <w:iCs/>
        </w:rPr>
      </w:pPr>
      <w:r w:rsidRPr="00620355">
        <w:rPr>
          <w:i/>
          <w:iCs/>
        </w:rPr>
        <w:t>Wie können reale Positionsdaten, die Ungenauigkeiten und Rauschen aufweisen, so vorverarbeitet werden, dass sie sich gut für den Einsatz maschineller Lernverfahren eignen?</w:t>
      </w:r>
    </w:p>
    <w:p w14:paraId="1AF28EB0" w14:textId="54AF6948" w:rsidR="00620355" w:rsidRDefault="00620355" w:rsidP="003038A5">
      <w:r>
        <w:t xml:space="preserve">Im Anschluss daran ergibt sich </w:t>
      </w:r>
      <w:r w:rsidR="00C8323D">
        <w:t xml:space="preserve">dann </w:t>
      </w:r>
      <w:r>
        <w:t>die primäre Forschungsfrage der Arbeit:</w:t>
      </w:r>
    </w:p>
    <w:p w14:paraId="3C07198E" w14:textId="3B3843D9" w:rsidR="00F6550F" w:rsidRDefault="00620355" w:rsidP="003038A5">
      <w:pPr>
        <w:rPr>
          <w:i/>
          <w:iCs/>
        </w:rPr>
      </w:pPr>
      <w:r w:rsidRPr="00620355">
        <w:rPr>
          <w:i/>
          <w:iCs/>
        </w:rPr>
        <w:t>Welche Verfahren des maschinellen Lernens sind für die Klassifizierung von Verkehrsteilnehmern auf Basis von sequenziellen Positionsdaten geeignet?</w:t>
      </w:r>
    </w:p>
    <w:p w14:paraId="0CA6B813" w14:textId="62F98BBA" w:rsidR="00EE4DA0" w:rsidRPr="00EE4DA0" w:rsidRDefault="00EE4DA0" w:rsidP="003038A5">
      <w:r>
        <w:t xml:space="preserve">Sollten die Ergebnisse dieser Arbeit als positiv zu bewerten sein, ließe sich auf Basis der Antworten </w:t>
      </w:r>
      <w:r w:rsidR="00B4552A">
        <w:t>zu</w:t>
      </w:r>
      <w:r>
        <w:t xml:space="preserve"> diese</w:t>
      </w:r>
      <w:r w:rsidR="00B4552A">
        <w:t xml:space="preserve">n </w:t>
      </w:r>
      <w:r>
        <w:t xml:space="preserve">beiden Fragen, ein System entwickeln, welches </w:t>
      </w:r>
      <w:r w:rsidR="00B4552A">
        <w:t>in der Lage ist</w:t>
      </w:r>
      <w:r w:rsidR="00B05F89">
        <w:t>,</w:t>
      </w:r>
      <w:r w:rsidR="00B4552A">
        <w:t xml:space="preserve"> Informationen zu anderen Verkehrsteilnehmern </w:t>
      </w:r>
      <w:r w:rsidR="00B05F89">
        <w:t>abzuleiten</w:t>
      </w:r>
      <w:r w:rsidR="00B4552A">
        <w:t xml:space="preserve">, während sich diese noch </w:t>
      </w:r>
      <w:r w:rsidR="008348D5">
        <w:t xml:space="preserve">deutlich </w:t>
      </w:r>
      <w:r w:rsidR="00B4552A">
        <w:t xml:space="preserve">außerhalb der Reichweite der </w:t>
      </w:r>
      <w:r w:rsidR="008348D5">
        <w:t>bisher üblichen</w:t>
      </w:r>
      <w:r w:rsidR="00B4552A">
        <w:t xml:space="preserve"> Sensorsysteme von autonomen Fahrzeugen befinden. </w:t>
      </w:r>
    </w:p>
    <w:p w14:paraId="2CF95D62" w14:textId="5A25FCCA" w:rsidR="00801569" w:rsidRDefault="00801569" w:rsidP="00C04DDC">
      <w:pPr>
        <w:pStyle w:val="berschrift2"/>
      </w:pPr>
      <w:bookmarkStart w:id="9" w:name="_Toc139037465"/>
      <w:r w:rsidRPr="00AB0677">
        <w:lastRenderedPageBreak/>
        <w:t>Aufbau der Arbeit</w:t>
      </w:r>
      <w:bookmarkEnd w:id="9"/>
    </w:p>
    <w:p w14:paraId="07FEAB56" w14:textId="2F0C77FC" w:rsidR="00F907E5" w:rsidRPr="004470D5" w:rsidRDefault="00D66912" w:rsidP="00D66912">
      <w:r>
        <w:t xml:space="preserve">Um </w:t>
      </w:r>
      <w:r w:rsidR="000469C6">
        <w:t xml:space="preserve">die im letzten Abschnitt formulierten Forschungsfragen zu </w:t>
      </w:r>
      <w:r w:rsidR="002707E1">
        <w:t>beantworten,</w:t>
      </w:r>
      <w:r w:rsidR="000469C6">
        <w:t xml:space="preserve"> s</w:t>
      </w:r>
      <w:r w:rsidR="002707E1">
        <w:t xml:space="preserve">oll im nachfolgenden Kapitel 2 </w:t>
      </w:r>
      <w:r w:rsidR="002707E1" w:rsidRPr="002707E1">
        <w:rPr>
          <w:i/>
          <w:iCs/>
        </w:rPr>
        <w:t>Theoretischer Hintergrund</w:t>
      </w:r>
      <w:r w:rsidR="002707E1">
        <w:t xml:space="preserve"> zunächst auf die wesentlichen Grundlagen eingegangen werden, die für ein Verständnis der weiteren Arbeit notwendig sind. Anschließend wird im Kapitel 3 </w:t>
      </w:r>
      <w:r w:rsidR="002707E1" w:rsidRPr="002707E1">
        <w:rPr>
          <w:i/>
          <w:iCs/>
        </w:rPr>
        <w:t>Verwandte Arbeiten</w:t>
      </w:r>
      <w:r w:rsidR="002707E1">
        <w:rPr>
          <w:i/>
          <w:iCs/>
        </w:rPr>
        <w:t xml:space="preserve"> </w:t>
      </w:r>
      <w:r w:rsidR="002707E1">
        <w:t xml:space="preserve">auf den bisherigen Stand der Forschung Bezug genommen. Es wird aufgezeigt welche verwandten Ansätze bei der Klassifikation von Verkehrsteilnehmern aus Positionsdaten bereits existieren und worin sich diese von dem Ansatz </w:t>
      </w:r>
      <w:r w:rsidR="00373C23">
        <w:t>der vorliegenden</w:t>
      </w:r>
      <w:r w:rsidR="002707E1">
        <w:t xml:space="preserve"> Arbeit unterscheiden.</w:t>
      </w:r>
      <w:r w:rsidR="00373C23">
        <w:t xml:space="preserve"> In Kapitel 4 </w:t>
      </w:r>
      <w:r w:rsidR="00373C23" w:rsidRPr="00373C23">
        <w:rPr>
          <w:i/>
          <w:iCs/>
        </w:rPr>
        <w:t>Datengrundlage</w:t>
      </w:r>
      <w:r w:rsidR="00373C23">
        <w:t xml:space="preserve"> wird der Datensatz vorgestellt</w:t>
      </w:r>
      <w:r w:rsidR="00F907E5">
        <w:t xml:space="preserve">, welcher die Basis für die in dieser Arbeit umgesetzten Klassifikation bildet. </w:t>
      </w:r>
      <w:r w:rsidR="0072601D">
        <w:t xml:space="preserve">In Kapitel 5 </w:t>
      </w:r>
      <w:r w:rsidR="0072601D" w:rsidRPr="0072601D">
        <w:rPr>
          <w:i/>
          <w:iCs/>
        </w:rPr>
        <w:t>Anforderungen und Gesamtkonzept</w:t>
      </w:r>
      <w:r w:rsidR="0072601D">
        <w:t xml:space="preserve"> folgt basierend darauf die Vorstellung der wichtigsten Anforderungen und des angestrebten Gesamtkonzeptes der Klassifikation.</w:t>
      </w:r>
      <w:r w:rsidR="004470D5">
        <w:t xml:space="preserve"> Die nachfolgenden Kapitel 6 </w:t>
      </w:r>
      <w:r w:rsidR="004470D5" w:rsidRPr="004470D5">
        <w:rPr>
          <w:i/>
          <w:iCs/>
        </w:rPr>
        <w:t>Umsetzung des Map-Matchings</w:t>
      </w:r>
      <w:r w:rsidR="004470D5">
        <w:t xml:space="preserve"> und 7 </w:t>
      </w:r>
      <w:r w:rsidR="004470D5" w:rsidRPr="004470D5">
        <w:rPr>
          <w:i/>
          <w:iCs/>
        </w:rPr>
        <w:t>Umsetzung der Klassifikation</w:t>
      </w:r>
      <w:r w:rsidR="004470D5">
        <w:rPr>
          <w:i/>
          <w:iCs/>
        </w:rPr>
        <w:t xml:space="preserve"> </w:t>
      </w:r>
      <w:r w:rsidR="004470D5">
        <w:t xml:space="preserve">beschreiben die Realisierung der vielversprechendsten Verfahren zur Vorverarbeitung </w:t>
      </w:r>
      <w:r w:rsidR="005F6A0F">
        <w:t>bzw. zur</w:t>
      </w:r>
      <w:r w:rsidR="004470D5">
        <w:t xml:space="preserve"> Klassifikation der Positionssequenzen. Die Ergebnisse werden im Anschluss daran im Kapitel 8 </w:t>
      </w:r>
      <w:r w:rsidR="004470D5" w:rsidRPr="004470D5">
        <w:rPr>
          <w:i/>
          <w:iCs/>
        </w:rPr>
        <w:t>Evaluierung und Diskussion</w:t>
      </w:r>
      <w:r w:rsidR="004470D5">
        <w:t xml:space="preserve"> </w:t>
      </w:r>
      <w:r w:rsidR="002D2FD6">
        <w:t xml:space="preserve">auf Basis unabhängiger </w:t>
      </w:r>
      <w:r w:rsidR="0005759E">
        <w:t>Testd</w:t>
      </w:r>
      <w:r w:rsidR="002D2FD6">
        <w:t xml:space="preserve">aten </w:t>
      </w:r>
      <w:r w:rsidR="004470D5">
        <w:t>miteinander verglichen und hinsichtlich ihrer Qualität bewertet.</w:t>
      </w:r>
      <w:r w:rsidR="007F6FBB">
        <w:t xml:space="preserve"> Den Abschluss bildet das Kapitel 9 </w:t>
      </w:r>
      <w:r w:rsidR="007F6FBB" w:rsidRPr="007F6FBB">
        <w:rPr>
          <w:i/>
          <w:iCs/>
        </w:rPr>
        <w:t>Zusammenfassung und Ausblick</w:t>
      </w:r>
      <w:r w:rsidR="007F6FBB">
        <w:t>, in welchem ein Fazit gezogen und auf weiteres Forschungspotenzial hingewiesen wird.</w:t>
      </w:r>
    </w:p>
    <w:p w14:paraId="59180E2F" w14:textId="759E5AB2" w:rsidR="00750369" w:rsidRDefault="00BD43D5" w:rsidP="007B71BC">
      <w:pPr>
        <w:pStyle w:val="berschrift1"/>
      </w:pPr>
      <w:bookmarkStart w:id="10" w:name="_Toc139037466"/>
      <w:r>
        <w:lastRenderedPageBreak/>
        <w:t>Theoretischer Hintergrund</w:t>
      </w:r>
      <w:bookmarkEnd w:id="10"/>
    </w:p>
    <w:p w14:paraId="0E5E1EAF" w14:textId="77777777" w:rsidR="00C057EC" w:rsidRDefault="00C057EC" w:rsidP="00C057EC">
      <w:pPr>
        <w:pStyle w:val="berschrift2"/>
      </w:pPr>
      <w:bookmarkStart w:id="11" w:name="_Toc139037467"/>
      <w:r>
        <w:t>Global Navigation Satellite System</w:t>
      </w:r>
      <w:bookmarkEnd w:id="11"/>
      <w:r>
        <w:t xml:space="preserve"> </w:t>
      </w:r>
    </w:p>
    <w:p w14:paraId="37DA0B3E" w14:textId="3F645A1B" w:rsidR="001C1E30" w:rsidRDefault="004D5A20" w:rsidP="001C1E30">
      <w:r w:rsidRPr="004D5A20">
        <w:rPr>
          <w:i/>
          <w:iCs/>
        </w:rPr>
        <w:t>Global Navigation Satellite System</w:t>
      </w:r>
      <w:r w:rsidRPr="004D5A20">
        <w:t xml:space="preserve"> (dt. gl</w:t>
      </w:r>
      <w:r>
        <w:t>obales Navigationssatellitensystem) ist der Sammelbegriff für die zahlreichen satellitengestützten Systeme, welche heute für den Zweck der Navigation und Standortbestimmung eingesetzt werden. Hierzu zählen neben de</w:t>
      </w:r>
      <w:r w:rsidR="008470FB">
        <w:t>n global verfügbaren</w:t>
      </w:r>
      <w:r>
        <w:t xml:space="preserve"> </w:t>
      </w:r>
      <w:r w:rsidR="008470FB">
        <w:t xml:space="preserve">Systemen, wie dem </w:t>
      </w:r>
      <w:r w:rsidRPr="008470FB">
        <w:rPr>
          <w:i/>
          <w:iCs/>
        </w:rPr>
        <w:t>Global Positioning System</w:t>
      </w:r>
      <w:r w:rsidR="008470FB">
        <w:rPr>
          <w:i/>
          <w:iCs/>
        </w:rPr>
        <w:t xml:space="preserve"> </w:t>
      </w:r>
      <w:r w:rsidR="008470FB" w:rsidRPr="008470FB">
        <w:t>(GPS)</w:t>
      </w:r>
      <w:r w:rsidR="008470FB">
        <w:rPr>
          <w:i/>
          <w:iCs/>
        </w:rPr>
        <w:t xml:space="preserve"> </w:t>
      </w:r>
      <w:r w:rsidR="008470FB">
        <w:t xml:space="preserve">der Vereinigten Staaten von Amerika, dem </w:t>
      </w:r>
      <w:r w:rsidR="008470FB" w:rsidRPr="00642142">
        <w:rPr>
          <w:i/>
          <w:iCs/>
        </w:rPr>
        <w:t>GLONASS</w:t>
      </w:r>
      <w:r w:rsidR="008470FB">
        <w:t xml:space="preserve"> der russischen Föderation, dem </w:t>
      </w:r>
      <w:r w:rsidR="008470FB" w:rsidRPr="00642142">
        <w:rPr>
          <w:i/>
          <w:iCs/>
        </w:rPr>
        <w:t>Galileo</w:t>
      </w:r>
      <w:r w:rsidR="008470FB">
        <w:t xml:space="preserve">-System der Europäischen Union und dem </w:t>
      </w:r>
      <w:r w:rsidR="008470FB" w:rsidRPr="00642142">
        <w:rPr>
          <w:i/>
          <w:iCs/>
        </w:rPr>
        <w:t>BeiDou</w:t>
      </w:r>
      <w:r w:rsidR="008470FB">
        <w:t>-System der Volksrepublik China auch weitere regional</w:t>
      </w:r>
      <w:r w:rsidR="006503AB">
        <w:t xml:space="preserve"> beschränkte</w:t>
      </w:r>
      <w:r w:rsidR="008470FB">
        <w:t xml:space="preserve"> Unterstützungssysteme</w:t>
      </w:r>
      <w:r w:rsidR="00684848">
        <w:t xml:space="preserve"> </w:t>
      </w:r>
      <w:sdt>
        <w:sdtPr>
          <w:alias w:val="To edit, see citavi.com/edit"/>
          <w:tag w:val="CitaviPlaceholder#870cd16a-ce94-4c78-803e-91dd714689cb"/>
          <w:id w:val="-1125077940"/>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Y0YmMwLWJiY2MtNGFhYS05N2JjLTRhNTZlZTY0NDQ3M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g3MGNkMTZhLWNlOTQtNGM3OC04MDNlLTkxZGQ3MTQ2ODljYiIsIlRleHQiOiJbNCwgUy4gMl0iLCJXQUlWZXJzaW9uIjoiNi4xNC4wLjAifQ==}</w:instrText>
          </w:r>
          <w:r w:rsidR="00684848">
            <w:fldChar w:fldCharType="separate"/>
          </w:r>
          <w:r w:rsidR="00CA0B4B">
            <w:t>[4, S. 2]</w:t>
          </w:r>
          <w:r w:rsidR="00684848">
            <w:fldChar w:fldCharType="end"/>
          </w:r>
        </w:sdtContent>
      </w:sdt>
      <w:r w:rsidR="008470FB">
        <w:t>.</w:t>
      </w:r>
      <w:r w:rsidR="0036097D">
        <w:t xml:space="preserve"> </w:t>
      </w:r>
    </w:p>
    <w:p w14:paraId="33966FFA" w14:textId="224DFC73" w:rsidR="00974F04" w:rsidRDefault="00740675" w:rsidP="00C057EC">
      <w:r>
        <w:t xml:space="preserve">Die Standortbestimmung basiert bei allen Systemen auf dem sogenannten </w:t>
      </w:r>
      <w:r>
        <w:rPr>
          <w:i/>
          <w:iCs/>
        </w:rPr>
        <w:t>T</w:t>
      </w:r>
      <w:r w:rsidRPr="00740675">
        <w:rPr>
          <w:i/>
          <w:iCs/>
        </w:rPr>
        <w:t>ime-of-</w:t>
      </w:r>
      <w:r>
        <w:rPr>
          <w:i/>
          <w:iCs/>
        </w:rPr>
        <w:t>A</w:t>
      </w:r>
      <w:r w:rsidRPr="00740675">
        <w:rPr>
          <w:i/>
          <w:iCs/>
        </w:rPr>
        <w:t>rrival-</w:t>
      </w:r>
      <w:r>
        <w:rPr>
          <w:i/>
          <w:iCs/>
        </w:rPr>
        <w:t>R</w:t>
      </w:r>
      <w:r w:rsidRPr="00740675">
        <w:rPr>
          <w:i/>
          <w:iCs/>
        </w:rPr>
        <w:t>anging</w:t>
      </w:r>
      <w:r w:rsidRPr="00740675">
        <w:t>.</w:t>
      </w:r>
      <w:r>
        <w:t xml:space="preserve"> Hierbei werden ausgehend von den Satelliten</w:t>
      </w:r>
      <w:r w:rsidR="00974F04">
        <w:t xml:space="preserve"> Signale</w:t>
      </w:r>
      <w:r>
        <w:t xml:space="preserve"> </w:t>
      </w:r>
      <w:r w:rsidR="00974F04">
        <w:t>(</w:t>
      </w:r>
      <w:r>
        <w:rPr>
          <w:i/>
          <w:iCs/>
        </w:rPr>
        <w:t>R</w:t>
      </w:r>
      <w:r w:rsidRPr="00740675">
        <w:rPr>
          <w:i/>
          <w:iCs/>
        </w:rPr>
        <w:t>anging-</w:t>
      </w:r>
      <w:r>
        <w:rPr>
          <w:i/>
          <w:iCs/>
        </w:rPr>
        <w:t>C</w:t>
      </w:r>
      <w:r w:rsidRPr="00740675">
        <w:rPr>
          <w:i/>
          <w:iCs/>
        </w:rPr>
        <w:t>odes</w:t>
      </w:r>
      <w:r w:rsidR="00974F04">
        <w:rPr>
          <w:i/>
          <w:iCs/>
        </w:rPr>
        <w:t>)</w:t>
      </w:r>
      <w:r>
        <w:t xml:space="preserve"> gesendet, welche die aktuelle Position des sendenden Satelliten und den Sendezeitpunkt umfassen. </w:t>
      </w:r>
      <w:r w:rsidR="00974F04">
        <w:t xml:space="preserve">Nachdem die Signale durch ein GNSS-fähiges Gerät empfangen wurden, werden die Signallaufzeiten errechnet. Diese </w:t>
      </w:r>
      <w:r w:rsidR="00134059">
        <w:t>werden</w:t>
      </w:r>
      <w:r w:rsidR="00974F04">
        <w:t xml:space="preserve"> im Anschluss mit der </w:t>
      </w:r>
      <w:r w:rsidR="000B75CF">
        <w:t>Signalgeschwindigkeit</w:t>
      </w:r>
      <w:r w:rsidR="00974F04">
        <w:t xml:space="preserve"> multipliziert</w:t>
      </w:r>
      <w:r w:rsidR="005A2EF4">
        <w:t>,</w:t>
      </w:r>
      <w:r w:rsidR="00974F04">
        <w:t xml:space="preserve"> um die Entfernung zu den Satelliten zu bestimmen</w:t>
      </w:r>
      <w:r w:rsidR="00684848">
        <w:t xml:space="preserve"> </w:t>
      </w:r>
      <w:sdt>
        <w:sdtPr>
          <w:alias w:val="To edit, see citavi.com/edit"/>
          <w:tag w:val="CitaviPlaceholder#baa0d5e9-885a-4852-9d16-46cea6af3825"/>
          <w:id w:val="1765331288"/>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MDI1NTk2LTc5OTktNGIwYS1iMGY4LWQ2MDZiMGE4NjQyMSIsIlJhbmdlTGVuZ3RoIjoxMywiUmVmZXJlbmNlSWQiOiJjM2FkMTkyMi1iYmFhLTQ2OTAtYTE4Ny01M2M4MDJmODJi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sZW5uaVxcQXBwRGF0YVxcTG9jYWxcXFRlbXBcXHRva3ZiZ20zLmpwZyIsIlVyaVN0cmluZyI6ImMzYWQxOTIyLWJiYWEtNDY5MC1hMTg3LTUzYzgwMmY4MmJh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7IiRyZWYiOiI3In0seyIkcmVmIjoiOSJ9XSwiRWRpdGlvbiI6IlRoaXJkIGVkaXRpb24iLCJFdmFsdWF0aW9uQ29tcGxleGl0eSI6MCwiRXZhbHVhdGlvblNvdXJjZVRleHRGb3JtYXQiOjAsIkdyb3VwcyI6W3siJGlkIjoiMTI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WzQsIFMuIDE5ZmYuXSJ9XX0sIlRhZyI6IkNpdGF2aVBsYWNlaG9sZGVyI2JhYTBkNWU5LTg4NWEtNDg1Mi05ZDE2LTQ2Y2VhNmFmMzgyNSIsIlRleHQiOiJbNCwgUy4gMTlmZi5dIiwiV0FJVmVyc2lvbiI6IjYuMTQuMC4wIn0=}</w:instrText>
          </w:r>
          <w:r w:rsidR="00684848">
            <w:fldChar w:fldCharType="separate"/>
          </w:r>
          <w:r w:rsidR="00CA0B4B">
            <w:t>[4, S. 19ff.]</w:t>
          </w:r>
          <w:r w:rsidR="00684848">
            <w:fldChar w:fldCharType="end"/>
          </w:r>
        </w:sdtContent>
      </w:sdt>
      <w:r w:rsidR="00684848">
        <w:t xml:space="preserve">. </w:t>
      </w:r>
      <w:r w:rsidR="006608EF">
        <w:t xml:space="preserve">Ist die Entfernung zu vier Satelliten </w:t>
      </w:r>
      <w:r w:rsidR="00A13EBF">
        <w:t xml:space="preserve">(und deren Position) </w:t>
      </w:r>
      <w:r w:rsidR="006608EF">
        <w:t>bekannt, kann</w:t>
      </w:r>
      <w:r w:rsidR="00007978">
        <w:t xml:space="preserve"> daraus</w:t>
      </w:r>
      <w:r w:rsidR="00754CFA">
        <w:t xml:space="preserve">, wie in </w:t>
      </w:r>
      <w:r w:rsidR="00754CFA" w:rsidRPr="00796B9D">
        <w:rPr>
          <w:color w:val="FF0000"/>
        </w:rPr>
        <w:t xml:space="preserve">Abb. </w:t>
      </w:r>
      <w:r w:rsidR="00007978">
        <w:rPr>
          <w:color w:val="FF0000"/>
        </w:rPr>
        <w:t>1</w:t>
      </w:r>
      <w:r w:rsidR="00754CFA" w:rsidRPr="00796B9D">
        <w:rPr>
          <w:color w:val="FF0000"/>
        </w:rPr>
        <w:t xml:space="preserve"> </w:t>
      </w:r>
      <w:r w:rsidR="00754CFA">
        <w:t>veranschaulicht,</w:t>
      </w:r>
      <w:r w:rsidR="006608EF">
        <w:t xml:space="preserve"> der Standort</w:t>
      </w:r>
      <w:r w:rsidR="00661FD9">
        <w:t xml:space="preserve"> </w:t>
      </w:r>
      <w:r w:rsidR="00946F8D">
        <w:t>des empfangenden Geräts</w:t>
      </w:r>
      <w:r w:rsidR="009F1612">
        <w:t>, in Form von Koordinaten und Höhe,</w:t>
      </w:r>
      <w:r w:rsidR="006608EF">
        <w:t xml:space="preserve"> ermittelt werden. </w:t>
      </w:r>
      <w:r w:rsidR="00B21927">
        <w:t xml:space="preserve">Theoretisch würden sogar drei Satelliten ausreichen, wenn davon ausgegangen werden kann, dass die Uhren der Satelliten und des Empfängers perfekt synchronisiert sind, </w:t>
      </w:r>
      <w:r w:rsidR="00134059">
        <w:t>was in der Praxis jedoch meist nicht der Fall ist</w:t>
      </w:r>
      <w:r w:rsidR="00684848">
        <w:t xml:space="preserve"> </w:t>
      </w:r>
      <w:sdt>
        <w:sdtPr>
          <w:alias w:val="To edit, see citavi.com/edit"/>
          <w:tag w:val="CitaviPlaceholder#40a0fb82-103e-4670-8379-8754aaf461a9"/>
          <w:id w:val="-583835679"/>
          <w:placeholder>
            <w:docPart w:val="DefaultPlaceholder_-1854013440"/>
          </w:placeholder>
        </w:sdtPr>
        <w:sdtContent>
          <w:r w:rsidR="0068484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NWU0M2IzLTAzOWMtNGQxNC05ODIzLTY3OGQ3OTAwY2M4ZiIsIlJhbmdlTGVuZ3RoIjo5LCJSZWZlcmVuY2VJZCI6ImMzYWQxOTIyLWJiYWEtNDY5MC1hMTg3LTUzYzgwMmY4MmJh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T3JpZ2luYWxTdHJpbmciOiIyIiwiU3RhcnRQYWdlIjp7IiRpZCI6IjUiLCIkdHlwZSI6IlN3aXNzQWNhZGVtaWMuUGFnZU51bWJlciwgU3dpc3NBY2FkZW1pYyIsIklzRnVsbHlOdW1lcmljIjp0cnVlLCJOdW1iZXIiOjIsIk51bWJlcmluZ1R5cGUiOjAsIk51bWVyYWxTeXN0ZW0iOjAsIk9yaWdpbmFsU3RyaW5nIjoiMiIsIlByZXR0eVN0cmluZyI6I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bGVubmlcXEFwcERhdGFcXExvY2FsXFxUZW1wXFx0b2t2YmdtMy5qcGciLCJVcmlTdHJpbmciOiJjM2FkMTkyMi1iYmFhLTQ2OTAtYTE4Ny01M2M4MDJmODJiYW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cmVmIjoiNyJ9LHsiJHJlZiI6IjkifV0sIkVkaXRpb24iOiJUaGlyZCBlZGl0aW9uIiwiRXZhbHVhdGlvbkNvbXBsZXhpdHkiOjAsIkV2YWx1YXRpb25Tb3VyY2VUZXh0Rm9ybWF0IjowLCJHcm91cHMiOlt7IiRpZCI6IjEy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0LCBTLiAyXSJ9XX0sIlRhZyI6IkNpdGF2aVBsYWNlaG9sZGVyIzQwYTBmYjgyLTEwM2UtNDY3MC04Mzc5LTg3NTRhYWY0NjFhOSIsIlRleHQiOiJbNCwgUy4gMl0iLCJXQUlWZXJzaW9uIjoiNi4xNC4wLjAifQ==}</w:instrText>
          </w:r>
          <w:r w:rsidR="00684848">
            <w:fldChar w:fldCharType="separate"/>
          </w:r>
          <w:r w:rsidR="00CA0B4B">
            <w:t>[4, S. 2]</w:t>
          </w:r>
          <w:r w:rsidR="00684848">
            <w:fldChar w:fldCharType="end"/>
          </w:r>
        </w:sdtContent>
      </w:sdt>
      <w:r w:rsidR="00B21927">
        <w:t xml:space="preserve">. </w:t>
      </w:r>
    </w:p>
    <w:p w14:paraId="69018FC5" w14:textId="77777777" w:rsidR="00796B9D" w:rsidRDefault="00796B9D" w:rsidP="00796B9D">
      <w:pPr>
        <w:pStyle w:val="AbbMitRahmen"/>
        <w:keepNext/>
      </w:pPr>
      <w:r w:rsidRPr="00796B9D">
        <w:rPr>
          <w:noProof/>
        </w:rPr>
        <w:drawing>
          <wp:inline distT="0" distB="0" distL="0" distR="0" wp14:anchorId="56F96FF7" wp14:editId="328F3CFE">
            <wp:extent cx="2967486" cy="1819025"/>
            <wp:effectExtent l="0" t="0" r="4445" b="0"/>
            <wp:docPr id="1029867895" name="Grafik 1" descr="Ein Bild, das Kreis, Kunst,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867895" name="Grafik 1" descr="Ein Bild, das Kreis, Kunst, Design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31685" cy="1858378"/>
                    </a:xfrm>
                    <a:prstGeom prst="rect">
                      <a:avLst/>
                    </a:prstGeom>
                  </pic:spPr>
                </pic:pic>
              </a:graphicData>
            </a:graphic>
          </wp:inline>
        </w:drawing>
      </w:r>
    </w:p>
    <w:p w14:paraId="4124F1E3" w14:textId="53F901F2" w:rsidR="00796B9D" w:rsidRPr="00796B9D" w:rsidRDefault="00796B9D" w:rsidP="00796B9D">
      <w:pPr>
        <w:pStyle w:val="Beschriftung"/>
        <w:jc w:val="center"/>
      </w:pPr>
      <w:bookmarkStart w:id="12" w:name="_Toc139037433"/>
      <w:r w:rsidRPr="00796B9D">
        <w:t xml:space="preserve">Abb.  </w:t>
      </w:r>
      <w:fldSimple w:instr=" SEQ Abb._ \* ARABIC ">
        <w:r w:rsidR="00CC3C71">
          <w:rPr>
            <w:noProof/>
          </w:rPr>
          <w:t>1</w:t>
        </w:r>
      </w:fldSimple>
      <w:r w:rsidRPr="00796B9D">
        <w:t>: Ermittlung der GNSS-Position als Schnittpunkt mehrerer Kugeln</w:t>
      </w:r>
      <w:r>
        <w:t xml:space="preserve"> </w:t>
      </w:r>
      <w:sdt>
        <w:sdtPr>
          <w:alias w:val="To edit, see citavi.com/edit"/>
          <w:tag w:val="CitaviPlaceholder#f1fc6e7d-d139-425d-be22-fc93cbd54a77"/>
          <w:id w:val="-2007509519"/>
          <w:placeholder>
            <w:docPart w:val="DefaultPlaceholder_-1854013440"/>
          </w:placeholder>
        </w:sdtPr>
        <w:sdtContent>
          <w:r>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OGQzZTRjLWJlNTAtNGQ5NS05N2Q4LTE4MDI5MzMwNmMyYyIsIlJhbmdlTGVuZ3RoIjozLCJSZWZlcmVuY2VJZCI6IjdmMTA0ZmEwLTA3M2ItNGIwYi1iNjM2LWJiMjVkM2ZhZThl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EYXRlIjoiMzA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GUiLCJMYW5ndWFnZUNvZGUiOiJkZS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RlLndpa2lwZWRpYS5vcmcvdy9pbmRleC5waHA/dGl0bGU9R2xvYmFsZXNfTmF2aWdhdGlvbnNzYXRlbGxpdGVuc3lzdGVtJm9sZGlkPTIzMzMxMjgzNiIsIlVyaVN0cmluZyI6Imh0dHBzOi8vZGUud2lraXBlZGlhLm9yZy93L2luZGV4LnBocD90aXRsZT1HbG9iYWxlc19OYXZpZ2F0aW9uc3NhdGVsbGl0ZW5zeXN0ZW0mb2xkaWQ9MjMzMzEyODM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}</w:instrText>
          </w:r>
          <w:r>
            <w:fldChar w:fldCharType="separate"/>
          </w:r>
          <w:r w:rsidR="0008262A">
            <w:t>[5]</w:t>
          </w:r>
          <w:r>
            <w:fldChar w:fldCharType="end"/>
          </w:r>
        </w:sdtContent>
      </w:sdt>
      <w:bookmarkEnd w:id="12"/>
    </w:p>
    <w:p w14:paraId="3DA03AEE" w14:textId="77777777" w:rsidR="00796B9D" w:rsidRDefault="00796B9D" w:rsidP="00C057EC"/>
    <w:p w14:paraId="2EA4D407" w14:textId="66DEA0D7" w:rsidR="001F3AFA" w:rsidRPr="00480C37" w:rsidRDefault="00B36FA7" w:rsidP="00C057EC">
      <w:r>
        <w:t xml:space="preserve">Die Genauigkeit der Positionsbestimmung mittels GNSS ist durch viele Faktoren abhängig. Bspw. sollten die Satelliten für eine genaue Bestimmung in Relation zum Empfänger möglichst </w:t>
      </w:r>
      <w:r>
        <w:lastRenderedPageBreak/>
        <w:t>gleichmäßig verteilt sein. Sind die genutzten Satelliten eng beisammen</w:t>
      </w:r>
      <w:r w:rsidR="00E666D1">
        <w:t xml:space="preserve"> oder ungleichmäßig verteilt</w:t>
      </w:r>
      <w:r>
        <w:t xml:space="preserve"> kann die Positionsermittlung sehr ungenau werden. Hinzu kommen weitere Fehlerquellen</w:t>
      </w:r>
      <w:r w:rsidR="007E3558">
        <w:t xml:space="preserve">, wie bspw. Signalbrechungen in der </w:t>
      </w:r>
      <w:r w:rsidR="003E19F5" w:rsidRPr="003E19F5">
        <w:t>Atmosphäre</w:t>
      </w:r>
      <w:r w:rsidR="007E3558" w:rsidRPr="003E19F5">
        <w:t xml:space="preserve"> </w:t>
      </w:r>
      <w:r w:rsidR="007E3558">
        <w:t>oder die Reflektion von Signalen an der Erdoberfläche oder</w:t>
      </w:r>
      <w:r w:rsidR="0045540E">
        <w:t xml:space="preserve"> </w:t>
      </w:r>
      <w:r w:rsidR="00E666D1">
        <w:t>auch Gebäuden.</w:t>
      </w:r>
      <w:r w:rsidR="0045540E">
        <w:t xml:space="preserve"> Letztere können, ebenso wie bspw. Berge, das Signal einzelner Satelliten blockieren, und </w:t>
      </w:r>
      <w:r w:rsidR="00A506B6">
        <w:t xml:space="preserve">hiermit </w:t>
      </w:r>
      <w:r w:rsidR="0045540E">
        <w:t>die Auswahl der Satelliten zur Standortbestimmung einschränken.</w:t>
      </w:r>
      <w:r w:rsidR="00A506B6">
        <w:t xml:space="preserve"> </w:t>
      </w:r>
      <w:r w:rsidR="00C57B40">
        <w:t>Einige dieser Fehlerfaktoren, insbesondere die atmosphärisch</w:t>
      </w:r>
      <w:r w:rsidR="00164D06">
        <w:t xml:space="preserve"> </w:t>
      </w:r>
      <w:r w:rsidR="00C57B40">
        <w:t xml:space="preserve">bedingten, können inzwischen durch Zusatzsysteme wie dem </w:t>
      </w:r>
      <w:r w:rsidR="00C57B40" w:rsidRPr="00C57B40">
        <w:rPr>
          <w:i/>
          <w:iCs/>
        </w:rPr>
        <w:t>European Geostationary Navigation Overlay Service</w:t>
      </w:r>
      <w:r w:rsidR="00C57B40">
        <w:t xml:space="preserve"> korrigiert werden. Diese senden über geostationäre Satelliten Korrektursignale, welche heutzutage von </w:t>
      </w:r>
      <w:r w:rsidR="001F1E58">
        <w:t>allen GNSS-fähigen Geräten</w:t>
      </w:r>
      <w:r w:rsidR="00C57B40">
        <w:t xml:space="preserve"> standardmäßig bei der </w:t>
      </w:r>
      <w:r w:rsidR="003E19F5">
        <w:t>Berechnung des Standortes</w:t>
      </w:r>
      <w:r w:rsidR="00C57B40">
        <w:t xml:space="preserve"> </w:t>
      </w:r>
      <w:r w:rsidR="003E19F5">
        <w:t>miteinbezogen</w:t>
      </w:r>
      <w:r w:rsidR="00C57B40">
        <w:t xml:space="preserve"> werden. Hierdurch sind durchschnittliche Genauigkeiten von etwa 5-15m </w:t>
      </w:r>
      <w:r w:rsidR="006C3E42">
        <w:t>erreichbar</w:t>
      </w:r>
      <w:r w:rsidR="00480C37">
        <w:t xml:space="preserve"> </w:t>
      </w:r>
      <w:sdt>
        <w:sdtPr>
          <w:alias w:val="To edit, see citavi.com/edit"/>
          <w:tag w:val="CitaviPlaceholder#dc70d96e-832a-463d-ba8d-ab494eba0144"/>
          <w:id w:val="-1762677382"/>
          <w:placeholder>
            <w:docPart w:val="DefaultPlaceholder_-1854013440"/>
          </w:placeholder>
        </w:sdtPr>
        <w:sdtContent>
          <w:r w:rsidR="00480C37">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Y2RkOTI2LTdlMzYtNDM5OS1iYTgxLTg0MzFlY2IxZDA3MyIsIlJhbmdlTGVuZ3RoIjozLCJSZWZlcmVuY2VJZCI6IjdmNTFiM2Q2LTgwYzctNDZlYS04ODgxLWZhMTdhOTRjMzV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IuMDYuMjAyMyIsIkF1dGhvcnMiOltdLCJDaXRhdGlvbktleVVwZGF0ZVR5cGUiOjAsIkNvbGxhYm9yYXRvcnMiOltdLCJFZGl0b3JzIjpbXSwiRXZhbHVhdGlvbkNvbXBsZXhpdHkiOjAsIkV2YWx1YXRpb25Tb3VyY2VUZXh0Rm9ybWF0IjowLCJHcm91cHMiOlt7IiRpZCI6Ijc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pZCI6IjgiLCIkdHlwZSI6IlN3aXNzQWNhZGVtaWMuQ2l0YXZpLlByb2plY3QsIFN3aXNzQWNhZGVtaWMuQ2l0YXZpIn19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YWdpY21hcHMuZGUvZ25zcy13aXNzZW4vd2llLWZ1bmt0aW9uaWVydC1ncHMvP0w9MCIsIlVyaVN0cmluZyI6Imh0dHBzOi8vd3d3Lm1hZ2ljbWFwcy5kZS9nbnNzLXdpc3Nlbi93aWUtZnVua3Rpb25pZXJ0LWdwcy8/TD0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2XSJ9XX0sIlRhZyI6IkNpdGF2aVBsYWNlaG9sZGVyI2RjNzBkOTZlLTgzMmEtNDYzZC1iYThkLWFiNDk0ZWJhMDE0NCIsIlRleHQiOiJbNl0iLCJXQUlWZXJzaW9uIjoiNi4xNC4wLjAifQ==}</w:instrText>
          </w:r>
          <w:r w:rsidR="00480C37">
            <w:fldChar w:fldCharType="separate"/>
          </w:r>
          <w:r w:rsidR="00CA0B4B">
            <w:t>[6]</w:t>
          </w:r>
          <w:r w:rsidR="00480C37">
            <w:fldChar w:fldCharType="end"/>
          </w:r>
        </w:sdtContent>
      </w:sdt>
      <w:r w:rsidR="00C57B40">
        <w:t>.</w:t>
      </w:r>
    </w:p>
    <w:p w14:paraId="29321058" w14:textId="1CF9DD22" w:rsidR="00210C2F" w:rsidRPr="00210C2F" w:rsidRDefault="00C057EC" w:rsidP="00B84FFB">
      <w:pPr>
        <w:pStyle w:val="berschrift2"/>
      </w:pPr>
      <w:bookmarkStart w:id="13" w:name="_Toc139037468"/>
      <w:r>
        <w:t>Map-Matching</w:t>
      </w:r>
      <w:bookmarkEnd w:id="13"/>
    </w:p>
    <w:p w14:paraId="67B2D622" w14:textId="31A666AA" w:rsidR="00375724" w:rsidRDefault="00375724" w:rsidP="00375724">
      <w:r>
        <w:t xml:space="preserve">Wie im letzten Abschnitt bereits erwähnt, sind </w:t>
      </w:r>
      <w:r w:rsidR="00B553C9">
        <w:t>Positionen und somit auch Positionssequenzen</w:t>
      </w:r>
      <w:r>
        <w:t xml:space="preserve">, welche über das GNSS ermittelt werden </w:t>
      </w:r>
      <w:r w:rsidR="00B553C9">
        <w:t>im Regelfall</w:t>
      </w:r>
      <w:r>
        <w:t xml:space="preserve"> </w:t>
      </w:r>
      <w:r w:rsidR="00B553C9">
        <w:t>fehlerbelastet</w:t>
      </w:r>
      <w:r>
        <w:t xml:space="preserve">. </w:t>
      </w:r>
      <w:r w:rsidR="00B553C9">
        <w:t xml:space="preserve">Zum </w:t>
      </w:r>
      <w:r w:rsidR="00926C4B">
        <w:t>einen</w:t>
      </w:r>
      <w:r w:rsidR="00B553C9">
        <w:t xml:space="preserve"> durch </w:t>
      </w:r>
      <w:r w:rsidR="00164D06">
        <w:t xml:space="preserve">Abtastfehler, </w:t>
      </w:r>
      <w:r w:rsidR="00B553C9">
        <w:t>also de</w:t>
      </w:r>
      <w:r w:rsidR="001C5A67">
        <w:t>n</w:t>
      </w:r>
      <w:r w:rsidR="00B553C9">
        <w:t xml:space="preserve"> Verlust von Information zwischen zwei aufgenommenen </w:t>
      </w:r>
      <w:r w:rsidR="00926C4B" w:rsidRPr="009D50AB">
        <w:rPr>
          <w:color w:val="70AD47" w:themeColor="accent6"/>
        </w:rPr>
        <w:t>GNSS-Punkten</w:t>
      </w:r>
      <w:r w:rsidR="00164D06">
        <w:rPr>
          <w:color w:val="70AD47" w:themeColor="accent6"/>
        </w:rPr>
        <w:t xml:space="preserve">, </w:t>
      </w:r>
      <w:r w:rsidR="00164D06">
        <w:t>aber natürlich auch durch Messungenauigkeiten</w:t>
      </w:r>
      <w:r w:rsidR="00B553C9">
        <w:t>.</w:t>
      </w:r>
      <w:r w:rsidR="00B333D2">
        <w:t xml:space="preserve"> Diese </w:t>
      </w:r>
      <w:r w:rsidR="00164D06">
        <w:t>Ungenauigkeiten</w:t>
      </w:r>
      <w:r w:rsidR="00B333D2">
        <w:t xml:space="preserve"> zu ignorieren kann potenziell zu falschen Analysen und entsprechend auch zu falschen Schlussfolgerungen in den Klassifikationsmodellen führen</w:t>
      </w:r>
      <w:r w:rsidR="001C5A67">
        <w:t xml:space="preserve">. </w:t>
      </w:r>
      <w:r w:rsidR="001C5A67" w:rsidRPr="001C5A67">
        <w:rPr>
          <w:i/>
          <w:iCs/>
        </w:rPr>
        <w:t>Map-Matching</w:t>
      </w:r>
      <w:r w:rsidR="001C5A67">
        <w:t xml:space="preserve"> ist ein möglicher Ansatz derartige Fehler zu minimeren. Gemeint ist hiermit das Abbilden von aufgenommenen Positionssequenzen auf eine digitale Repräsentation eines Straßen- und Wegenetzes</w:t>
      </w:r>
      <w:r w:rsidR="003E43A0">
        <w:t xml:space="preserve">, das üblicherweise in Form eines </w:t>
      </w:r>
      <w:r w:rsidR="003E43A0" w:rsidRPr="003E43A0">
        <w:rPr>
          <w:i/>
          <w:iCs/>
          <w:color w:val="70AD47" w:themeColor="accent6"/>
        </w:rPr>
        <w:t>Graphen</w:t>
      </w:r>
      <w:r w:rsidR="003E43A0" w:rsidRPr="003E43A0">
        <w:rPr>
          <w:color w:val="70AD47" w:themeColor="accent6"/>
        </w:rPr>
        <w:t xml:space="preserve"> </w:t>
      </w:r>
      <w:r w:rsidR="003E43A0">
        <w:t>vorliegt</w:t>
      </w:r>
      <w:r w:rsidR="00B0097E" w:rsidRPr="003E43A0">
        <w:t xml:space="preserve"> </w:t>
      </w:r>
      <w:sdt>
        <w:sdtPr>
          <w:alias w:val="To edit, see citavi.com/edit"/>
          <w:tag w:val="CitaviPlaceholder#92acd8f6-780c-4073-8435-724d34d99390"/>
          <w:id w:val="916822791"/>
          <w:placeholder>
            <w:docPart w:val="DefaultPlaceholder_-1854013440"/>
          </w:placeholder>
        </w:sdtPr>
        <w:sdtContent>
          <w:r w:rsidR="00B0097E">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M3NTBlLWFiMzItNDM2OS04NDMwLWFkN2IxZDMzODE5O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wVDEwOjU3OjQz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OTJhY2Q4ZjYtNzgwYy00MDczLTg0MzUtNzI0ZDM0ZDk5MzkwIiwiVGV4dCI6Ils3XSIsIldBSVZlcnNpb24iOiI2LjE0LjAuMCJ9}</w:instrText>
          </w:r>
          <w:r w:rsidR="00B0097E">
            <w:fldChar w:fldCharType="separate"/>
          </w:r>
          <w:r w:rsidR="00CA0B4B">
            <w:t>[7]</w:t>
          </w:r>
          <w:r w:rsidR="00B0097E">
            <w:fldChar w:fldCharType="end"/>
          </w:r>
        </w:sdtContent>
      </w:sdt>
      <w:r w:rsidR="001C5A67">
        <w:t xml:space="preserve">.  </w:t>
      </w:r>
      <w:r w:rsidR="00DE7ABE" w:rsidRPr="0040396E">
        <w:rPr>
          <w:color w:val="FF0000"/>
        </w:rPr>
        <w:t>Abb. 2</w:t>
      </w:r>
      <w:r w:rsidR="00DE7ABE">
        <w:t xml:space="preserve"> zeigt ein Beispiel für ein solches Map-Matching.</w:t>
      </w:r>
    </w:p>
    <w:p w14:paraId="2D5B0550" w14:textId="36E43122" w:rsidR="006062C0" w:rsidRDefault="006062C0" w:rsidP="006062C0">
      <w:pPr>
        <w:pStyle w:val="AbbMitRahmen"/>
      </w:pPr>
      <w:r w:rsidRPr="00DE7ABE">
        <w:rPr>
          <w:noProof/>
        </w:rPr>
        <w:drawing>
          <wp:inline distT="0" distB="0" distL="0" distR="0" wp14:anchorId="6B3DA8EF" wp14:editId="333B5C0B">
            <wp:extent cx="3971925" cy="2456185"/>
            <wp:effectExtent l="0" t="0" r="0" b="1270"/>
            <wp:docPr id="1591620979" name="Grafik 1" descr="Ein Bild, das Reihe, Screenshot, Diagramm,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620979" name="Grafik 1" descr="Ein Bild, das Reihe, Screenshot, Diagramm, Karte enthält.&#10;&#10;Automatisch generierte Beschreibung"/>
                    <pic:cNvPicPr/>
                  </pic:nvPicPr>
                  <pic:blipFill>
                    <a:blip r:embed="rId16"/>
                    <a:stretch>
                      <a:fillRect/>
                    </a:stretch>
                  </pic:blipFill>
                  <pic:spPr>
                    <a:xfrm>
                      <a:off x="0" y="0"/>
                      <a:ext cx="4064461" cy="2513408"/>
                    </a:xfrm>
                    <a:prstGeom prst="rect">
                      <a:avLst/>
                    </a:prstGeom>
                  </pic:spPr>
                </pic:pic>
              </a:graphicData>
            </a:graphic>
          </wp:inline>
        </w:drawing>
      </w:r>
    </w:p>
    <w:p w14:paraId="1EAC567A" w14:textId="0402A0D5" w:rsidR="006062C0" w:rsidRDefault="006062C0" w:rsidP="006062C0">
      <w:pPr>
        <w:pStyle w:val="Beschriftung"/>
        <w:jc w:val="center"/>
      </w:pPr>
      <w:bookmarkStart w:id="14" w:name="_Toc139037434"/>
      <w:r>
        <w:t xml:space="preserve">Abb.  </w:t>
      </w:r>
      <w:fldSimple w:instr=" SEQ Abb._ \* ARABIC ">
        <w:r w:rsidR="00CC3C71">
          <w:rPr>
            <w:noProof/>
          </w:rPr>
          <w:t>2</w:t>
        </w:r>
      </w:fldSimple>
      <w:r>
        <w:t xml:space="preserve">: Map-Matching von aufgenommenen GNSS-Punkten auf das Straßennetz </w:t>
      </w:r>
      <w:sdt>
        <w:sdtPr>
          <w:alias w:val="To edit, see citavi.com/edit"/>
          <w:tag w:val="CitaviPlaceholder#2f063343-26ea-42af-a7bc-3d79712de8a8"/>
          <w:id w:val="-1609734635"/>
          <w:placeholder>
            <w:docPart w:val="68484D57FD444081B6C71DE1A2A51991"/>
          </w:placeholder>
        </w:sdtPr>
        <w:sdtContent>
          <w:r>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DQxNTAyLWVmZWYtNDRhMC05MTQ0LTVkNzhiNTU2MGM0N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wVDEwOjU3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yZjA2MzM0My0yNmVhLTQyYWYtYTdiYy0zZDc5NzEyZGU4YTgiLCJUZXh0IjoiWzddIiwiV0FJVmVyc2lvbiI6IjYuMTQuMC4wIn0=}</w:instrText>
          </w:r>
          <w:r>
            <w:fldChar w:fldCharType="separate"/>
          </w:r>
          <w:r w:rsidR="0008262A">
            <w:t>[7]</w:t>
          </w:r>
          <w:r>
            <w:fldChar w:fldCharType="end"/>
          </w:r>
        </w:sdtContent>
      </w:sdt>
      <w:bookmarkEnd w:id="14"/>
    </w:p>
    <w:p w14:paraId="508C4D9B" w14:textId="162AF143" w:rsidR="00443CBA" w:rsidRDefault="00294752" w:rsidP="00217C23">
      <w:r>
        <w:lastRenderedPageBreak/>
        <w:t xml:space="preserve">Beim Versuch eine Positionssequenz auf ein Straßen- und Wegenetz zu </w:t>
      </w:r>
      <w:r w:rsidR="00DE26E4">
        <w:t>projizieren</w:t>
      </w:r>
      <w:r>
        <w:t>, handelt es sich im Grunde um ein Suchproblem</w:t>
      </w:r>
      <w:r w:rsidR="00BA333A">
        <w:t xml:space="preserve">. </w:t>
      </w:r>
      <w:r>
        <w:t>Gesucht wird</w:t>
      </w:r>
      <w:r w:rsidR="00BA333A">
        <w:t xml:space="preserve"> hierbei</w:t>
      </w:r>
      <w:r>
        <w:t xml:space="preserve"> die</w:t>
      </w:r>
      <w:r w:rsidR="00DE5626">
        <w:t xml:space="preserve">jenige </w:t>
      </w:r>
      <w:r w:rsidR="00DE26E4">
        <w:t>Abfolge an Straßensegmenten, welche</w:t>
      </w:r>
      <w:r w:rsidR="00DE5626">
        <w:t xml:space="preserve"> am wahrscheinlichsten</w:t>
      </w:r>
      <w:r w:rsidR="00DE26E4">
        <w:t xml:space="preserve"> zu</w:t>
      </w:r>
      <w:r w:rsidR="00DE5626">
        <w:t xml:space="preserve"> der</w:t>
      </w:r>
      <w:r w:rsidR="00DE26E4">
        <w:t xml:space="preserve"> gegebenen Sequenz an GNSS-Punkten passt. </w:t>
      </w:r>
      <w:r w:rsidR="00AD453A">
        <w:t>Hierfür nutzen die meisten modernen Map-Matching-</w:t>
      </w:r>
      <w:r w:rsidR="00DC7D52">
        <w:t>Services</w:t>
      </w:r>
      <w:r w:rsidR="00AD453A">
        <w:t xml:space="preserve"> </w:t>
      </w:r>
      <w:r w:rsidR="00DB7395">
        <w:t>einen komplexen</w:t>
      </w:r>
      <w:r w:rsidR="00AD453A">
        <w:t xml:space="preserve"> Algorithm</w:t>
      </w:r>
      <w:r w:rsidR="00DB7395">
        <w:t>us</w:t>
      </w:r>
      <w:r w:rsidR="00AD453A">
        <w:t xml:space="preserve">, </w:t>
      </w:r>
      <w:r w:rsidR="00DB7395">
        <w:t>der auf einem</w:t>
      </w:r>
      <w:r w:rsidR="00AD453A">
        <w:t xml:space="preserve"> </w:t>
      </w:r>
      <w:r w:rsidR="00AD453A" w:rsidRPr="004D5C9F">
        <w:rPr>
          <w:i/>
          <w:iCs/>
          <w:color w:val="70AD47" w:themeColor="accent6"/>
        </w:rPr>
        <w:t>Hidden-Markov-Model</w:t>
      </w:r>
      <w:r w:rsidR="00F26DEA" w:rsidRPr="004D5C9F">
        <w:rPr>
          <w:i/>
          <w:iCs/>
          <w:color w:val="70AD47" w:themeColor="accent6"/>
        </w:rPr>
        <w:t xml:space="preserve"> </w:t>
      </w:r>
      <w:r w:rsidR="00F26DEA" w:rsidRPr="00F26DEA">
        <w:t>(HMM</w:t>
      </w:r>
      <w:r w:rsidR="00F26DEA">
        <w:rPr>
          <w:i/>
          <w:iCs/>
        </w:rPr>
        <w:t>)</w:t>
      </w:r>
      <w:r w:rsidR="00DB7395">
        <w:rPr>
          <w:i/>
          <w:iCs/>
        </w:rPr>
        <w:t xml:space="preserve"> </w:t>
      </w:r>
      <w:r w:rsidR="001E6507">
        <w:t>basier</w:t>
      </w:r>
      <w:r w:rsidR="00DB7395">
        <w:t>t</w:t>
      </w:r>
      <w:r w:rsidR="00217C23">
        <w:t xml:space="preserve"> und im Folgenden vereinfacht erläutert werden soll.</w:t>
      </w:r>
      <w:r w:rsidR="009A55E3">
        <w:t xml:space="preserve"> </w:t>
      </w:r>
      <w:r w:rsidR="00217C23">
        <w:t>Im ersten Schritt</w:t>
      </w:r>
      <w:r w:rsidR="009A55E3">
        <w:t xml:space="preserve"> werden</w:t>
      </w:r>
      <w:r w:rsidR="0040396E">
        <w:t xml:space="preserve">, wie in </w:t>
      </w:r>
      <w:r w:rsidR="0040396E" w:rsidRPr="0040396E">
        <w:rPr>
          <w:color w:val="FF0000"/>
        </w:rPr>
        <w:t>Abb. 3</w:t>
      </w:r>
      <w:r w:rsidR="0040396E" w:rsidRPr="0040396E">
        <w:t xml:space="preserve"> veranschaulicht,</w:t>
      </w:r>
      <w:r w:rsidR="009A55E3" w:rsidRPr="0040396E">
        <w:t xml:space="preserve"> für </w:t>
      </w:r>
      <w:r w:rsidR="009A55E3">
        <w:t xml:space="preserve">alle GNSS-Punkte passende Straßensegmente, sogenannte </w:t>
      </w:r>
      <w:r w:rsidR="009A55E3" w:rsidRPr="00926C4B">
        <w:rPr>
          <w:i/>
          <w:iCs/>
        </w:rPr>
        <w:t>Kandidaten</w:t>
      </w:r>
      <w:r w:rsidR="009A55E3">
        <w:t>, ermittelt. Diese werden in Abhängigkeit verschiedener Parameter</w:t>
      </w:r>
      <w:r w:rsidR="0040396E">
        <w:t xml:space="preserve"> in einem </w:t>
      </w:r>
      <w:r w:rsidR="000615A1">
        <w:t>gewissen</w:t>
      </w:r>
      <w:r w:rsidR="0040396E">
        <w:t xml:space="preserve"> Umkreis um die Punkte</w:t>
      </w:r>
      <w:r w:rsidR="000615A1">
        <w:t xml:space="preserve"> herum</w:t>
      </w:r>
      <w:r w:rsidR="0040396E">
        <w:t xml:space="preserve"> bestimmt</w:t>
      </w:r>
      <w:r w:rsidR="009D55F6">
        <w:t xml:space="preserve"> </w:t>
      </w:r>
      <w:sdt>
        <w:sdtPr>
          <w:alias w:val="To edit, see citavi.com/edit"/>
          <w:tag w:val="CitaviPlaceholder#4cd0a0a8-e11b-497a-900e-0a06d00134fa"/>
          <w:id w:val="-950007763"/>
          <w:placeholder>
            <w:docPart w:val="30CB8090FA6B48F89F486789941F64C9"/>
          </w:placeholder>
        </w:sdtPr>
        <w:sdtContent>
          <w:r w:rsidR="009D55F6">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jE3NTE2LTJhNDMtNGVlYy1hMjMzLTRiN2I3YWFhNDVj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wVDEwOjU3OjQz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NGNkMGEwYTgtZTExYi00OTdhLTkwMGUtMGEwNmQwMDEzNGZhIiwiVGV4dCI6Ils3XSIsIldBSVZlcnNpb24iOiI2LjE0LjAuMCJ9}</w:instrText>
          </w:r>
          <w:r w:rsidR="009D55F6">
            <w:fldChar w:fldCharType="separate"/>
          </w:r>
          <w:r w:rsidR="00CA0B4B">
            <w:t>[7]</w:t>
          </w:r>
          <w:r w:rsidR="009D55F6">
            <w:fldChar w:fldCharType="end"/>
          </w:r>
        </w:sdtContent>
      </w:sdt>
      <w:r w:rsidR="009D55F6">
        <w:t>.</w:t>
      </w:r>
    </w:p>
    <w:p w14:paraId="62804E6E" w14:textId="77777777" w:rsidR="008119A8" w:rsidRDefault="008119A8" w:rsidP="008119A8">
      <w:pPr>
        <w:pStyle w:val="AbbMitRahmen"/>
        <w:keepNext/>
      </w:pPr>
      <w:r>
        <w:rPr>
          <w:noProof/>
        </w:rPr>
        <w:drawing>
          <wp:inline distT="0" distB="0" distL="0" distR="0" wp14:anchorId="1DE19AAB" wp14:editId="7B28295A">
            <wp:extent cx="4229100" cy="2429658"/>
            <wp:effectExtent l="0" t="0" r="0" b="8890"/>
            <wp:docPr id="113904995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9013" cy="2435353"/>
                    </a:xfrm>
                    <a:prstGeom prst="rect">
                      <a:avLst/>
                    </a:prstGeom>
                    <a:noFill/>
                  </pic:spPr>
                </pic:pic>
              </a:graphicData>
            </a:graphic>
          </wp:inline>
        </w:drawing>
      </w:r>
    </w:p>
    <w:p w14:paraId="6B98833B" w14:textId="7D6D999D" w:rsidR="006E78A5" w:rsidRDefault="008119A8" w:rsidP="008119A8">
      <w:pPr>
        <w:pStyle w:val="Beschriftung"/>
        <w:jc w:val="center"/>
      </w:pPr>
      <w:bookmarkStart w:id="15" w:name="_Toc139037435"/>
      <w:r>
        <w:t xml:space="preserve">Abb.  </w:t>
      </w:r>
      <w:fldSimple w:instr=" SEQ Abb._ \* ARABIC ">
        <w:r w:rsidR="00CC3C71">
          <w:rPr>
            <w:noProof/>
          </w:rPr>
          <w:t>3</w:t>
        </w:r>
      </w:fldSimple>
      <w:r>
        <w:t>: GNSS-Punkte und zugehörige Kandidaten</w:t>
      </w:r>
      <w:bookmarkEnd w:id="15"/>
    </w:p>
    <w:p w14:paraId="74A8DB0B" w14:textId="77777777" w:rsidR="008119A8" w:rsidRDefault="008119A8" w:rsidP="008119A8"/>
    <w:p w14:paraId="4E0AE37A" w14:textId="2E1A3221" w:rsidR="00477960" w:rsidRDefault="00807A8A" w:rsidP="008119A8">
      <w:r w:rsidRPr="00DB5F26">
        <w:t xml:space="preserve">Im </w:t>
      </w:r>
      <w:r w:rsidR="00DB5F26" w:rsidRPr="00DB5F26">
        <w:t>nächsten</w:t>
      </w:r>
      <w:r w:rsidRPr="00DB5F26">
        <w:t xml:space="preserve"> Schritt wird das HMM eingesetzt.</w:t>
      </w:r>
      <w:r w:rsidR="00477960" w:rsidRPr="00DB5F26">
        <w:t xml:space="preserve"> </w:t>
      </w:r>
      <w:r w:rsidR="00BF7684" w:rsidRPr="00DB5F26">
        <w:t>Dabei</w:t>
      </w:r>
      <w:r w:rsidR="00477960" w:rsidRPr="00DB5F26">
        <w:t xml:space="preserve"> </w:t>
      </w:r>
      <w:r w:rsidR="00477960">
        <w:t xml:space="preserve">werden die gegebenen GNSS-Punkte als </w:t>
      </w:r>
      <w:r w:rsidR="00477960" w:rsidRPr="002677E4">
        <w:rPr>
          <w:i/>
          <w:iCs/>
        </w:rPr>
        <w:t>beobachtbare Zustände</w:t>
      </w:r>
      <w:r w:rsidR="00477960">
        <w:rPr>
          <w:i/>
          <w:iCs/>
        </w:rPr>
        <w:t xml:space="preserve"> </w:t>
      </w:r>
      <w:r w:rsidR="00477960" w:rsidRPr="002677E4">
        <w:t>(</w:t>
      </w:r>
      <w:r w:rsidR="00477960" w:rsidRPr="00C408C4">
        <w:t>measurements</w:t>
      </w:r>
      <w:r w:rsidR="00477960" w:rsidRPr="002677E4">
        <w:t>)</w:t>
      </w:r>
      <w:r w:rsidR="00477960">
        <w:t xml:space="preserve"> betrachtet</w:t>
      </w:r>
      <w:r>
        <w:t xml:space="preserve">. Die zugehörigen Kandidaten bilden die Menge der </w:t>
      </w:r>
      <w:r w:rsidR="00C408C4" w:rsidRPr="00C408C4">
        <w:rPr>
          <w:i/>
          <w:iCs/>
        </w:rPr>
        <w:t>un</w:t>
      </w:r>
      <w:r w:rsidR="00C408C4" w:rsidRPr="002677E4">
        <w:rPr>
          <w:i/>
          <w:iCs/>
        </w:rPr>
        <w:t>beobachtbaren</w:t>
      </w:r>
      <w:r w:rsidR="00477960" w:rsidRPr="002677E4">
        <w:rPr>
          <w:i/>
          <w:iCs/>
        </w:rPr>
        <w:t xml:space="preserve"> Zustände</w:t>
      </w:r>
      <w:r w:rsidR="00477960">
        <w:rPr>
          <w:i/>
          <w:iCs/>
        </w:rPr>
        <w:t xml:space="preserve"> </w:t>
      </w:r>
      <w:r w:rsidR="00477960">
        <w:t>(</w:t>
      </w:r>
      <w:r w:rsidR="00477960" w:rsidRPr="00C408C4">
        <w:t>hidden states</w:t>
      </w:r>
      <w:r w:rsidR="00477960">
        <w:t>).</w:t>
      </w:r>
      <w:r w:rsidR="003C5C86">
        <w:t xml:space="preserve"> Gesucht wird nun die wahrscheinlichste Sequenz an Kandidaten, als Folge von Zuständen mit den höchsten Übergangswahrscheinlichkeiten, wobei die möglichen Zustandsübergänge durch die gegebenen Verbindungen des Straßennetzwerks definiert sind.</w:t>
      </w:r>
      <w:r w:rsidR="005C7DEC">
        <w:t xml:space="preserve"> </w:t>
      </w:r>
      <w:r w:rsidR="00C50A30">
        <w:t>Bei der Berechnung dieser Übergangswahrscheinlichkeiten kommen verschiedene Metriken zum Einsatz die unter anderem dazu führen, dass Kandidaten, welche sich näher a</w:t>
      </w:r>
      <w:r w:rsidR="002352C4">
        <w:t>n den</w:t>
      </w:r>
      <w:r w:rsidR="00C50A30">
        <w:t xml:space="preserve"> aufgezeichneten Punkt</w:t>
      </w:r>
      <w:r w:rsidR="002352C4">
        <w:t>en</w:t>
      </w:r>
      <w:r w:rsidR="00C50A30">
        <w:t xml:space="preserve"> befinden, als wahrscheinlicher angenommen werden. Außerdem werden Folgen von Kandidaten bevorzugt, die möglichst wenig komplexe </w:t>
      </w:r>
      <w:r w:rsidR="00926C4B">
        <w:t>Bewegungs-</w:t>
      </w:r>
      <w:r w:rsidR="00AE06D5">
        <w:t>Manöver</w:t>
      </w:r>
      <w:r w:rsidR="00C50A30">
        <w:t xml:space="preserve"> voraussetzen.</w:t>
      </w:r>
      <w:r w:rsidR="00081285">
        <w:t xml:space="preserve"> Wurden die Übergangswahrscheinlichkeiten berechnet</w:t>
      </w:r>
      <w:r w:rsidR="00DB5F26">
        <w:t>, so</w:t>
      </w:r>
      <w:r w:rsidR="00081285">
        <w:t xml:space="preserve"> definieren diese einen Suchraum, in welchen nun der optimale Pfad mit Hilfe eines </w:t>
      </w:r>
      <w:r w:rsidR="00FA054A">
        <w:t>Suchalgorithmus</w:t>
      </w:r>
      <w:r w:rsidR="00081285">
        <w:t>, wie bspw.</w:t>
      </w:r>
      <w:r w:rsidR="00D96721">
        <w:t xml:space="preserve"> dem</w:t>
      </w:r>
      <w:r w:rsidR="00081285">
        <w:t xml:space="preserve"> </w:t>
      </w:r>
      <w:r w:rsidR="00081285" w:rsidRPr="004D5C9F">
        <w:rPr>
          <w:i/>
          <w:iCs/>
          <w:color w:val="70AD47" w:themeColor="accent6"/>
        </w:rPr>
        <w:t>A*</w:t>
      </w:r>
      <w:r w:rsidR="00D96721">
        <w:rPr>
          <w:i/>
          <w:iCs/>
        </w:rPr>
        <w:t>-</w:t>
      </w:r>
      <w:r w:rsidR="00081285">
        <w:t xml:space="preserve"> oder dem </w:t>
      </w:r>
      <w:r w:rsidR="00081285" w:rsidRPr="004D5C9F">
        <w:rPr>
          <w:i/>
          <w:iCs/>
          <w:color w:val="70AD47" w:themeColor="accent6"/>
        </w:rPr>
        <w:lastRenderedPageBreak/>
        <w:t>Dijkstra-Algorithmus</w:t>
      </w:r>
      <w:r w:rsidR="00081285">
        <w:t xml:space="preserve"> bestimmt wird. </w:t>
      </w:r>
      <w:r w:rsidR="00FA054A" w:rsidRPr="00A12618">
        <w:rPr>
          <w:color w:val="C00000"/>
        </w:rPr>
        <w:t xml:space="preserve">Abb. 4 </w:t>
      </w:r>
      <w:r w:rsidR="00FA054A">
        <w:t xml:space="preserve">zeigt alle möglichen Übergänge zwischen den Kandidaten der in </w:t>
      </w:r>
      <w:r w:rsidR="00FA054A" w:rsidRPr="00A12618">
        <w:rPr>
          <w:color w:val="C00000"/>
        </w:rPr>
        <w:t>Abb. 3</w:t>
      </w:r>
      <w:r w:rsidR="00FA054A">
        <w:t xml:space="preserve"> gegebenen Positionssequenz. </w:t>
      </w:r>
      <w:r w:rsidR="00D96721">
        <w:t>D</w:t>
      </w:r>
      <w:r w:rsidR="00D44590">
        <w:t>er durch den Suchalgorithmus</w:t>
      </w:r>
      <w:r w:rsidR="00D96721">
        <w:t xml:space="preserve"> </w:t>
      </w:r>
      <w:r w:rsidR="00D44590">
        <w:t>gefundene</w:t>
      </w:r>
      <w:r w:rsidR="0038012B">
        <w:t xml:space="preserve"> (optimale)</w:t>
      </w:r>
      <w:r w:rsidR="00D44590">
        <w:t xml:space="preserve"> Pfad und die zugehörigen </w:t>
      </w:r>
      <w:r w:rsidR="008D5B51">
        <w:t xml:space="preserve">Kandidaten </w:t>
      </w:r>
      <w:r w:rsidR="00D96721">
        <w:t>sind</w:t>
      </w:r>
      <w:r w:rsidR="008D5B51">
        <w:t xml:space="preserve"> hervorgehoben</w:t>
      </w:r>
      <w:r w:rsidR="009473F8">
        <w:t xml:space="preserve"> </w:t>
      </w:r>
      <w:sdt>
        <w:sdtPr>
          <w:alias w:val="To edit, see citavi.com/edit"/>
          <w:tag w:val="CitaviPlaceholder#e290faef-89ae-470a-af68-5a410280df09"/>
          <w:id w:val="-1176872923"/>
          <w:placeholder>
            <w:docPart w:val="DefaultPlaceholder_-1854013440"/>
          </w:placeholder>
        </w:sdtPr>
        <w:sdtContent>
          <w:r w:rsidR="009473F8">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czOTg1LWFjMDAtNDY5Ni04Y2VhLWQ0NWFjNmZhZThk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wVDEwOjU3OjQz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ZTI5MGZhZWYtODlhZS00NzBhLWFmNjgtNWE0MTAyODBkZjA5IiwiVGV4dCI6Ils3XSIsIldBSVZlcnNpb24iOiI2LjE0LjAuMCJ9}</w:instrText>
          </w:r>
          <w:r w:rsidR="009473F8">
            <w:fldChar w:fldCharType="separate"/>
          </w:r>
          <w:r w:rsidR="00CA0B4B">
            <w:t>[7]</w:t>
          </w:r>
          <w:r w:rsidR="009473F8">
            <w:fldChar w:fldCharType="end"/>
          </w:r>
        </w:sdtContent>
      </w:sdt>
      <w:r w:rsidR="008D5B51">
        <w:t>.</w:t>
      </w:r>
    </w:p>
    <w:p w14:paraId="38ADB157" w14:textId="77777777" w:rsidR="00D96721" w:rsidRDefault="00D96721" w:rsidP="00D96721">
      <w:pPr>
        <w:pStyle w:val="AbbMitRahmen"/>
        <w:keepNext/>
      </w:pPr>
      <w:r w:rsidRPr="00D96721">
        <w:rPr>
          <w:noProof/>
        </w:rPr>
        <w:drawing>
          <wp:inline distT="0" distB="0" distL="0" distR="0" wp14:anchorId="01B5814B" wp14:editId="0EC9DDF6">
            <wp:extent cx="3248025" cy="2420551"/>
            <wp:effectExtent l="0" t="0" r="0" b="0"/>
            <wp:docPr id="422044956" name="Grafik 1" descr="Ein Bild, das Kreis, Diagramm, Reihe, Desig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044956" name="Grafik 1" descr="Ein Bild, das Kreis, Diagramm, Reihe, Design enthält.&#10;&#10;Automatisch generierte Beschreibung"/>
                    <pic:cNvPicPr/>
                  </pic:nvPicPr>
                  <pic:blipFill>
                    <a:blip r:embed="rId18"/>
                    <a:stretch>
                      <a:fillRect/>
                    </a:stretch>
                  </pic:blipFill>
                  <pic:spPr>
                    <a:xfrm>
                      <a:off x="0" y="0"/>
                      <a:ext cx="3269310" cy="2436414"/>
                    </a:xfrm>
                    <a:prstGeom prst="rect">
                      <a:avLst/>
                    </a:prstGeom>
                  </pic:spPr>
                </pic:pic>
              </a:graphicData>
            </a:graphic>
          </wp:inline>
        </w:drawing>
      </w:r>
    </w:p>
    <w:p w14:paraId="2F83858A" w14:textId="3D2F095E" w:rsidR="00D96721" w:rsidRDefault="00D96721" w:rsidP="00D96721">
      <w:pPr>
        <w:pStyle w:val="Beschriftung"/>
        <w:jc w:val="center"/>
      </w:pPr>
      <w:bookmarkStart w:id="16" w:name="_Toc139037436"/>
      <w:r>
        <w:t xml:space="preserve">Abb.  </w:t>
      </w:r>
      <w:fldSimple w:instr=" SEQ Abb._ \* ARABIC ">
        <w:r w:rsidR="00CC3C71">
          <w:rPr>
            <w:noProof/>
          </w:rPr>
          <w:t>4</w:t>
        </w:r>
      </w:fldSimple>
      <w:r>
        <w:t xml:space="preserve">: Mögliche Übergänge und optimaler Pfad </w:t>
      </w:r>
      <w:sdt>
        <w:sdtPr>
          <w:alias w:val="To edit, see citavi.com/edit"/>
          <w:tag w:val="CitaviPlaceholder#662f33eb-a399-404d-be4e-43b0fe7298ad"/>
          <w:id w:val="374584046"/>
          <w:placeholder>
            <w:docPart w:val="DefaultPlaceholder_-1854013440"/>
          </w:placeholder>
        </w:sdtPr>
        <w:sdtContent>
          <w:r>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TQ4ZGYzLWIxZmMtNGI4ZC05MTg1LTBkNTVkNmJmZTA4ZC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wVDEwOjU3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2NjJmMzNlYi1hMzk5LTQwNGQtYmU0ZS00M2IwZmU3Mjk4YWQiLCJUZXh0IjoiWzddIiwiV0FJVmVyc2lvbiI6IjYuMTQuMC4wIn0=}</w:instrText>
          </w:r>
          <w:r>
            <w:fldChar w:fldCharType="separate"/>
          </w:r>
          <w:r w:rsidR="0008262A">
            <w:t>[7]</w:t>
          </w:r>
          <w:r>
            <w:fldChar w:fldCharType="end"/>
          </w:r>
        </w:sdtContent>
      </w:sdt>
      <w:bookmarkEnd w:id="16"/>
    </w:p>
    <w:p w14:paraId="038AA834" w14:textId="77777777" w:rsidR="00F26DEA" w:rsidRDefault="00F26DEA" w:rsidP="008119A8"/>
    <w:p w14:paraId="4EA98F4E" w14:textId="0B49AF36" w:rsidR="00B25605" w:rsidRDefault="00837CF2" w:rsidP="008119A8">
      <w:r>
        <w:t xml:space="preserve">Ein großer Vorteil der HMM-basierten </w:t>
      </w:r>
      <w:r w:rsidR="008F7DE2">
        <w:t>Services</w:t>
      </w:r>
      <w:r>
        <w:t xml:space="preserve"> ist, dass sie sich sowohl für</w:t>
      </w:r>
      <w:r w:rsidR="00FF414F">
        <w:t xml:space="preserve"> </w:t>
      </w:r>
      <w:r w:rsidR="00926C4B">
        <w:t xml:space="preserve">den Einsatz in </w:t>
      </w:r>
      <w:r w:rsidR="00FF414F" w:rsidRPr="00B25605">
        <w:rPr>
          <w:i/>
          <w:iCs/>
        </w:rPr>
        <w:t>Online-</w:t>
      </w:r>
      <w:r w:rsidR="00FF414F">
        <w:t xml:space="preserve"> als auch in </w:t>
      </w:r>
      <w:r w:rsidR="00FF414F" w:rsidRPr="00B25605">
        <w:rPr>
          <w:i/>
          <w:iCs/>
        </w:rPr>
        <w:t>Offline-Szenarien</w:t>
      </w:r>
      <w:r w:rsidR="00FF414F">
        <w:t xml:space="preserve"> eignen </w:t>
      </w:r>
      <w:sdt>
        <w:sdtPr>
          <w:alias w:val="To edit, see citavi.com/edit"/>
          <w:tag w:val="CitaviPlaceholder#2a7c05b5-a9b4-47b3-8013-4ffb6882d8f4"/>
          <w:id w:val="-112136690"/>
          <w:placeholder>
            <w:docPart w:val="DefaultPlaceholder_-1854013440"/>
          </w:placeholder>
        </w:sdtPr>
        <w:sdtContent>
          <w:r w:rsidR="00FF414F">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zYmVlLTI2NzgtNDA1Yi1iZjBmLTdkYTVmYTEyZmZlNS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wOjI2OjM3IiwiTW9kaWZpZWRCeSI6Il9MZW5uaSBLb2VwcGVyIiwiSWQiOiJmZWM4ZTdjYy1kZWI3LTRmZjgtYTg5OS03NTU4MTJiMjEyY2UiLCJNb2RpZmllZE9uIjoiMjAyMy0wNi0yNFQxMDoyNjoz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Ny0yMFQxMDo1Nzo0My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4XSJ9XX0sIlRhZyI6IkNpdGF2aVBsYWNlaG9sZGVyIzJhN2MwNWI1LWE5YjQtNDdiMy04MDEzLTRmZmI2ODgyZDhmNCIsIlRleHQiOiJbOF0iLCJXQUlWZXJzaW9uIjoiNi4xNC4wLjAifQ==}</w:instrText>
          </w:r>
          <w:r w:rsidR="00FF414F">
            <w:fldChar w:fldCharType="separate"/>
          </w:r>
          <w:r w:rsidR="00CA0B4B">
            <w:t>[8]</w:t>
          </w:r>
          <w:r w:rsidR="00FF414F">
            <w:fldChar w:fldCharType="end"/>
          </w:r>
        </w:sdtContent>
      </w:sdt>
      <w:r w:rsidR="00FF414F">
        <w:t xml:space="preserve">. Unter </w:t>
      </w:r>
      <w:r w:rsidR="00E37705">
        <w:t>E</w:t>
      </w:r>
      <w:r w:rsidR="00FF414F">
        <w:t xml:space="preserve">rsterem versteht man </w:t>
      </w:r>
      <w:r w:rsidR="00926C4B">
        <w:t>das Map-Matching</w:t>
      </w:r>
      <w:r w:rsidR="00E37705">
        <w:t xml:space="preserve"> unter Echtzeit-Bedingungen. </w:t>
      </w:r>
      <w:r w:rsidR="00F561F5">
        <w:t>Das</w:t>
      </w:r>
      <w:r w:rsidR="00E37705">
        <w:t xml:space="preserve"> heißt die Punkte werden bereits während der Aufnahme auf das Straßennetz abgebildet, wobei natürlich nur die </w:t>
      </w:r>
      <w:r w:rsidR="00BA3A1C">
        <w:t xml:space="preserve">bisher bekannten </w:t>
      </w:r>
      <w:r w:rsidR="00E37705">
        <w:t xml:space="preserve">Punkte genutzt werden </w:t>
      </w:r>
      <w:r w:rsidR="0017147F">
        <w:t>können,</w:t>
      </w:r>
      <w:r w:rsidR="00E37705">
        <w:t xml:space="preserve"> um die wahrscheinlichsten Kandidaten</w:t>
      </w:r>
      <w:r w:rsidR="00B25605">
        <w:t xml:space="preserve"> für </w:t>
      </w:r>
      <w:r w:rsidR="00926C4B">
        <w:t>den</w:t>
      </w:r>
      <w:r w:rsidR="00BA3A1C">
        <w:t xml:space="preserve"> aktuellen Punkt</w:t>
      </w:r>
      <w:r w:rsidR="00E37705">
        <w:t xml:space="preserve"> zu ermitteln. </w:t>
      </w:r>
      <w:r w:rsidR="00210C2F">
        <w:t>Im Gegensatz dazu</w:t>
      </w:r>
      <w:r w:rsidR="00B25605">
        <w:t xml:space="preserve"> können in Offline-Szenarien auch </w:t>
      </w:r>
      <w:r w:rsidR="00BA3A1C">
        <w:t>alle</w:t>
      </w:r>
      <w:r w:rsidR="00B25605">
        <w:t xml:space="preserve"> nachfolgenden Punkte miteinbezogen werden, da das </w:t>
      </w:r>
      <w:r w:rsidR="00926C4B">
        <w:t>Map-</w:t>
      </w:r>
      <w:r w:rsidR="00B25605">
        <w:t>Matching erst dann stattfindet, wenn die Aufnahme abgeschlossen wurde</w:t>
      </w:r>
      <w:r w:rsidR="00BA3A1C">
        <w:t xml:space="preserve"> </w:t>
      </w:r>
      <w:sdt>
        <w:sdtPr>
          <w:alias w:val="To edit, see citavi.com/edit"/>
          <w:tag w:val="CitaviPlaceholder#2b50ecfc-d9c4-471d-9429-725e7d0a4bca"/>
          <w:id w:val="904568460"/>
          <w:placeholder>
            <w:docPart w:val="DefaultPlaceholder_-1854013440"/>
          </w:placeholder>
        </w:sdtPr>
        <w:sdtContent>
          <w:r w:rsidR="00BA3A1C">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TU3N2Q2LTU1YjUtNGEwYy05OWI3LWY4YTgzYmVkODIzMS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wVDEwOjU3OjQz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WzddIn1dfSwiVGFnIjoiQ2l0YXZpUGxhY2Vob2xkZXIjMmI1MGVjZmMtZDljNC00NzFkLTk0MjktNzI1ZTdkMGE0YmNhIiwiVGV4dCI6Ils3XSIsIldBSVZlcnNpb24iOiI2LjE0LjAuMCJ9}</w:instrText>
          </w:r>
          <w:r w:rsidR="00BA3A1C">
            <w:fldChar w:fldCharType="separate"/>
          </w:r>
          <w:r w:rsidR="00CA0B4B">
            <w:t>[7]</w:t>
          </w:r>
          <w:r w:rsidR="00BA3A1C">
            <w:fldChar w:fldCharType="end"/>
          </w:r>
        </w:sdtContent>
      </w:sdt>
      <w:r w:rsidR="00B25605">
        <w:t>.</w:t>
      </w:r>
    </w:p>
    <w:p w14:paraId="6DF906A6" w14:textId="4C24C13B" w:rsidR="00081A68" w:rsidRDefault="00223C81" w:rsidP="008119A8">
      <w:r>
        <w:t>In Bezug auf die</w:t>
      </w:r>
      <w:r w:rsidR="001A3577">
        <w:t xml:space="preserve"> zugrundeliegenden</w:t>
      </w:r>
      <w:r>
        <w:t xml:space="preserve"> Positionssequenzen</w:t>
      </w:r>
      <w:r w:rsidR="001A3577">
        <w:t xml:space="preserve"> </w:t>
      </w:r>
      <w:r>
        <w:t xml:space="preserve">zeigt eine Untersuchung von </w:t>
      </w:r>
      <w:r w:rsidR="00362E32">
        <w:t>Pingfu</w:t>
      </w:r>
      <w:r>
        <w:t xml:space="preserve"> Chao et al. </w:t>
      </w:r>
      <w:sdt>
        <w:sdtPr>
          <w:alias w:val="To edit, see citavi.com/edit"/>
          <w:tag w:val="CitaviPlaceholder#dfb8900b-8f43-4f44-a578-06c4f20f46f2"/>
          <w:id w:val="1129742974"/>
          <w:placeholder>
            <w:docPart w:val="DefaultPlaceholder_-1854013440"/>
          </w:placeholder>
        </w:sdtPr>
        <w:sdtContent>
          <w:r>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ZDUwZGY4LTI2ZjMtNDA2Ny04YWVhLTM5MTYzYWExYTY2NCIsIlJhbmdlTGVuZ3RoIjozLCJSZWZlcmVuY2VJZCI6ImI0NjdmNjY4LTg5NzktNDFjNy1hMmJiLTk4ZGI4MGFkYTg2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sZW5uaVxcQXBwRGF0YVxcTG9jYWxcXFRlbXBcXGFvaGV0dHBkLmpwZyIsIlVyaVN0cmluZyI6ImI0NjdmNjY4LTg5NzktNDFjNy1hMmJiLTk4ZGI4MGFkYTg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YXJ4aXYub3JnL3BkZi8xOTEwLjEzMDY1IiwiVXJpU3RyaW5nIjoiaHR0cHM6Ly9hcnhpdi5vcmcvcGRmLzE5MTAuMTMwNj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0VDEwOjI2OjM3IiwiTW9kaWZpZWRCeSI6Il9MZW5uaSBLb2VwcGVyIiwiSWQiOiJmZWM4ZTdjYy1kZWI3LTRmZjgtYTg5OS03NTU4MTJiMjEyY2UiLCJNb2RpZmllZE9uIjoiMjAyMy0wNi0yNFQxMDoyNjozN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5MTAuMTMwNjUiLCJVcmlTdHJpbmciOiJodHRwczovL2FyeGl2Lm9yZy9wZGYvMTkxMC4xMzA2NXYxLnBkZ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GZiODkwMGItOGY0My00ZjQ0LWE1NzgtMDZjNGYyMGY0NmYyIiwiVGV4dCI6Ils4XSIsIldBSVZlcnNpb24iOiI2LjE0LjAuMCJ9}</w:instrText>
          </w:r>
          <w:r>
            <w:fldChar w:fldCharType="separate"/>
          </w:r>
          <w:r w:rsidR="0008262A">
            <w:t>[8]</w:t>
          </w:r>
          <w:r>
            <w:fldChar w:fldCharType="end"/>
          </w:r>
        </w:sdtContent>
      </w:sdt>
      <w:r>
        <w:t>, dass die Aufnahmerate einen wesentlichen Einfluss auf die Qualität des Map-Matchings besitzt. Demnach führen</w:t>
      </w:r>
      <w:r w:rsidR="00F2175C">
        <w:t xml:space="preserve"> nicht nur</w:t>
      </w:r>
      <w:r>
        <w:t xml:space="preserve"> zu </w:t>
      </w:r>
      <w:r w:rsidR="000757D6">
        <w:t>niedrige,</w:t>
      </w:r>
      <w:r>
        <w:t xml:space="preserve"> sondern auch zu hohe Aufnahmeraten</w:t>
      </w:r>
      <w:r w:rsidR="001A3577">
        <w:t xml:space="preserve"> (im Bereich von 1Hz)</w:t>
      </w:r>
      <w:r w:rsidR="000757D6">
        <w:t xml:space="preserve"> </w:t>
      </w:r>
      <w:r>
        <w:t>zu</w:t>
      </w:r>
      <w:r w:rsidR="000757D6">
        <w:t xml:space="preserve"> potenziell</w:t>
      </w:r>
      <w:r>
        <w:t xml:space="preserve"> minderwertigen Matching-Ergebnissen.</w:t>
      </w:r>
      <w:r w:rsidR="000757D6">
        <w:t xml:space="preserve"> </w:t>
      </w:r>
    </w:p>
    <w:p w14:paraId="22EAE52D" w14:textId="5AA76233" w:rsidR="0052542D" w:rsidRPr="00BC6219" w:rsidRDefault="007B71BC" w:rsidP="007B71BC">
      <w:pPr>
        <w:pStyle w:val="berschrift2"/>
      </w:pPr>
      <w:bookmarkStart w:id="17" w:name="_Toc139037469"/>
      <w:r>
        <w:t>Maschinelles Lernen</w:t>
      </w:r>
      <w:r w:rsidR="00441254">
        <w:t xml:space="preserve"> und Klassifikation</w:t>
      </w:r>
      <w:bookmarkEnd w:id="17"/>
    </w:p>
    <w:p w14:paraId="47D94C01" w14:textId="2D319E4A" w:rsidR="008D5BBD" w:rsidRDefault="00151EEE" w:rsidP="00903292">
      <w:r>
        <w:t xml:space="preserve">Eine weit verbreitete Definition des Begriffs </w:t>
      </w:r>
      <w:r w:rsidRPr="00151EEE">
        <w:rPr>
          <w:i/>
          <w:iCs/>
        </w:rPr>
        <w:t>Maschinelles Lernen</w:t>
      </w:r>
      <w:r w:rsidR="00903292">
        <w:rPr>
          <w:i/>
          <w:iCs/>
        </w:rPr>
        <w:t xml:space="preserve"> </w:t>
      </w:r>
      <w:r w:rsidR="00903292" w:rsidRPr="00903292">
        <w:t>(engl.</w:t>
      </w:r>
      <w:r w:rsidR="00903292">
        <w:rPr>
          <w:i/>
          <w:iCs/>
        </w:rPr>
        <w:t xml:space="preserve"> Machine Learning</w:t>
      </w:r>
      <w:r w:rsidR="00903292" w:rsidRPr="00903292">
        <w:t>)</w:t>
      </w:r>
      <w:r>
        <w:rPr>
          <w:i/>
          <w:iCs/>
        </w:rPr>
        <w:t xml:space="preserve"> </w:t>
      </w:r>
      <w:r>
        <w:t>wurde 1959 durch Arthur Lee Samuel, einem amerikanischen Pionier auf dem Gebiet der Computerspiele und künstlichen Intelligenz, geprägt</w:t>
      </w:r>
      <w:r w:rsidR="005317E6">
        <w:t xml:space="preserve"> </w:t>
      </w:r>
      <w:sdt>
        <w:sdtPr>
          <w:alias w:val="To edit, see citavi.com/edit"/>
          <w:tag w:val="CitaviPlaceholder#29fbded3-f301-40c1-b2fe-fe7fe83cc7e2"/>
          <w:id w:val="-1295673380"/>
          <w:placeholder>
            <w:docPart w:val="DefaultPlaceholder_-1854013440"/>
          </w:placeholder>
        </w:sdtPr>
        <w:sdtContent>
          <w:r w:rsidR="005317E6">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M2ExZWI3LTg3ZWUtNGQ4OS05Y2JkLWQ3NmY2NTVhMjJjYSIsIlJhbmdlTGVuZ3RoIjozLCJSZWZlcmVuY2VJZCI6IjEwZjQ4NWU2LWU3YTctNGUyNC05MTg2LTAzODE0ZjI4NTd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VuLndpa2lwZWRpYS5vcmcvdy9pbmRleC5waHA/dGl0bGU9QXJ0aHVyX1NhbXVlbF8oY29tcHV0ZXJfc2NpZW50aXN0KSZvbGRpZD0xMTQ5MzAxNzQwIiwiVXJpU3RyaW5nIjoiaHR0cHM6Ly9lbi53aWtpcGVkaWEub3JnL3cvaW5kZXgucGhwP3RpdGxlPUFydGh1cl9TYW11ZWxfKGNvbXB1dGVyX3NjaWVudGlzdCkmb2xkaWQ9MTE0OTMwMTc0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ldIn1dfSwiVGFnIjoiQ2l0YXZpUGxhY2Vob2xkZXIjMjlmYmRlZDMtZjMwMS00MGMxLWIyZmUtZmU3ZmU4M2NjN2UyIiwiVGV4dCI6Ils5XSIsIldBSVZlcnNpb24iOiI2LjE0LjAuMCJ9}</w:instrText>
          </w:r>
          <w:r w:rsidR="005317E6">
            <w:fldChar w:fldCharType="separate"/>
          </w:r>
          <w:r w:rsidR="00CA0B4B">
            <w:t>[9]</w:t>
          </w:r>
          <w:r w:rsidR="005317E6">
            <w:fldChar w:fldCharType="end"/>
          </w:r>
        </w:sdtContent>
      </w:sdt>
      <w:r>
        <w:t>. Er definierte</w:t>
      </w:r>
      <w:r w:rsidR="007C43FB">
        <w:t xml:space="preserve"> </w:t>
      </w:r>
      <w:r>
        <w:t xml:space="preserve">das Maschinelle Lernen als Fachgebiet, welches Computern die Fähigkeit </w:t>
      </w:r>
      <w:r w:rsidR="00F561F5">
        <w:t>verleiht</w:t>
      </w:r>
      <w:r w:rsidR="00903292">
        <w:t>, Probleme zu lösen</w:t>
      </w:r>
      <w:r w:rsidR="00F561F5">
        <w:t>,</w:t>
      </w:r>
      <w:r>
        <w:t xml:space="preserve"> ohne explizit </w:t>
      </w:r>
      <w:r>
        <w:lastRenderedPageBreak/>
        <w:t xml:space="preserve">dafür </w:t>
      </w:r>
      <w:r w:rsidR="007C43FB">
        <w:t>programmiert</w:t>
      </w:r>
      <w:r>
        <w:t xml:space="preserve"> zu werden. </w:t>
      </w:r>
      <w:r w:rsidR="007C43FB">
        <w:t xml:space="preserve">Um dies zu </w:t>
      </w:r>
      <w:r w:rsidR="00334A61">
        <w:t>erreichen,</w:t>
      </w:r>
      <w:r w:rsidR="007C43FB">
        <w:t xml:space="preserve"> werden beim Maschinellen Lernen</w:t>
      </w:r>
      <w:r w:rsidR="00F561F5">
        <w:t xml:space="preserve"> verschieden</w:t>
      </w:r>
      <w:r w:rsidR="007C43FB">
        <w:t>e</w:t>
      </w:r>
      <w:r w:rsidR="00F561F5">
        <w:t xml:space="preserve"> Algorithmen </w:t>
      </w:r>
      <w:r w:rsidR="007C43FB">
        <w:t>eingesetzt</w:t>
      </w:r>
      <w:r w:rsidR="00F561F5">
        <w:t xml:space="preserve">, welche dazu in der Lage </w:t>
      </w:r>
      <w:r w:rsidR="00334A61">
        <w:t>sind,</w:t>
      </w:r>
      <w:r w:rsidR="00DF79A2">
        <w:t xml:space="preserve"> sich im Hinblick auf eine gegebene Aufgabe selbstständig zu verbessern, indem sie durch die Verarbeitung von Beispieldaten </w:t>
      </w:r>
      <w:r w:rsidR="00DF79A2" w:rsidRPr="005317E6">
        <w:rPr>
          <w:i/>
          <w:iCs/>
        </w:rPr>
        <w:t>Erfahrung</w:t>
      </w:r>
      <w:r w:rsidR="003B0139" w:rsidRPr="005317E6">
        <w:rPr>
          <w:i/>
          <w:iCs/>
        </w:rPr>
        <w:t>en</w:t>
      </w:r>
      <w:r w:rsidR="00DF79A2">
        <w:t xml:space="preserve"> sammeln.</w:t>
      </w:r>
      <w:r w:rsidR="00E26969">
        <w:t xml:space="preserve"> </w:t>
      </w:r>
      <w:r w:rsidR="00DF79A2">
        <w:t>Die Menge der</w:t>
      </w:r>
      <w:r w:rsidR="00F614A1">
        <w:t xml:space="preserve"> </w:t>
      </w:r>
      <w:r w:rsidR="00DF79A2">
        <w:t xml:space="preserve">verwendeten Beispieldaten nennt man </w:t>
      </w:r>
      <w:r w:rsidR="00F614A1">
        <w:t>dabei</w:t>
      </w:r>
      <w:r w:rsidR="00334A61">
        <w:t xml:space="preserve"> </w:t>
      </w:r>
      <w:r w:rsidR="00DF79A2" w:rsidRPr="00DF79A2">
        <w:rPr>
          <w:i/>
          <w:iCs/>
        </w:rPr>
        <w:t>Trainingsdatensatz</w:t>
      </w:r>
      <w:r w:rsidR="00DF79A2">
        <w:t xml:space="preserve">. Ein einzelnes Beispiel wird als </w:t>
      </w:r>
      <w:r w:rsidR="003B0139" w:rsidRPr="00D24E2C">
        <w:rPr>
          <w:i/>
          <w:iCs/>
        </w:rPr>
        <w:t>Trainings</w:t>
      </w:r>
      <w:r w:rsidR="00E26969" w:rsidRPr="00D24E2C">
        <w:rPr>
          <w:i/>
          <w:iCs/>
        </w:rPr>
        <w:t>d</w:t>
      </w:r>
      <w:r w:rsidR="00DF79A2" w:rsidRPr="00DF79A2">
        <w:rPr>
          <w:i/>
          <w:iCs/>
        </w:rPr>
        <w:t>atenpunkt</w:t>
      </w:r>
      <w:r w:rsidR="00DF79A2">
        <w:t xml:space="preserve"> bezeichnet</w:t>
      </w:r>
      <w:r w:rsidR="00D24E2C">
        <w:t xml:space="preserve">. Entsprechend </w:t>
      </w:r>
      <w:r w:rsidR="00AC4BE3">
        <w:t>nennt</w:t>
      </w:r>
      <w:r w:rsidR="00D24E2C">
        <w:t xml:space="preserve"> man den Lernprozess </w:t>
      </w:r>
      <w:r w:rsidR="00D24E2C" w:rsidRPr="00D24E2C">
        <w:rPr>
          <w:i/>
          <w:iCs/>
        </w:rPr>
        <w:t>Training</w:t>
      </w:r>
      <w:r w:rsidR="00D24E2C">
        <w:t>.</w:t>
      </w:r>
      <w:r w:rsidR="00334A61">
        <w:t xml:space="preserve"> </w:t>
      </w:r>
      <w:sdt>
        <w:sdtPr>
          <w:alias w:val="To edit, see citavi.com/edit"/>
          <w:tag w:val="CitaviPlaceholder#866185de-e734-49a2-825b-104383b4d84e"/>
          <w:id w:val="1499917774"/>
          <w:placeholder>
            <w:docPart w:val="DefaultPlaceholder_-1854013440"/>
          </w:placeholder>
        </w:sdtPr>
        <w:sdtContent>
          <w:r w:rsidR="00334A61">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TZlMTYwLWE5M2ItNGE1Ny1hZGEzLTNhNDRjYjI3Zjk5MS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BUMTA6NTc6NDM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RdIn1dfSwiVGFnIjoiQ2l0YXZpUGxhY2Vob2xkZXIjODY2MTg1ZGUtZTczNC00OWEyLTgyNWItMTA0MzgzYjRkODRlIiwiVGV4dCI6IlsxMCwgUy4gNF0iLCJXQUlWZXJzaW9uIjoiNi4xNC4wLjAifQ==}</w:instrText>
          </w:r>
          <w:r w:rsidR="00334A61">
            <w:fldChar w:fldCharType="separate"/>
          </w:r>
          <w:r w:rsidR="00CA0B4B">
            <w:t>[10, S. 4]</w:t>
          </w:r>
          <w:r w:rsidR="00334A61">
            <w:fldChar w:fldCharType="end"/>
          </w:r>
        </w:sdtContent>
      </w:sdt>
      <w:r w:rsidR="00E26969">
        <w:t xml:space="preserve"> </w:t>
      </w:r>
      <w:r w:rsidR="00D24E2C">
        <w:t xml:space="preserve">Die meisten Algorithmen sind hierbei modellbasiert, das heißt sie </w:t>
      </w:r>
      <w:r w:rsidR="00AC4BE3">
        <w:t>stützen</w:t>
      </w:r>
      <w:r w:rsidR="00D24E2C">
        <w:t xml:space="preserve"> </w:t>
      </w:r>
      <w:r w:rsidR="00AC4BE3">
        <w:t xml:space="preserve">sich </w:t>
      </w:r>
      <w:r w:rsidR="00D24E2C">
        <w:t>auf (je nach Algorithmus</w:t>
      </w:r>
      <w:r w:rsidR="00104406">
        <w:t xml:space="preserve"> und gewählten </w:t>
      </w:r>
      <w:r w:rsidR="00104406" w:rsidRPr="00903292">
        <w:rPr>
          <w:i/>
          <w:iCs/>
          <w:color w:val="70AD47" w:themeColor="accent6"/>
        </w:rPr>
        <w:t>Hyperparam</w:t>
      </w:r>
      <w:r w:rsidR="00F614A1" w:rsidRPr="00903292">
        <w:rPr>
          <w:i/>
          <w:iCs/>
          <w:color w:val="70AD47" w:themeColor="accent6"/>
        </w:rPr>
        <w:t>e</w:t>
      </w:r>
      <w:r w:rsidR="00104406" w:rsidRPr="00903292">
        <w:rPr>
          <w:i/>
          <w:iCs/>
          <w:color w:val="70AD47" w:themeColor="accent6"/>
        </w:rPr>
        <w:t>tern</w:t>
      </w:r>
      <w:r w:rsidR="00A64566">
        <w:t xml:space="preserve"> mehr oder weniger</w:t>
      </w:r>
      <w:r w:rsidR="00D24E2C">
        <w:t>) komplexe</w:t>
      </w:r>
      <w:r w:rsidR="00090B15">
        <w:t xml:space="preserve"> mathematische</w:t>
      </w:r>
      <w:r w:rsidR="00D24E2C">
        <w:t xml:space="preserve"> </w:t>
      </w:r>
      <w:r w:rsidR="00D24E2C" w:rsidRPr="002216D1">
        <w:t>Modelle</w:t>
      </w:r>
      <w:r w:rsidR="00D24E2C">
        <w:t xml:space="preserve">, deren </w:t>
      </w:r>
      <w:r w:rsidR="00D24E2C" w:rsidRPr="00104406">
        <w:rPr>
          <w:i/>
          <w:iCs/>
        </w:rPr>
        <w:t>Modellparameter</w:t>
      </w:r>
      <w:r w:rsidR="00D24E2C">
        <w:t xml:space="preserve"> im Zuge des Trainings so angepasst werden, dass sie</w:t>
      </w:r>
      <w:r w:rsidR="00375A5E">
        <w:t xml:space="preserve"> im besten Fall</w:t>
      </w:r>
      <w:r w:rsidR="00A64566">
        <w:t>e</w:t>
      </w:r>
      <w:r w:rsidR="00D24E2C">
        <w:t xml:space="preserve"> </w:t>
      </w:r>
      <w:r w:rsidR="00903292">
        <w:t>Muster und Gesetzmäßigkeiten in den Daten widerspiegeln.</w:t>
      </w:r>
      <w:r w:rsidR="00090B15">
        <w:t xml:space="preserve"> </w:t>
      </w:r>
      <w:r w:rsidR="002216D1">
        <w:t xml:space="preserve">Das trainierte </w:t>
      </w:r>
      <w:r w:rsidR="002216D1" w:rsidRPr="002216D1">
        <w:rPr>
          <w:i/>
          <w:iCs/>
        </w:rPr>
        <w:t>Modell</w:t>
      </w:r>
      <w:r w:rsidR="002216D1">
        <w:t xml:space="preserve"> kann anschließend auf die konkrete Aufgabenstellung angewandt werden, wobei es dazu in der Lage ist auch mit neuen Datenpunkten umzugehen</w:t>
      </w:r>
      <w:r w:rsidR="00720A41">
        <w:t xml:space="preserve"> </w:t>
      </w:r>
      <w:sdt>
        <w:sdtPr>
          <w:alias w:val="To edit, see citavi.com/edit"/>
          <w:tag w:val="CitaviPlaceholder#a7daeba9-e3b5-4eba-98c2-cd455c1b3a3b"/>
          <w:id w:val="-1142800719"/>
          <w:placeholder>
            <w:docPart w:val="DefaultPlaceholder_-1854013440"/>
          </w:placeholder>
        </w:sdtPr>
        <w:sdtContent>
          <w:r w:rsidR="00090B15">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ODQyYWY0LTM4OTctNDQ2Yi1iNGJiLTZjNWE0YTkxZTI2O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wVDEwOjU3OjQzIiwiUHJvamVjdCI6eyIkcmVmIjoiOCJ9fSwiU3VmZml4IjoiZ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MWZmLl0ifV19LCJUYWciOiJDaXRhdmlQbGFjZWhvbGRlciNhN2RhZWJhOS1lM2I1LTRlYmEtOThjMi1jZDQ1NWMxYjNhM2IiLCJUZXh0IjoiWzEwLCBTLiAyMWZmLl0iLCJXQUlWZXJzaW9uIjoiNi4xNC4wLjAifQ==}</w:instrText>
          </w:r>
          <w:r w:rsidR="00090B15">
            <w:fldChar w:fldCharType="separate"/>
          </w:r>
          <w:r w:rsidR="00CA0B4B">
            <w:t>[10, S. 21ff.]</w:t>
          </w:r>
          <w:r w:rsidR="00090B15">
            <w:fldChar w:fldCharType="end"/>
          </w:r>
        </w:sdtContent>
      </w:sdt>
      <w:r w:rsidR="00090B15">
        <w:t>.</w:t>
      </w:r>
      <w:r w:rsidR="00720A41">
        <w:t xml:space="preserve"> </w:t>
      </w:r>
    </w:p>
    <w:p w14:paraId="5659B5F1" w14:textId="56273A09" w:rsidR="002D7A1E" w:rsidRDefault="00A41BAB" w:rsidP="007B71BC">
      <w:r>
        <w:t xml:space="preserve">Maschinelles Lernen kommt meist dann zum Einsatz, wenn die </w:t>
      </w:r>
      <w:r w:rsidR="00BE5E95">
        <w:t>konventionellen</w:t>
      </w:r>
      <w:r>
        <w:t xml:space="preserve"> Methoden der Informatik an ihre</w:t>
      </w:r>
      <w:r w:rsidR="00903292">
        <w:t xml:space="preserve"> praktischen</w:t>
      </w:r>
      <w:r>
        <w:t xml:space="preserve"> Grenzen stoßen. Dies ist insbesondere</w:t>
      </w:r>
      <w:r w:rsidR="00F614A1">
        <w:t xml:space="preserve"> </w:t>
      </w:r>
      <w:r>
        <w:t>der Fall, wenn Aufgabenstellungen vorliegen, deren Lösung</w:t>
      </w:r>
      <w:r w:rsidR="00F614A1">
        <w:t>en</w:t>
      </w:r>
      <w:r>
        <w:t xml:space="preserve"> nur durch einen </w:t>
      </w:r>
      <w:r w:rsidR="00BE5E95">
        <w:t>sehr komplexen</w:t>
      </w:r>
      <w:r>
        <w:t xml:space="preserve"> Regelsatz </w:t>
      </w:r>
      <w:r w:rsidR="00F614A1">
        <w:t>realisiert</w:t>
      </w:r>
      <w:r>
        <w:t xml:space="preserve"> werden </w:t>
      </w:r>
      <w:r w:rsidR="00F614A1">
        <w:t>können</w:t>
      </w:r>
      <w:r w:rsidR="00BE5E95">
        <w:t xml:space="preserve">. Dann ist es oftmals </w:t>
      </w:r>
      <w:r w:rsidR="00903292">
        <w:t>einfacher</w:t>
      </w:r>
      <w:r w:rsidR="00BE5E95">
        <w:t xml:space="preserve"> zu versuchen über große Datenmengen und </w:t>
      </w:r>
      <w:r w:rsidR="00903292">
        <w:t>maschinelle Lernalgorithmen</w:t>
      </w:r>
      <w:r w:rsidR="00BE5E95">
        <w:t xml:space="preserve"> Erkenntnisse zu gewinnen oder gar Problemlösungen zu finden</w:t>
      </w:r>
      <w:r w:rsidR="004E4DC0">
        <w:t xml:space="preserve"> </w:t>
      </w:r>
      <w:sdt>
        <w:sdtPr>
          <w:alias w:val="To edit, see citavi.com/edit"/>
          <w:tag w:val="CitaviPlaceholder#75b10201-bd96-4217-b6be-106261d02532"/>
          <w:id w:val="-690301197"/>
          <w:placeholder>
            <w:docPart w:val="DefaultPlaceholder_-1854013440"/>
          </w:placeholder>
        </w:sdtPr>
        <w:sdtContent>
          <w:r w:rsidR="004E4DC0">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NkNjgxLTA2MGEtNGFkZS04ZTJiLTRjYmMwZTU4NDJlZCIsIlJhbmdlTGVuZ3RoIjoxM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BUMTA6NTc6NDM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ZdIn1dfSwiVGFnIjoiQ2l0YXZpUGxhY2Vob2xkZXIjNzViMTAyMDEtYmQ5Ni00MjE3LWI2YmUtMTA2MjYxZDAyNTMyIiwiVGV4dCI6IlsxMCwgUy4gNl0iLCJXQUlWZXJzaW9uIjoiNi4xNC4wLjAifQ==}</w:instrText>
          </w:r>
          <w:r w:rsidR="004E4DC0">
            <w:fldChar w:fldCharType="separate"/>
          </w:r>
          <w:r w:rsidR="00CA0B4B">
            <w:t>[10, S. 6]</w:t>
          </w:r>
          <w:r w:rsidR="004E4DC0">
            <w:fldChar w:fldCharType="end"/>
          </w:r>
        </w:sdtContent>
      </w:sdt>
      <w:r w:rsidR="00BE5E95">
        <w:t>.</w:t>
      </w:r>
      <w:r w:rsidR="000C125F">
        <w:t xml:space="preserve"> </w:t>
      </w:r>
      <w:r w:rsidR="004E4DC0">
        <w:t xml:space="preserve">Eine für das </w:t>
      </w:r>
      <w:r w:rsidR="006B6479">
        <w:t>M</w:t>
      </w:r>
      <w:r w:rsidR="004E4DC0">
        <w:t xml:space="preserve">aschinelle Lernen typische Art von Problem ist hierbei die </w:t>
      </w:r>
      <w:r w:rsidR="004E4DC0" w:rsidRPr="00A54DDE">
        <w:rPr>
          <w:i/>
          <w:iCs/>
        </w:rPr>
        <w:t>Klassifikation</w:t>
      </w:r>
      <w:r w:rsidR="004E4DC0">
        <w:t xml:space="preserve">. </w:t>
      </w:r>
      <w:r w:rsidR="00442933">
        <w:t>In diesem Kontext versteht man unter</w:t>
      </w:r>
      <w:r w:rsidR="006030F9">
        <w:t xml:space="preserve"> einem</w:t>
      </w:r>
      <w:r w:rsidR="00442933">
        <w:t xml:space="preserve"> Klassifikation</w:t>
      </w:r>
      <w:r w:rsidR="006030F9">
        <w:t xml:space="preserve">sproblem ein Vorhersageproblem, bei welchem die gesuchte Vorhersage verschiedene Klassen repräsentiert </w:t>
      </w:r>
      <w:sdt>
        <w:sdtPr>
          <w:alias w:val="To edit, see citavi.com/edit"/>
          <w:tag w:val="CitaviPlaceholder#af963761-0d65-4c3a-bebe-ff1991a1ba7a"/>
          <w:id w:val="1423383279"/>
          <w:placeholder>
            <w:docPart w:val="DefaultPlaceholder_-1854013440"/>
          </w:placeholder>
        </w:sdtPr>
        <w:sdtContent>
          <w:r w:rsidR="006030F9">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mFjMjM4LWRjM2YtNDZiZi04MmUwLWM5NjU1YzhhNTdmMy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WY5NjM3NjEtMGQ2NS00YzNhLWJlYmUtZmYxOTkxYTFiYTdhIiwiVGV4dCI6IlsxMV0iLCJXQUlWZXJzaW9uIjoiNi4xNC4wLjAifQ==}</w:instrText>
          </w:r>
          <w:r w:rsidR="006030F9">
            <w:fldChar w:fldCharType="separate"/>
          </w:r>
          <w:r w:rsidR="00CA0B4B">
            <w:t>[11]</w:t>
          </w:r>
          <w:r w:rsidR="006030F9">
            <w:fldChar w:fldCharType="end"/>
          </w:r>
        </w:sdtContent>
      </w:sdt>
      <w:r w:rsidR="006030F9">
        <w:t xml:space="preserve">. Vereinfacht gesagt werden bei einer Klassifikation also Objekte in verschiedene Kategorien eingeteilt. Im Zuge dieser Arbeit </w:t>
      </w:r>
      <w:r w:rsidR="001257E4">
        <w:t>sollen</w:t>
      </w:r>
      <w:r w:rsidR="006030F9">
        <w:t xml:space="preserve"> bspw. Verkehrsteilnehmer in die Klassen </w:t>
      </w:r>
      <w:r w:rsidR="006030F9" w:rsidRPr="006030F9">
        <w:rPr>
          <w:i/>
          <w:iCs/>
        </w:rPr>
        <w:t>Fußgänger</w:t>
      </w:r>
      <w:r w:rsidR="006030F9">
        <w:t xml:space="preserve">, </w:t>
      </w:r>
      <w:r w:rsidR="006030F9" w:rsidRPr="006030F9">
        <w:rPr>
          <w:i/>
          <w:iCs/>
        </w:rPr>
        <w:t>Fahrradfahrer</w:t>
      </w:r>
      <w:r w:rsidR="006030F9">
        <w:t xml:space="preserve">, </w:t>
      </w:r>
      <w:r w:rsidR="006030F9" w:rsidRPr="006030F9">
        <w:rPr>
          <w:i/>
          <w:iCs/>
        </w:rPr>
        <w:t>Motorradfahrer</w:t>
      </w:r>
      <w:r w:rsidR="006030F9">
        <w:t xml:space="preserve"> und </w:t>
      </w:r>
      <w:r w:rsidR="006030F9" w:rsidRPr="006030F9">
        <w:rPr>
          <w:i/>
          <w:iCs/>
        </w:rPr>
        <w:t>Auto</w:t>
      </w:r>
      <w:r w:rsidR="00991D9B">
        <w:rPr>
          <w:i/>
          <w:iCs/>
        </w:rPr>
        <w:t>s</w:t>
      </w:r>
      <w:r w:rsidR="006030F9">
        <w:t xml:space="preserve"> eingeteilt</w:t>
      </w:r>
      <w:r w:rsidR="001257E4">
        <w:t xml:space="preserve"> werden</w:t>
      </w:r>
      <w:r w:rsidR="006030F9">
        <w:t>.</w:t>
      </w:r>
      <w:r w:rsidR="002D7A1E">
        <w:t xml:space="preserve"> </w:t>
      </w:r>
    </w:p>
    <w:p w14:paraId="2985EECE" w14:textId="4FCBD044" w:rsidR="00EF2FF4" w:rsidRDefault="001257E4" w:rsidP="007B71BC">
      <w:r>
        <w:t>Algorithmen</w:t>
      </w:r>
      <w:r w:rsidR="002D7A1E">
        <w:t xml:space="preserve"> und Modelle</w:t>
      </w:r>
      <w:r>
        <w:t xml:space="preserve">, welche für die Vorhersage von Klassen eingesetzt werden können, nennt man </w:t>
      </w:r>
      <w:r w:rsidRPr="001257E4">
        <w:rPr>
          <w:i/>
          <w:iCs/>
        </w:rPr>
        <w:t>Klassifikationsverfahren</w:t>
      </w:r>
      <w:r w:rsidR="002D7A1E">
        <w:t xml:space="preserve"> bzw. </w:t>
      </w:r>
      <w:r w:rsidR="002D7A1E" w:rsidRPr="002D7A1E">
        <w:rPr>
          <w:i/>
          <w:iCs/>
        </w:rPr>
        <w:t>Klassifikatoren</w:t>
      </w:r>
      <w:r w:rsidR="002D7A1E">
        <w:t xml:space="preserve">. </w:t>
      </w:r>
      <w:r w:rsidR="00954BA7">
        <w:t xml:space="preserve">Beim Training werden den Klassifikationsverfahren zusätzlich zu den Trainingsdatenpunkten auch die zugehörigen Lösungen, also die vorherzusagenden Klassen, auch </w:t>
      </w:r>
      <w:r w:rsidR="00954BA7" w:rsidRPr="00954BA7">
        <w:rPr>
          <w:i/>
          <w:iCs/>
        </w:rPr>
        <w:t>Labels</w:t>
      </w:r>
      <w:r w:rsidR="00954BA7">
        <w:t xml:space="preserve"> genannt, mitgegeben. </w:t>
      </w:r>
      <w:r w:rsidR="00913CFB">
        <w:t xml:space="preserve">Da die Algorithmen somit während des Lernens angeleitet werden, gehören Klassifikationsverfahren im Allgemeinen dem Teilbereich des </w:t>
      </w:r>
      <w:r w:rsidR="00CC1EF0">
        <w:rPr>
          <w:i/>
          <w:iCs/>
        </w:rPr>
        <w:t>Ü</w:t>
      </w:r>
      <w:r w:rsidR="00913CFB" w:rsidRPr="00913CFB">
        <w:rPr>
          <w:i/>
          <w:iCs/>
        </w:rPr>
        <w:t>berwachten Lernens</w:t>
      </w:r>
      <w:r w:rsidR="00913CFB">
        <w:t xml:space="preserve"> </w:t>
      </w:r>
      <w:r w:rsidR="00EF2FF4">
        <w:t xml:space="preserve">(engl. </w:t>
      </w:r>
      <w:r w:rsidR="00EF2FF4" w:rsidRPr="00EF2FF4">
        <w:rPr>
          <w:i/>
          <w:iCs/>
        </w:rPr>
        <w:t>Supervised Learning</w:t>
      </w:r>
      <w:r w:rsidR="00EF2FF4">
        <w:t xml:space="preserve">) </w:t>
      </w:r>
      <w:r w:rsidR="00913CFB">
        <w:t xml:space="preserve">an. </w:t>
      </w:r>
      <w:r w:rsidR="00CC1EF0">
        <w:t xml:space="preserve">Neben </w:t>
      </w:r>
      <w:r w:rsidR="00991D9B">
        <w:t>diesem</w:t>
      </w:r>
      <w:r w:rsidR="00EF2FF4">
        <w:t xml:space="preserve"> unterscheidet man noch d</w:t>
      </w:r>
      <w:r w:rsidR="00991D9B">
        <w:t xml:space="preserve">ie </w:t>
      </w:r>
      <w:r w:rsidR="00AA0DED">
        <w:t>B</w:t>
      </w:r>
      <w:r w:rsidR="00991D9B">
        <w:t>ereiche</w:t>
      </w:r>
      <w:r w:rsidR="00EF2FF4">
        <w:t xml:space="preserve"> </w:t>
      </w:r>
      <w:r w:rsidR="00CC1EF0" w:rsidRPr="00C0492F">
        <w:rPr>
          <w:i/>
          <w:iCs/>
        </w:rPr>
        <w:t>Halbüberwachte</w:t>
      </w:r>
      <w:r w:rsidR="00991D9B" w:rsidRPr="00C0492F">
        <w:rPr>
          <w:i/>
          <w:iCs/>
        </w:rPr>
        <w:t>s</w:t>
      </w:r>
      <w:r w:rsidR="00C0492F">
        <w:t xml:space="preserve"> (engl. </w:t>
      </w:r>
      <w:r w:rsidR="00C0492F" w:rsidRPr="00C0492F">
        <w:rPr>
          <w:i/>
          <w:iCs/>
        </w:rPr>
        <w:t>Semi-Supervised</w:t>
      </w:r>
      <w:r w:rsidR="00C0492F" w:rsidRPr="00C0492F">
        <w:t>)</w:t>
      </w:r>
      <w:r w:rsidR="00CC1EF0" w:rsidRPr="00C0492F">
        <w:t xml:space="preserve">, </w:t>
      </w:r>
      <w:r w:rsidR="00CC1EF0" w:rsidRPr="00C0492F">
        <w:rPr>
          <w:i/>
          <w:iCs/>
        </w:rPr>
        <w:t>Unüberwachte</w:t>
      </w:r>
      <w:r w:rsidR="00991D9B" w:rsidRPr="00C0492F">
        <w:rPr>
          <w:i/>
          <w:iCs/>
        </w:rPr>
        <w:t>s</w:t>
      </w:r>
      <w:r w:rsidR="00C0492F" w:rsidRPr="00C0492F">
        <w:rPr>
          <w:i/>
          <w:iCs/>
        </w:rPr>
        <w:t xml:space="preserve"> </w:t>
      </w:r>
      <w:r w:rsidR="00C0492F" w:rsidRPr="00C0492F">
        <w:t>(engl.</w:t>
      </w:r>
      <w:r w:rsidR="00C0492F" w:rsidRPr="00C0492F">
        <w:rPr>
          <w:i/>
          <w:iCs/>
        </w:rPr>
        <w:t xml:space="preserve"> Unsupervised</w:t>
      </w:r>
      <w:r w:rsidR="00C0492F" w:rsidRPr="00C0492F">
        <w:t>)</w:t>
      </w:r>
      <w:r w:rsidR="00CC1EF0" w:rsidRPr="00C0492F">
        <w:t xml:space="preserve"> und </w:t>
      </w:r>
      <w:r w:rsidR="00C0492F" w:rsidRPr="00C0492F">
        <w:rPr>
          <w:i/>
          <w:iCs/>
        </w:rPr>
        <w:t>B</w:t>
      </w:r>
      <w:r w:rsidR="00CC1EF0" w:rsidRPr="00C0492F">
        <w:rPr>
          <w:i/>
          <w:iCs/>
        </w:rPr>
        <w:t>estärkende</w:t>
      </w:r>
      <w:r w:rsidR="00991D9B" w:rsidRPr="00C0492F">
        <w:rPr>
          <w:i/>
          <w:iCs/>
        </w:rPr>
        <w:t>s</w:t>
      </w:r>
      <w:r w:rsidR="00CC1EF0" w:rsidRPr="00C0492F">
        <w:rPr>
          <w:i/>
          <w:iCs/>
        </w:rPr>
        <w:t xml:space="preserve"> Lernen</w:t>
      </w:r>
      <w:r w:rsidR="00C0492F" w:rsidRPr="00C0492F">
        <w:rPr>
          <w:i/>
          <w:iCs/>
        </w:rPr>
        <w:t xml:space="preserve"> </w:t>
      </w:r>
      <w:r w:rsidR="00C0492F" w:rsidRPr="00C0492F">
        <w:t>(engl.</w:t>
      </w:r>
      <w:r w:rsidR="00C0492F" w:rsidRPr="00C0492F">
        <w:rPr>
          <w:i/>
          <w:iCs/>
        </w:rPr>
        <w:t xml:space="preserve"> Reinforcement Learning</w:t>
      </w:r>
      <w:r w:rsidR="00C0492F" w:rsidRPr="00C0492F">
        <w:t>)</w:t>
      </w:r>
      <w:r w:rsidR="00C0492F">
        <w:t xml:space="preserve"> </w:t>
      </w:r>
      <w:sdt>
        <w:sdtPr>
          <w:alias w:val="To edit, see citavi.com/edit"/>
          <w:tag w:val="CitaviPlaceholder#3385f3cd-8029-480f-a96f-381725e0c914"/>
          <w:id w:val="1856683521"/>
          <w:placeholder>
            <w:docPart w:val="053F15E3270E49CC8DCC92070CEE3DF6"/>
          </w:placeholder>
        </w:sdtPr>
        <w:sdtContent>
          <w:r w:rsidR="00C0492F">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jNjNjI4LTFhODAtNDA4OS05NTNlLWQ0OTI0ZTkzOTQxOCIsIlJhbmdlTGVuZ3RoIjoxMy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TAsIFMuIDlmZi5dIn1dfSwiVGFnIjoiQ2l0YXZpUGxhY2Vob2xkZXIjMzM4NWYzY2QtODAyOS00ODBmLWE5NmYtMzgxNzI1ZTBjOTE0IiwiVGV4dCI6IlsxMCwgUy4gOWZmLl0iLCJXQUlWZXJzaW9uIjoiNi4xNC4wLjAifQ==}</w:instrText>
          </w:r>
          <w:r w:rsidR="00C0492F">
            <w:fldChar w:fldCharType="separate"/>
          </w:r>
          <w:r w:rsidR="00CA0B4B">
            <w:t>[10, S. 9ff.]</w:t>
          </w:r>
          <w:r w:rsidR="00C0492F">
            <w:fldChar w:fldCharType="end"/>
          </w:r>
        </w:sdtContent>
      </w:sdt>
      <w:r w:rsidR="00CC1EF0" w:rsidRPr="00C0492F">
        <w:t xml:space="preserve">. </w:t>
      </w:r>
      <w:r w:rsidR="00CC1EF0">
        <w:t>Diese sind jedoch für die vorliegende Arbeit nicht von Relevanz.</w:t>
      </w:r>
    </w:p>
    <w:p w14:paraId="7CBB493E" w14:textId="19002CB6" w:rsidR="007B71BC" w:rsidRDefault="00822681" w:rsidP="007B71BC">
      <w:pPr>
        <w:pStyle w:val="berschrift2"/>
      </w:pPr>
      <w:bookmarkStart w:id="18" w:name="_Toc139037470"/>
      <w:r>
        <w:lastRenderedPageBreak/>
        <w:t xml:space="preserve">Eingesetzte </w:t>
      </w:r>
      <w:r w:rsidR="00441254">
        <w:t>Klassifikationsverfahren</w:t>
      </w:r>
      <w:bookmarkEnd w:id="18"/>
    </w:p>
    <w:p w14:paraId="74D94183" w14:textId="4EF46163" w:rsidR="00713E80" w:rsidRPr="00713E80" w:rsidRDefault="00713E80" w:rsidP="00713E80">
      <w:r>
        <w:t xml:space="preserve">Es existieren zahlreiche Maschinelle Lernverfahren, welche sich für den Einsatz als Klassifikationsverfahren eignen. Im Folgenden </w:t>
      </w:r>
      <w:r w:rsidR="00C22488">
        <w:t xml:space="preserve">soll dabei lediglich auf </w:t>
      </w:r>
      <w:r w:rsidR="00C50DCC">
        <w:t>die</w:t>
      </w:r>
      <w:r w:rsidR="00AA3E7E">
        <w:t xml:space="preserve"> </w:t>
      </w:r>
      <w:r w:rsidR="00C22488">
        <w:t>Klassifikationsverfahren eingegangen werden, welche im Zuge dieser Arbeit zum Einsatz kommen</w:t>
      </w:r>
      <w:r w:rsidR="00AB5DC2">
        <w:t xml:space="preserve">: </w:t>
      </w:r>
      <w:r w:rsidR="00AB5DC2" w:rsidRPr="00B81BF7">
        <w:rPr>
          <w:i/>
          <w:iCs/>
        </w:rPr>
        <w:t>Support Vector Machine</w:t>
      </w:r>
      <w:r w:rsidR="00AB5DC2">
        <w:t xml:space="preserve"> und </w:t>
      </w:r>
      <w:r w:rsidR="00AB5DC2" w:rsidRPr="00B81BF7">
        <w:rPr>
          <w:i/>
          <w:iCs/>
        </w:rPr>
        <w:t>Random Forest</w:t>
      </w:r>
      <w:r w:rsidR="00AB5DC2">
        <w:t>. Da das letztere Verfahren dabei auf</w:t>
      </w:r>
      <w:r w:rsidR="007B10CB">
        <w:t xml:space="preserve"> sogenannten</w:t>
      </w:r>
      <w:r w:rsidR="00AB5DC2">
        <w:t xml:space="preserve"> </w:t>
      </w:r>
      <w:r w:rsidR="006A3E79">
        <w:rPr>
          <w:i/>
          <w:iCs/>
        </w:rPr>
        <w:t>Decision-Trees</w:t>
      </w:r>
      <w:r w:rsidR="00AB5DC2">
        <w:t xml:space="preserve"> basiert, </w:t>
      </w:r>
      <w:r w:rsidR="00AA3E7E">
        <w:t>werden auch diese</w:t>
      </w:r>
      <w:r w:rsidR="007B10CB">
        <w:t xml:space="preserve"> kurz</w:t>
      </w:r>
      <w:r w:rsidR="0068310F">
        <w:t xml:space="preserve"> erläutert.</w:t>
      </w:r>
    </w:p>
    <w:p w14:paraId="73A886F6" w14:textId="491FEE8D" w:rsidR="007B71BC" w:rsidRDefault="002D66A3" w:rsidP="007B71BC">
      <w:pPr>
        <w:pStyle w:val="berschrift3"/>
      </w:pPr>
      <w:bookmarkStart w:id="19" w:name="_Toc139037471"/>
      <w:r>
        <w:t>Support Vector Machine</w:t>
      </w:r>
      <w:bookmarkEnd w:id="19"/>
    </w:p>
    <w:p w14:paraId="023D4D43" w14:textId="1CE18F9E" w:rsidR="00CD2229" w:rsidRDefault="003740BE" w:rsidP="00822681">
      <w:r>
        <w:t>Die</w:t>
      </w:r>
      <w:r w:rsidRPr="003740BE">
        <w:t xml:space="preserve"> Support-Vector-Machine</w:t>
      </w:r>
      <w:r w:rsidR="00EA717A">
        <w:t xml:space="preserve"> (SVM)</w:t>
      </w:r>
      <w:r w:rsidRPr="003740BE">
        <w:t xml:space="preserve"> ist</w:t>
      </w:r>
      <w:r>
        <w:t xml:space="preserve"> ein weit verbreitetes, mächtiges und flexibles maschinelles Lernverfahren, welches sich hervorragend für die</w:t>
      </w:r>
      <w:r w:rsidR="00B6031F">
        <w:t xml:space="preserve"> binäre</w:t>
      </w:r>
      <w:r>
        <w:t xml:space="preserve"> Klassifikation eignet. </w:t>
      </w:r>
      <w:r w:rsidR="00CD2229">
        <w:t xml:space="preserve">Basis der Klassifikation ist hierbei die lineare Separierung zweier Klassen im Merkmalsraum durch </w:t>
      </w:r>
      <w:r w:rsidR="00EF1817">
        <w:t>das Modellieren einer</w:t>
      </w:r>
      <w:r w:rsidR="00CD2229">
        <w:t xml:space="preserve"> </w:t>
      </w:r>
      <w:r w:rsidR="00EF1817">
        <w:t xml:space="preserve">hierfür </w:t>
      </w:r>
      <w:r w:rsidR="00CD2229">
        <w:t xml:space="preserve">möglichst </w:t>
      </w:r>
      <w:r w:rsidR="009F0580">
        <w:t xml:space="preserve">optimalen </w:t>
      </w:r>
      <w:r w:rsidR="00CD2229">
        <w:t>Hyperebene</w:t>
      </w:r>
      <w:r w:rsidR="00A27A9B">
        <w:t xml:space="preserve"> </w:t>
      </w:r>
      <w:sdt>
        <w:sdtPr>
          <w:alias w:val="To edit, see citavi.com/edit"/>
          <w:tag w:val="CitaviPlaceholder#be2c3851-1290-4c78-86ae-73c19fcf75a1"/>
          <w:id w:val="115261442"/>
          <w:placeholder>
            <w:docPart w:val="DefaultPlaceholder_-1854013440"/>
          </w:placeholder>
        </w:sdtPr>
        <w:sdtContent>
          <w:r w:rsidR="00A27A9B">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TI2MWM1LThjOTAtNDg1MC1iYTc3LTRiMjQ4YTc5ZDM5MS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Ny0yMFQxMDo1Nzo0My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NiZTJjMzg1MS0xMjkwLTRjNzgtODZhZS03M2MxOWZjZjc1YTEiLCJUZXh0IjoiWzEyXSIsIldBSVZlcnNpb24iOiI2LjE0LjAuMCJ9}</w:instrText>
          </w:r>
          <w:r w:rsidR="00A27A9B">
            <w:fldChar w:fldCharType="separate"/>
          </w:r>
          <w:r w:rsidR="00CA0B4B">
            <w:t>[12]</w:t>
          </w:r>
          <w:r w:rsidR="00A27A9B">
            <w:fldChar w:fldCharType="end"/>
          </w:r>
        </w:sdtContent>
      </w:sdt>
      <w:r w:rsidR="00CD2229">
        <w:t xml:space="preserve">. </w:t>
      </w:r>
      <w:r w:rsidR="00186D5A">
        <w:t xml:space="preserve">Zur besseren Vorstellung, was hiermit gemeint ist, zeigt </w:t>
      </w:r>
      <w:r w:rsidR="00186D5A" w:rsidRPr="00A600EA">
        <w:rPr>
          <w:color w:val="FF0000"/>
        </w:rPr>
        <w:t xml:space="preserve">Abb. </w:t>
      </w:r>
      <w:r w:rsidR="00A600EA" w:rsidRPr="00A600EA">
        <w:rPr>
          <w:color w:val="FF0000"/>
        </w:rPr>
        <w:t>5</w:t>
      </w:r>
      <w:r w:rsidR="00186D5A" w:rsidRPr="00A600EA">
        <w:rPr>
          <w:color w:val="FF0000"/>
        </w:rPr>
        <w:t xml:space="preserve"> </w:t>
      </w:r>
      <w:r w:rsidR="00186D5A">
        <w:t xml:space="preserve">beispielhaft eine binäre Klassifikation zweier </w:t>
      </w:r>
      <w:r w:rsidR="00A27A9B">
        <w:t>Schwertlilienarten</w:t>
      </w:r>
      <w:r w:rsidR="00186D5A">
        <w:t xml:space="preserve"> anhand der Merkmale </w:t>
      </w:r>
      <w:r w:rsidR="00186D5A" w:rsidRPr="00186D5A">
        <w:rPr>
          <w:i/>
          <w:iCs/>
        </w:rPr>
        <w:t>Länge</w:t>
      </w:r>
      <w:r w:rsidR="00186D5A">
        <w:t xml:space="preserve"> und </w:t>
      </w:r>
      <w:r w:rsidR="00186D5A" w:rsidRPr="00186D5A">
        <w:rPr>
          <w:i/>
          <w:iCs/>
        </w:rPr>
        <w:t xml:space="preserve">Breite der </w:t>
      </w:r>
      <w:r w:rsidR="00A27A9B">
        <w:rPr>
          <w:i/>
          <w:iCs/>
        </w:rPr>
        <w:t>Kronb</w:t>
      </w:r>
      <w:r w:rsidR="00186D5A" w:rsidRPr="00186D5A">
        <w:rPr>
          <w:i/>
          <w:iCs/>
        </w:rPr>
        <w:t>lätter</w:t>
      </w:r>
      <w:r w:rsidR="00E474B0">
        <w:t>. D</w:t>
      </w:r>
      <w:r w:rsidR="00186D5A" w:rsidRPr="00186D5A">
        <w:t>ie</w:t>
      </w:r>
      <w:r w:rsidR="00E474B0">
        <w:t>se spannen</w:t>
      </w:r>
      <w:r w:rsidR="00186D5A" w:rsidRPr="00186D5A">
        <w:t xml:space="preserve"> einen zweidimensionalen Merkmalsraum</w:t>
      </w:r>
      <w:r w:rsidR="00E474B0">
        <w:t xml:space="preserve"> auf</w:t>
      </w:r>
      <w:r w:rsidR="00186D5A" w:rsidRPr="00186D5A">
        <w:t>.</w:t>
      </w:r>
      <w:r w:rsidR="00A27A9B">
        <w:t xml:space="preserve"> </w:t>
      </w:r>
      <w:r w:rsidR="002D6CB2">
        <w:t xml:space="preserve">Links sind suboptimale Hyperebenen eingezeichnet, die zum Teil nicht einmal zu einer Separierung der Klassen führen. Rechts ist eine Hyperebene zu sehen, wie sie eine SVM </w:t>
      </w:r>
      <w:r w:rsidR="00051890">
        <w:t xml:space="preserve">finden </w:t>
      </w:r>
      <w:r w:rsidR="002D6CB2">
        <w:t>würde.</w:t>
      </w:r>
    </w:p>
    <w:p w14:paraId="5E714462" w14:textId="77777777" w:rsidR="009F0580" w:rsidRDefault="009F0580" w:rsidP="009F0580">
      <w:pPr>
        <w:pStyle w:val="AbbMitRahmen"/>
        <w:keepNext/>
      </w:pPr>
      <w:r>
        <w:rPr>
          <w:noProof/>
        </w:rPr>
        <w:drawing>
          <wp:inline distT="0" distB="0" distL="0" distR="0" wp14:anchorId="12021F5E" wp14:editId="63824ED2">
            <wp:extent cx="5038725" cy="1438783"/>
            <wp:effectExtent l="0" t="0" r="0" b="9525"/>
            <wp:docPr id="64323178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82296" cy="1451224"/>
                    </a:xfrm>
                    <a:prstGeom prst="rect">
                      <a:avLst/>
                    </a:prstGeom>
                    <a:noFill/>
                  </pic:spPr>
                </pic:pic>
              </a:graphicData>
            </a:graphic>
          </wp:inline>
        </w:drawing>
      </w:r>
    </w:p>
    <w:p w14:paraId="7EEE9F87" w14:textId="1FA6842A" w:rsidR="00B6031F" w:rsidRDefault="009F0580" w:rsidP="009F0580">
      <w:pPr>
        <w:pStyle w:val="Beschriftung"/>
        <w:jc w:val="center"/>
      </w:pPr>
      <w:bookmarkStart w:id="20" w:name="_Toc139037437"/>
      <w:r>
        <w:t xml:space="preserve">Abb.  </w:t>
      </w:r>
      <w:fldSimple w:instr=" SEQ Abb._ \* ARABIC ">
        <w:r w:rsidR="00CC3C71">
          <w:rPr>
            <w:noProof/>
          </w:rPr>
          <w:t>5</w:t>
        </w:r>
      </w:fldSimple>
      <w:r>
        <w:t xml:space="preserve">: Lineare Separierung durch </w:t>
      </w:r>
      <w:r w:rsidR="003C6DEB">
        <w:t xml:space="preserve">suboptimale und optimale Hyperebene </w:t>
      </w:r>
      <w:sdt>
        <w:sdtPr>
          <w:alias w:val="To edit, see citavi.com/edit"/>
          <w:tag w:val="CitaviPlaceholder#15a55ae5-bbf3-4486-b183-320d703a0dd8"/>
          <w:id w:val="-1608493155"/>
          <w:placeholder>
            <w:docPart w:val="DefaultPlaceholder_-1854013440"/>
          </w:placeholder>
        </w:sdtPr>
        <w:sdtContent>
          <w:r w:rsidR="003C6DEB">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TJiZjE3LTZlOTItNDI4Yy1iNDQ3LWRjNzA1ZWI5Y2Y2Z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VzZU51bWJlcmluZ1R5cGVPZlBhcmVudERvY3VtZW50IjpmYWxzZX1dLCJGb3JtYXR0ZWRUZXh0Ijp7IiRpZCI6IjEzIiwiQ291bnQiOjEsIlRleHRVbml0cyI6W3siJGlkIjoiMTQiLCJGb250U3R5bGUiOnsiJGlkIjoiMTUiLCJOZXV0cmFsIjp0cnVlfSwiUmVhZGluZ09yZGVyIjoxLCJUZXh0IjoiWzEwLCBTLiAxNTZdIn1dfSwiVGFnIjoiQ2l0YXZpUGxhY2Vob2xkZXIjMTVhNTVhZTUtYmJmMy00NDg2LWIxODMtMzIwZDcwM2EwZGQ4IiwiVGV4dCI6IlsxMCwgUy4gMTU2XSIsIldBSVZlcnNpb24iOiI2LjE0LjAuMCJ9}</w:instrText>
          </w:r>
          <w:r w:rsidR="003C6DEB">
            <w:fldChar w:fldCharType="separate"/>
          </w:r>
          <w:r w:rsidR="0008262A">
            <w:t>[10, S. 156]</w:t>
          </w:r>
          <w:r w:rsidR="003C6DEB">
            <w:fldChar w:fldCharType="end"/>
          </w:r>
        </w:sdtContent>
      </w:sdt>
      <w:bookmarkEnd w:id="20"/>
    </w:p>
    <w:p w14:paraId="6539F010" w14:textId="77777777" w:rsidR="009F0580" w:rsidRDefault="009F0580" w:rsidP="009F0580"/>
    <w:p w14:paraId="147AA7FC" w14:textId="6883FEAE" w:rsidR="00904759" w:rsidRDefault="005A1754" w:rsidP="00904759">
      <w:r>
        <w:t>Zu beachten ist, dass die optimale Hyperebene die Daten nicht nur separiert, sondern auch den größtmöglichen Abstand zwischen den Trainingsdatenpunkten der einzelnen Klassen hält.</w:t>
      </w:r>
      <w:r w:rsidR="00C50DCC">
        <w:t xml:space="preserve"> </w:t>
      </w:r>
      <w:r w:rsidR="004727A2">
        <w:t xml:space="preserve">Dabei stützt sich die Hyperebene vollständig auf diejenigen Datenpunkte der beiden Klassen, die dieser am nächsten sind. Diese Datenpunkte werden als </w:t>
      </w:r>
      <w:r w:rsidR="004727A2" w:rsidRPr="004727A2">
        <w:rPr>
          <w:i/>
          <w:iCs/>
        </w:rPr>
        <w:t>Stützvektoren</w:t>
      </w:r>
      <w:r w:rsidR="004727A2">
        <w:t xml:space="preserve"> (engl. </w:t>
      </w:r>
      <w:r w:rsidR="004727A2" w:rsidRPr="004727A2">
        <w:rPr>
          <w:i/>
          <w:iCs/>
        </w:rPr>
        <w:t>Support Vectors</w:t>
      </w:r>
      <w:r w:rsidR="004727A2">
        <w:t xml:space="preserve">) bezeichnet. Da alle anderen Datenpunkte für die Platzierung der Hyperebene irrelevant sind, können </w:t>
      </w:r>
      <w:r w:rsidR="0058731A">
        <w:t>sie</w:t>
      </w:r>
      <w:r w:rsidR="004727A2">
        <w:t xml:space="preserve"> nach dem Training aus dem Modell verworfen werden</w:t>
      </w:r>
      <w:r w:rsidR="00F47211">
        <w:t>, wodurch SVMs sehr speichereffizient sind</w:t>
      </w:r>
      <w:r w:rsidR="002677E9">
        <w:t xml:space="preserve"> </w:t>
      </w:r>
      <w:sdt>
        <w:sdtPr>
          <w:alias w:val="To edit, see citavi.com/edit"/>
          <w:tag w:val="CitaviPlaceholder#53f44a67-60f4-4145-83ce-9c4540265664"/>
          <w:id w:val="-1742631787"/>
          <w:placeholder>
            <w:docPart w:val="DefaultPlaceholder_-1854013440"/>
          </w:placeholder>
        </w:sdtPr>
        <w:sdtContent>
          <w:r w:rsidR="002677E9">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OTM1NGQ5LWQ0NTktNGNhNi05NTE0LTQ0OTZiNDkxYzBjYy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xkZ3BvZ3JuYy5qcGciLCJVcmlTdHJpbmciOiIyNmIwNmIwMS0zOTVlLTQ3YzAtOGRmNi02YTNjZTZiODU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d2lyZXMub25saW5lbGlicmFyeS53aWxleS5jb20vZG9pL3BkZmRpcmVjdC8xMC4xMDAyL3dpY3MuNDk/ZG93bmxvYWQ9dHJ1ZSIsIlVyaVN0cmluZyI6Imh0dHBzOi8vd2lyZXMub25saW5lbGlicmFyeS53aWxleS5jb20vZG9pL3BkZmRpcmVjdC8xMC4xMDAyL3dpY3MuNDk/ZG93bmxvYWQ9dHJ1Z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hUMTM6MTI6MzgiLCJNb2RpZmllZEJ5IjoiX0xlbm5pIEtvZXBwZXIiLCJJZCI6IjRkY2M3MDc2LTkzMTUtNDY3ZS05M2M3LTI4MThlNjA2NDBmOCIsIk1vZGlmaWVkT24iOiIyMDIzLTA2LTI4VDEzOjEyOjM4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Mi93aWNzLjQ5IiwiVXJpU3RyaW5nIjoiaHR0cHM6Ly9kb2kub3JnLzEwLjEwMDIvd2ljcy40O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Ml0ifV19LCJUYWciOiJDaXRhdmlQbGFjZWhvbGRlciM1M2Y0NGE2Ny02MGY0LTQxNDUtODNjZS05YzQ1NDAyNjU2NjQiLCJUZXh0IjoiWzEyXSIsIldBSVZlcnNpb24iOiI2LjE0LjAuMCJ9}</w:instrText>
          </w:r>
          <w:r w:rsidR="002677E9">
            <w:fldChar w:fldCharType="separate"/>
          </w:r>
          <w:r w:rsidR="00CA0B4B">
            <w:t>[12]</w:t>
          </w:r>
          <w:r w:rsidR="002677E9">
            <w:fldChar w:fldCharType="end"/>
          </w:r>
        </w:sdtContent>
      </w:sdt>
      <w:r w:rsidR="002677E9">
        <w:t>.</w:t>
      </w:r>
    </w:p>
    <w:p w14:paraId="6B4B1CDC" w14:textId="7F5CED1C" w:rsidR="002B594C" w:rsidRDefault="002B594C" w:rsidP="00904759">
      <w:r>
        <w:lastRenderedPageBreak/>
        <w:t>In den meisten Anwendungsfällen ist es nicht möglich eine Hyperebene zu finden, die zwei Klassen fehlerfrei</w:t>
      </w:r>
      <w:r w:rsidR="00B213F3">
        <w:t xml:space="preserve"> linear</w:t>
      </w:r>
      <w:r>
        <w:t xml:space="preserve"> separieren kann. Außerdem sind die Hyperebenen von klassischen SVMs</w:t>
      </w:r>
      <w:r w:rsidR="00B213F3">
        <w:t xml:space="preserve"> </w:t>
      </w:r>
      <w:r>
        <w:t>oftmals durch Ausreiser gestützt</w:t>
      </w:r>
      <w:r w:rsidR="00F4562C">
        <w:t xml:space="preserve">, </w:t>
      </w:r>
      <w:r w:rsidR="00B213F3">
        <w:t>welche</w:t>
      </w:r>
      <w:r w:rsidR="00F4562C">
        <w:t xml:space="preserve"> dazu führen, dass die SVM die Daten schlecht verallgemeinert.</w:t>
      </w:r>
      <w:r>
        <w:t xml:space="preserve"> Deswegen kommen heutzutage </w:t>
      </w:r>
      <w:r w:rsidR="00F4562C">
        <w:t>vor allem</w:t>
      </w:r>
      <w:r w:rsidR="00B213F3">
        <w:t xml:space="preserve"> sogenannte</w:t>
      </w:r>
      <w:r w:rsidR="00F4562C">
        <w:t xml:space="preserve"> </w:t>
      </w:r>
      <w:r w:rsidRPr="00F4562C">
        <w:rPr>
          <w:i/>
          <w:iCs/>
        </w:rPr>
        <w:t>Soft-Margin-SVMs</w:t>
      </w:r>
      <w:r>
        <w:t xml:space="preserve"> zum Einsatz, die in Abhängigkeit von einem Hyperparameter in einem gewissen Maße Fehlklassifikationen zulassen. Dieser Hyperparameter wird als </w:t>
      </w:r>
      <m:oMath>
        <m:r>
          <w:rPr>
            <w:rFonts w:ascii="Cambria Math" w:hAnsi="Cambria Math"/>
          </w:rPr>
          <m:t>C</m:t>
        </m:r>
      </m:oMath>
      <w:r>
        <w:t xml:space="preserve"> bezeichnet. Wie in </w:t>
      </w:r>
      <w:r w:rsidRPr="00A600EA">
        <w:rPr>
          <w:color w:val="FF0000"/>
        </w:rPr>
        <w:t xml:space="preserve">Abb. 6 </w:t>
      </w:r>
      <w:r>
        <w:t xml:space="preserve">zu </w:t>
      </w:r>
      <w:r w:rsidR="00A600EA">
        <w:t>sehen,</w:t>
      </w:r>
      <w:r>
        <w:t xml:space="preserve"> führt ein höheres </w:t>
      </w:r>
      <m:oMath>
        <m:r>
          <w:rPr>
            <w:rFonts w:ascii="Cambria Math" w:hAnsi="Cambria Math"/>
          </w:rPr>
          <m:t>C</m:t>
        </m:r>
      </m:oMath>
      <w:r>
        <w:t xml:space="preserve"> im Allgemeinen zu weniger Fehlklassifikationen auf den Trainingsdaten. Allerdings werden die Daten dadurch auch potenziell weniger verallgemeinert, was zu einer schlechteren Qualität des Modells auf den Testdaten führen kann</w:t>
      </w:r>
      <w:r w:rsidR="000D1CB7">
        <w:t xml:space="preserve"> </w:t>
      </w:r>
      <w:sdt>
        <w:sdtPr>
          <w:alias w:val="To edit, see citavi.com/edit"/>
          <w:tag w:val="CitaviPlaceholder#2bc44a17-b44d-4e47-b0a7-71b127e10fb1"/>
          <w:id w:val="1146097341"/>
          <w:placeholder>
            <w:docPart w:val="DefaultPlaceholder_-1854013440"/>
          </w:placeholder>
        </w:sdtPr>
        <w:sdtContent>
          <w:r w:rsidR="000D1CB7">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jE4MTIzLWFmZTktNDQ3Ni1hOTY5LWIyMzZlYmE1OTk4N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2IiwiU3RhcnRQYWdlIjp7IiRpZCI6IjUiLCIkdHlwZSI6IlN3aXNzQWNhZGVtaWMuUGFnZU51bWJlciwgU3dpc3NBY2FkZW1pYyIsIklzRnVsbHlOdW1lcmljIjp0cnVlLCJOdW1iZXIiOjE1NiwiTnVtYmVyaW5nVHlwZSI6MCwiTnVtZXJhbFN5c3RlbSI6MCwiT3JpZ2luYWxTdHJpbmciOiIxNTYiLCJQcmV0dHlTdHJpbmciOiIxNT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TZmLl0ifV19LCJUYWciOiJDaXRhdmlQbGFjZWhvbGRlciMyYmM0NGExNy1iNDRkLTRlNDctYjBhNy03MWIxMjdlMTBmYjEiLCJUZXh0IjoiWzEwLCBTLiAxNTZmLl0iLCJXQUlWZXJzaW9uIjoiNi4xNC4wLjAifQ==}</w:instrText>
          </w:r>
          <w:r w:rsidR="000D1CB7">
            <w:fldChar w:fldCharType="separate"/>
          </w:r>
          <w:r w:rsidR="00CA0B4B">
            <w:t>[10, S. 156f.]</w:t>
          </w:r>
          <w:r w:rsidR="000D1CB7">
            <w:fldChar w:fldCharType="end"/>
          </w:r>
        </w:sdtContent>
      </w:sdt>
      <w:r>
        <w:t>.</w:t>
      </w:r>
      <w:r w:rsidR="00A600EA">
        <w:t xml:space="preserve"> Man spricht in solch einem Fall vo</w:t>
      </w:r>
      <w:r w:rsidR="000D1CB7">
        <w:t>n einem</w:t>
      </w:r>
      <w:r w:rsidR="00A600EA">
        <w:t xml:space="preserve"> </w:t>
      </w:r>
      <w:r w:rsidR="00A600EA" w:rsidRPr="00A600EA">
        <w:rPr>
          <w:i/>
          <w:iCs/>
        </w:rPr>
        <w:t>Overfitting</w:t>
      </w:r>
      <w:r w:rsidR="00A600EA">
        <w:t xml:space="preserve"> </w:t>
      </w:r>
      <w:r w:rsidR="000D1CB7">
        <w:t>in Bezug auf die</w:t>
      </w:r>
      <w:r w:rsidR="00A600EA">
        <w:t xml:space="preserve"> Training</w:t>
      </w:r>
      <w:r w:rsidR="00F4562C">
        <w:t>s</w:t>
      </w:r>
      <w:r w:rsidR="00A600EA">
        <w:t>daten.</w:t>
      </w:r>
      <w:r>
        <w:t xml:space="preserve"> </w:t>
      </w:r>
    </w:p>
    <w:p w14:paraId="34FA74D9" w14:textId="293C9707" w:rsidR="00520A4B" w:rsidRDefault="00520A4B" w:rsidP="00520A4B">
      <w:pPr>
        <w:pStyle w:val="AbbMitRahmen"/>
        <w:keepNext/>
      </w:pPr>
      <w:r>
        <w:rPr>
          <w:noProof/>
        </w:rPr>
        <w:drawing>
          <wp:inline distT="0" distB="0" distL="0" distR="0" wp14:anchorId="442720FF" wp14:editId="2031DE01">
            <wp:extent cx="5562620" cy="1524000"/>
            <wp:effectExtent l="0" t="0" r="0" b="0"/>
            <wp:docPr id="147820753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4744" cy="1530061"/>
                    </a:xfrm>
                    <a:prstGeom prst="rect">
                      <a:avLst/>
                    </a:prstGeom>
                    <a:noFill/>
                  </pic:spPr>
                </pic:pic>
              </a:graphicData>
            </a:graphic>
          </wp:inline>
        </w:drawing>
      </w:r>
    </w:p>
    <w:p w14:paraId="238A265F" w14:textId="3B6E6EDA" w:rsidR="00520A4B" w:rsidRDefault="00520A4B" w:rsidP="00520A4B">
      <w:pPr>
        <w:pStyle w:val="Beschriftung"/>
        <w:jc w:val="center"/>
      </w:pPr>
      <w:bookmarkStart w:id="21" w:name="_Toc139037438"/>
      <w:r>
        <w:t xml:space="preserve">Abb.  </w:t>
      </w:r>
      <w:fldSimple w:instr=" SEQ Abb._ \* ARABIC ">
        <w:r w:rsidR="00CC3C71">
          <w:rPr>
            <w:noProof/>
          </w:rPr>
          <w:t>6</w:t>
        </w:r>
      </w:fldSimple>
      <w:r>
        <w:t xml:space="preserve">: Effekt des Regularisierungsparameters C bei Soft-Margin-SVMs </w:t>
      </w:r>
      <w:sdt>
        <w:sdtPr>
          <w:alias w:val="To edit, see citavi.com/edit"/>
          <w:tag w:val="CitaviPlaceholder#859a4d2b-e1c7-4138-88ac-b866ef67b20c"/>
          <w:id w:val="305978796"/>
          <w:placeholder>
            <w:docPart w:val="DefaultPlaceholder_-1854013440"/>
          </w:placeholder>
        </w:sdtPr>
        <w:sdtContent>
          <w:r>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MWI4ZjU5LTQzNjMtNDU0MS1hODczLTRkNzZkNzEwYTBiY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3IiwiU3RhcnRQYWdlIjp7IiRpZCI6IjUiLCIkdHlwZSI6IlN3aXNzQWNhZGVtaWMuUGFnZU51bWJlciwgU3dpc3NBY2FkZW1pYyIsIklzRnVsbHlOdW1lcmljIjp0cnVlLCJOdW1iZXIiOjE1NywiTnVtYmVyaW5nVHlwZSI6MCwiTnVtZXJhbFN5c3RlbSI6MCwiT3JpZ2luYWxTdHJpbmciOiIxNTciLCJQcmV0dHlTdHJpbmciOiIxN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VzZU51bWJlcmluZ1R5cGVPZlBhcmVudERvY3VtZW50IjpmYWxzZX1dLCJGb3JtYXR0ZWRUZXh0Ijp7IiRpZCI6IjEzIiwiQ291bnQiOjEsIlRleHRVbml0cyI6W3siJGlkIjoiMTQiLCJGb250U3R5bGUiOnsiJGlkIjoiMTUiLCJOZXV0cmFsIjp0cnVlfSwiUmVhZGluZ09yZGVyIjoxLCJUZXh0IjoiWzEwLCBTLiAxNTddIn1dfSwiVGFnIjoiQ2l0YXZpUGxhY2Vob2xkZXIjODU5YTRkMmItZTFjNy00MTM4LTg4YWMtYjg2NmVmNjdiMjBjIiwiVGV4dCI6IlsxMCwgUy4gMTU3XSIsIldBSVZlcnNpb24iOiI2LjE0LjAuMCJ9}</w:instrText>
          </w:r>
          <w:r>
            <w:fldChar w:fldCharType="separate"/>
          </w:r>
          <w:r w:rsidR="0008262A">
            <w:t>[10, S. 157]</w:t>
          </w:r>
          <w:r>
            <w:fldChar w:fldCharType="end"/>
          </w:r>
        </w:sdtContent>
      </w:sdt>
      <w:bookmarkEnd w:id="21"/>
    </w:p>
    <w:p w14:paraId="6C4EA676" w14:textId="77777777" w:rsidR="00520A4B" w:rsidRDefault="00520A4B" w:rsidP="00520A4B"/>
    <w:p w14:paraId="16AA359B" w14:textId="3DABB27D" w:rsidR="00F4562C" w:rsidRDefault="00487E8A" w:rsidP="00520A4B">
      <w:r>
        <w:t xml:space="preserve">Oftmals benötigen SVMs zum Finden </w:t>
      </w:r>
      <w:r w:rsidR="00781001">
        <w:t>einer linear separierenden</w:t>
      </w:r>
      <w:r>
        <w:t xml:space="preserve"> Hyperebene einen </w:t>
      </w:r>
      <w:r w:rsidR="00781001">
        <w:t>R</w:t>
      </w:r>
      <w:r>
        <w:t>aum</w:t>
      </w:r>
      <w:r w:rsidR="00781001">
        <w:t xml:space="preserve"> der mehr Dimensionen als der gegebene Merkmalsraum aufweist. Um diesen zu erhalten können die Datenpunkte durch die Anwendung einer sogenannten </w:t>
      </w:r>
      <w:r w:rsidR="00781001" w:rsidRPr="00781001">
        <w:rPr>
          <w:i/>
          <w:iCs/>
        </w:rPr>
        <w:t>Kernel-Funktion</w:t>
      </w:r>
      <w:r w:rsidR="00781001">
        <w:t xml:space="preserve"> in einen solchen höherdimensionalen Raum abgebildet werden</w:t>
      </w:r>
      <w:r w:rsidR="00062EBF">
        <w:t xml:space="preserve"> </w:t>
      </w:r>
      <w:sdt>
        <w:sdtPr>
          <w:alias w:val="To edit, see citavi.com/edit"/>
          <w:tag w:val="CitaviPlaceholder#c24cf422-1d7c-4d26-87fa-81cd7b69a129"/>
          <w:id w:val="1447047080"/>
          <w:placeholder>
            <w:docPart w:val="DefaultPlaceholder_-1854013440"/>
          </w:placeholder>
        </w:sdtPr>
        <w:sdtContent>
          <w:r w:rsidR="00062EBF">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YjM2YmEzLWMwMWMtNDMwZC1hY2U5LTQ4ZmIzZmE0MTEyMiIsIlJhbmdlTGVuZ3RoIjo0LCJSZWZlcmVuY2VJZCI6IjI2YjA2YjAxLTM5NWUtNDdjMC04ZGY2LTZhM2NlNmI4NTk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GRncG9ncm5jLmpwZyIsIlVyaVN0cmluZyI6IjI2YjA2YjAxLTM5NWUtNDdjMC04ZGY2LTZhM2NlNmI4NTkx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d2ljcy40OS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aXJlcy5vbmxpbmVsaWJyYXJ5LndpbGV5LmNvbS9kb2kvcGRmZGlyZWN0LzEwLjEwMDIvd2ljcy40OT9kb3dubG9hZD10cnVlIiwiVXJpU3RyaW5nIjoiaHR0cHM6Ly93aXJlcy5vbmxpbmVsaWJyYXJ5LndpbGV5LmNvbS9kb2kvcGRmZGlyZWN0LzEwLjEwMDIvd2ljcy40OT9kb3dubG9hZD10cnVl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FQxMzoxMjozOCIsIk1vZGlmaWVkQnkiOiJfTGVubmkgS29lcHBlciIsIklkIjoiNGRjYzcwNzYtOTMxNS00NjdlLTkzYzctMjgxOGU2MDY0MGY4IiwiTW9kaWZpZWRPbiI6IjIwMjMtMDYtMjhUMTM6MTI6Mz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yL3dpY3MuNDkiLCJVcmlTdHJpbmciOiJodHRwczovL2RvaS5vcmcvMTAuMTAwMi93aWNzLjQ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WzEyXSJ9XX0sIlRhZyI6IkNpdGF2aVBsYWNlaG9sZGVyI2MyNGNmNDIyLTFkN2MtNGQyNi04N2ZhLTgxY2Q3YjY5YTEyOSIsIlRleHQiOiJbMTJdIiwiV0FJVmVyc2lvbiI6IjYuMTQuMC4wIn0=}</w:instrText>
          </w:r>
          <w:r w:rsidR="00062EBF">
            <w:fldChar w:fldCharType="separate"/>
          </w:r>
          <w:r w:rsidR="00CA0B4B">
            <w:t>[12]</w:t>
          </w:r>
          <w:r w:rsidR="00062EBF">
            <w:fldChar w:fldCharType="end"/>
          </w:r>
        </w:sdtContent>
      </w:sdt>
      <w:r w:rsidR="00781001">
        <w:t>.</w:t>
      </w:r>
      <w:r w:rsidR="009924C0">
        <w:t xml:space="preserve"> Abb. 7 dient erneut der Veranschaulichung. Der nicht separierbare Datensatz links, der lediglich das Merkma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9924C0">
        <w:t xml:space="preserve"> enthält, wird durch das Hinzufügen des Merkmals </w:t>
      </w:r>
      <m:oMath>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oMath>
      <w:r w:rsidR="009924C0">
        <w:t xml:space="preserve"> linear separierbar. </w:t>
      </w:r>
    </w:p>
    <w:p w14:paraId="68C01441" w14:textId="77777777" w:rsidR="00C16593" w:rsidRDefault="00C16593" w:rsidP="00C16593">
      <w:pPr>
        <w:pStyle w:val="AbbMitRahmen"/>
        <w:keepNext/>
      </w:pPr>
      <w:r w:rsidRPr="00C16593">
        <w:rPr>
          <w:noProof/>
        </w:rPr>
        <w:drawing>
          <wp:inline distT="0" distB="0" distL="0" distR="0" wp14:anchorId="40CE04CD" wp14:editId="59D3241C">
            <wp:extent cx="4800600" cy="1604963"/>
            <wp:effectExtent l="0" t="0" r="0" b="0"/>
            <wp:docPr id="531035460" name="Grafik 1" descr="Ein Bild, das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35460" name="Grafik 1" descr="Ein Bild, das Reihe, Diagramm enthält.&#10;&#10;Automatisch generierte Beschreibung"/>
                    <pic:cNvPicPr/>
                  </pic:nvPicPr>
                  <pic:blipFill>
                    <a:blip r:embed="rId21"/>
                    <a:stretch>
                      <a:fillRect/>
                    </a:stretch>
                  </pic:blipFill>
                  <pic:spPr>
                    <a:xfrm>
                      <a:off x="0" y="0"/>
                      <a:ext cx="4800600" cy="1604963"/>
                    </a:xfrm>
                    <a:prstGeom prst="rect">
                      <a:avLst/>
                    </a:prstGeom>
                  </pic:spPr>
                </pic:pic>
              </a:graphicData>
            </a:graphic>
          </wp:inline>
        </w:drawing>
      </w:r>
    </w:p>
    <w:p w14:paraId="4FA03520" w14:textId="33EB794E" w:rsidR="00520A4B" w:rsidRDefault="00C16593" w:rsidP="00C16593">
      <w:pPr>
        <w:pStyle w:val="Beschriftung"/>
        <w:jc w:val="center"/>
      </w:pPr>
      <w:bookmarkStart w:id="22" w:name="_Toc139037439"/>
      <w:r>
        <w:t xml:space="preserve">Abb.  </w:t>
      </w:r>
      <w:fldSimple w:instr=" SEQ Abb._ \* ARABIC ">
        <w:r w:rsidR="00CC3C71">
          <w:rPr>
            <w:noProof/>
          </w:rPr>
          <w:t>7</w:t>
        </w:r>
      </w:fldSimple>
      <w:r>
        <w:t xml:space="preserve">: Hinzufügen von Merkmalen, um Datenpunkte separierbar zu machen </w:t>
      </w:r>
      <w:sdt>
        <w:sdtPr>
          <w:alias w:val="To edit, see citavi.com/edit"/>
          <w:tag w:val="CitaviPlaceholder#304ea228-3b52-4a91-b927-2898f0590d6f"/>
          <w:id w:val="-1202474730"/>
          <w:placeholder>
            <w:docPart w:val="DefaultPlaceholder_-1854013440"/>
          </w:placeholder>
        </w:sdtPr>
        <w:sdtContent>
          <w:r>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DliODg0LWYwYzctNGY1Ny1iMTI3LTUwZWU3NzAxMjdh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5IiwiU3RhcnRQYWdlIjp7IiRpZCI6IjUiLCIkdHlwZSI6IlN3aXNzQWNhZGVtaWMuUGFnZU51bWJlciwgU3dpc3NBY2FkZW1pYyIsIklzRnVsbHlOdW1lcmljIjp0cnVlLCJOdW1iZXIiOjE1OSwiTnVtYmVyaW5nVHlwZSI6MCwiTnVtZXJhbFN5c3RlbSI6MCwiT3JpZ2luYWxTdHJpbmciOiIxNTkiLCJQcmV0dHlTdHJpbmciOiIxN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VzZU51bWJlcmluZ1R5cGVPZlBhcmVudERvY3VtZW50IjpmYWxzZX1dLCJGb3JtYXR0ZWRUZXh0Ijp7IiRpZCI6IjEzIiwiQ291bnQiOjEsIlRleHRVbml0cyI6W3siJGlkIjoiMTQiLCJGb250U3R5bGUiOnsiJGlkIjoiMTUiLCJOZXV0cmFsIjp0cnVlfSwiUmVhZGluZ09yZGVyIjoxLCJUZXh0IjoiWzEwLCBTLiAxNTldIn1dfSwiVGFnIjoiQ2l0YXZpUGxhY2Vob2xkZXIjMzA0ZWEyMjgtM2I1Mi00YTkxLWI5MjctMjg5OGYwNTkwZDZmIiwiVGV4dCI6IlsxMCwgUy4gMTU5XSIsIldBSVZlcnNpb24iOiI2LjE0LjAuMCJ9}</w:instrText>
          </w:r>
          <w:r>
            <w:fldChar w:fldCharType="separate"/>
          </w:r>
          <w:r w:rsidR="0008262A">
            <w:t>[10, S. 159]</w:t>
          </w:r>
          <w:r>
            <w:fldChar w:fldCharType="end"/>
          </w:r>
        </w:sdtContent>
      </w:sdt>
      <w:bookmarkEnd w:id="22"/>
    </w:p>
    <w:p w14:paraId="221524BF" w14:textId="77777777" w:rsidR="007C3181" w:rsidRDefault="007C3181" w:rsidP="007C3181"/>
    <w:p w14:paraId="510C7915" w14:textId="787B73C1" w:rsidR="002677E9" w:rsidRPr="009778DB" w:rsidRDefault="00974953" w:rsidP="00062EBF">
      <w:r>
        <w:lastRenderedPageBreak/>
        <w:t>Durch die Abbildung über die Kernel-Funktion müssen die Merkmale anders als im hier gezeigten Beispiel jedoch nicht explizit zum Merkmalsraum hinzugefügt werden. Die Transformation in diesen erfolgt implizit.</w:t>
      </w:r>
      <w:r w:rsidR="00062EBF">
        <w:t xml:space="preserve"> </w:t>
      </w:r>
      <w:r w:rsidR="00CE7940">
        <w:t>Die Wahl der Kernel-Funktion stellt</w:t>
      </w:r>
      <w:r w:rsidR="00062EBF">
        <w:t xml:space="preserve"> hierbei</w:t>
      </w:r>
      <w:r w:rsidR="00CE7940">
        <w:t xml:space="preserve"> einen weiteren Hyperparameter dar. </w:t>
      </w:r>
      <w:r w:rsidR="009778DB">
        <w:t xml:space="preserve">Verbreitet sind neben dem </w:t>
      </w:r>
      <w:r w:rsidR="009778DB" w:rsidRPr="009778DB">
        <w:rPr>
          <w:i/>
          <w:iCs/>
        </w:rPr>
        <w:t>linearen Kernel</w:t>
      </w:r>
      <w:r w:rsidR="009778DB" w:rsidRPr="009778DB">
        <w:t xml:space="preserve"> vor allem verschiedengradige </w:t>
      </w:r>
      <w:r w:rsidR="009778DB">
        <w:rPr>
          <w:i/>
          <w:iCs/>
        </w:rPr>
        <w:t>polynomielle</w:t>
      </w:r>
      <w:r w:rsidR="009778DB" w:rsidRPr="009778DB">
        <w:t xml:space="preserve"> und der </w:t>
      </w:r>
      <w:r w:rsidR="009778DB" w:rsidRPr="0015284B">
        <w:rPr>
          <w:i/>
          <w:iCs/>
          <w:color w:val="70AD47" w:themeColor="accent6"/>
        </w:rPr>
        <w:t>Gaussche RBF-Kernel</w:t>
      </w:r>
      <w:r w:rsidR="009778DB" w:rsidRPr="009778DB">
        <w:t>, welcher mit einem weiteren Hyperparamter</w:t>
      </w:r>
      <w:r w:rsidR="0082133A">
        <w:t xml:space="preserve"> </w:t>
      </w:r>
      <m:oMath>
        <m:r>
          <w:rPr>
            <w:rFonts w:ascii="Cambria Math" w:hAnsi="Cambria Math"/>
          </w:rPr>
          <m:t>γ</m:t>
        </m:r>
      </m:oMath>
      <w:r w:rsidR="0082133A">
        <w:t xml:space="preserve"> (Gamma)</w:t>
      </w:r>
      <w:r w:rsidR="009778DB" w:rsidRPr="009778DB">
        <w:t xml:space="preserve"> </w:t>
      </w:r>
      <w:r w:rsidR="006A0306">
        <w:t>einhergeht</w:t>
      </w:r>
      <w:r w:rsidR="00062EBF">
        <w:t xml:space="preserve"> </w:t>
      </w:r>
      <w:sdt>
        <w:sdtPr>
          <w:alias w:val="To edit, see citavi.com/edit"/>
          <w:tag w:val="CitaviPlaceholder#569b4e86-ba3c-471c-ac7f-215042cc331e"/>
          <w:id w:val="929709695"/>
          <w:placeholder>
            <w:docPart w:val="DefaultPlaceholder_-1854013440"/>
          </w:placeholder>
        </w:sdtPr>
        <w:sdtContent>
          <w:r w:rsidR="00062EBF">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TM0NTZmLTQ0ZGMtNDg0Ni1hYjdlLTVkNjUyMTkzN2RmNi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wIiwiU3RhcnRQYWdlIjp7IiRpZCI6IjUiLCIkdHlwZSI6IlN3aXNzQWNhZGVtaWMuUGFnZU51bWJlciwgU3dpc3NBY2FkZW1pYyIsIklzRnVsbHlOdW1lcmljIjp0cnVlLCJOdW1iZXIiOjE2MCwiTnVtYmVyaW5nVHlwZSI6MCwiTnVtZXJhbFN5c3RlbSI6MCwiT3JpZ2luYWxTdHJpbmciOiIxNjAiLCJQcmV0dHlTdHJpbmciOiIxNj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wZmYuXSJ9XX0sIlRhZyI6IkNpdGF2aVBsYWNlaG9sZGVyIzU2OWI0ZTg2LWJhM2MtNDcxYy1hYzdmLTIxNTA0MmNjMzMxZSIsIlRleHQiOiJbMTAsIFMuIDE2MGZmLl0iLCJXQUlWZXJzaW9uIjoiNi4xNC4wLjAifQ==}</w:instrText>
          </w:r>
          <w:r w:rsidR="00062EBF">
            <w:fldChar w:fldCharType="separate"/>
          </w:r>
          <w:r w:rsidR="00CA0B4B">
            <w:t>[10, S. 160ff.]</w:t>
          </w:r>
          <w:r w:rsidR="00062EBF">
            <w:fldChar w:fldCharType="end"/>
          </w:r>
        </w:sdtContent>
      </w:sdt>
      <w:r w:rsidR="009778DB" w:rsidRPr="009778DB">
        <w:t>.</w:t>
      </w:r>
      <w:r w:rsidR="00CE33AB">
        <w:t xml:space="preserve"> Auch </w:t>
      </w:r>
      <m:oMath>
        <m:r>
          <w:rPr>
            <w:rFonts w:ascii="Cambria Math" w:hAnsi="Cambria Math"/>
          </w:rPr>
          <m:t>γ</m:t>
        </m:r>
      </m:oMath>
      <w:r w:rsidR="0082133A">
        <w:t xml:space="preserve"> </w:t>
      </w:r>
      <w:r w:rsidR="00CE33AB">
        <w:t xml:space="preserve">ist ein Regularisierungsparameter. Ein hohes </w:t>
      </w:r>
      <m:oMath>
        <m:r>
          <w:rPr>
            <w:rFonts w:ascii="Cambria Math" w:hAnsi="Cambria Math"/>
          </w:rPr>
          <m:t>γ</m:t>
        </m:r>
      </m:oMath>
      <w:r w:rsidR="0082133A">
        <w:t xml:space="preserve"> </w:t>
      </w:r>
      <w:r w:rsidR="00CE33AB">
        <w:t xml:space="preserve">führt dazu, dass die Hyperebene unregelmäßiger und um einzelne Datenpunkte herum verläuft. Ein niedriges </w:t>
      </w:r>
      <m:oMath>
        <m:r>
          <w:rPr>
            <w:rFonts w:ascii="Cambria Math" w:hAnsi="Cambria Math"/>
          </w:rPr>
          <m:t>γ</m:t>
        </m:r>
      </m:oMath>
      <w:r w:rsidR="0082133A">
        <w:t xml:space="preserve"> </w:t>
      </w:r>
      <w:r w:rsidR="00CE33AB">
        <w:t>führt zu einer weicheren und damit oft besser verallgemeinernden Hyperebene</w:t>
      </w:r>
      <w:r w:rsidR="00CD6604">
        <w:t xml:space="preserve"> </w:t>
      </w:r>
      <w:sdt>
        <w:sdtPr>
          <w:alias w:val="To edit, see citavi.com/edit"/>
          <w:tag w:val="CitaviPlaceholder#d8f70d79-8101-4708-b490-fbb3a079fcc1"/>
          <w:id w:val="1687489196"/>
          <w:placeholder>
            <w:docPart w:val="DefaultPlaceholder_-1854013440"/>
          </w:placeholder>
        </w:sdtPr>
        <w:sdtContent>
          <w:r w:rsidR="00CD6604">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DFhNDZkLTgzZTYtNGUzMC1iMTViLTRhYTU3YjkyZDE4Z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yIiwiU3RhcnRQYWdlIjp7IiRpZCI6IjUiLCIkdHlwZSI6IlN3aXNzQWNhZGVtaWMuUGFnZU51bWJlciwgU3dpc3NBY2FkZW1pYyIsIklzRnVsbHlOdW1lcmljIjp0cnVlLCJOdW1iZXIiOjE2MiwiTnVtYmVyaW5nVHlwZSI6MCwiTnVtZXJhbFN5c3RlbSI6MCwiT3JpZ2luYWxTdHJpbmciOiIxNjIiLCJQcmV0dHlTdHJpbmciOiIxNj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YyXSJ9XX0sIlRhZyI6IkNpdGF2aVBsYWNlaG9sZGVyI2Q4ZjcwZDc5LTgxMDEtNDcwOC1iNDkwLWZiYjNhMDc5ZmNjMSIsIlRleHQiOiJbMTAsIFMuIDE2Ml0iLCJXQUlWZXJzaW9uIjoiNi4xNC4wLjAifQ==}</w:instrText>
          </w:r>
          <w:r w:rsidR="00CD6604">
            <w:fldChar w:fldCharType="separate"/>
          </w:r>
          <w:r w:rsidR="00CA0B4B">
            <w:t>[10, S. 162]</w:t>
          </w:r>
          <w:r w:rsidR="00CD6604">
            <w:fldChar w:fldCharType="end"/>
          </w:r>
        </w:sdtContent>
      </w:sdt>
      <w:r w:rsidR="00CE33AB">
        <w:t>.</w:t>
      </w:r>
    </w:p>
    <w:p w14:paraId="7C62DB55" w14:textId="7E1EEE7C" w:rsidR="007B71BC" w:rsidRDefault="006A3E79" w:rsidP="007B71BC">
      <w:pPr>
        <w:pStyle w:val="berschrift3"/>
      </w:pPr>
      <w:bookmarkStart w:id="23" w:name="_Toc139037472"/>
      <w:r>
        <w:t>Decision-Tree</w:t>
      </w:r>
      <w:r w:rsidR="00D14F26" w:rsidRPr="003C6DEB">
        <w:t xml:space="preserve"> und Random Forest</w:t>
      </w:r>
      <w:bookmarkEnd w:id="23"/>
    </w:p>
    <w:p w14:paraId="1E65891C" w14:textId="43FCE088" w:rsidR="00D1594F" w:rsidRPr="00D1594F" w:rsidRDefault="006A3E79" w:rsidP="00F667AF">
      <w:r>
        <w:t>Decision-Trees</w:t>
      </w:r>
      <w:r w:rsidR="001E2EE2">
        <w:t xml:space="preserve"> sind mächtige</w:t>
      </w:r>
      <w:r w:rsidR="00A5600B">
        <w:t xml:space="preserve"> und dabei dennoch gut interpretierbare</w:t>
      </w:r>
      <w:r w:rsidR="001E2EE2">
        <w:t xml:space="preserve"> Klassifikationsverfahren</w:t>
      </w:r>
      <w:r w:rsidR="00F667AF">
        <w:t xml:space="preserve">. </w:t>
      </w:r>
      <w:r>
        <w:t xml:space="preserve">Sie basieren auf einer gewöhnlichen Baumstruktur, bestehend aus der </w:t>
      </w:r>
      <w:r w:rsidRPr="006A3E79">
        <w:rPr>
          <w:i/>
          <w:iCs/>
        </w:rPr>
        <w:t>Wurzel</w:t>
      </w:r>
      <w:r>
        <w:t xml:space="preserve"> sowie einer </w:t>
      </w:r>
      <w:r w:rsidR="00D93A02">
        <w:t>Menge</w:t>
      </w:r>
      <w:r>
        <w:t xml:space="preserve"> an </w:t>
      </w:r>
      <w:r w:rsidRPr="006A3E79">
        <w:rPr>
          <w:i/>
          <w:iCs/>
        </w:rPr>
        <w:t>Knoten</w:t>
      </w:r>
      <w:r>
        <w:t xml:space="preserve">, </w:t>
      </w:r>
      <w:r w:rsidRPr="006A3E79">
        <w:rPr>
          <w:i/>
          <w:iCs/>
        </w:rPr>
        <w:t>Zweigen</w:t>
      </w:r>
      <w:r>
        <w:t xml:space="preserve"> und </w:t>
      </w:r>
      <w:r w:rsidRPr="006A3E79">
        <w:rPr>
          <w:i/>
          <w:iCs/>
        </w:rPr>
        <w:t>Blättern</w:t>
      </w:r>
      <w:r>
        <w:t xml:space="preserve">. </w:t>
      </w:r>
      <w:r w:rsidR="00EA31E6">
        <w:t>Der Baum bildet dabei ausgehend vom Wurzelknoten aufeinanderfolgende</w:t>
      </w:r>
      <w:r w:rsidR="00F667AF">
        <w:t xml:space="preserve"> merkmalsbasierte</w:t>
      </w:r>
      <w:r w:rsidR="00EA31E6">
        <w:t xml:space="preserve"> Entscheidungsregeln ab, welche </w:t>
      </w:r>
      <w:r w:rsidR="00927D53">
        <w:t>ggf. über Teilbäume</w:t>
      </w:r>
      <w:r w:rsidR="006B3122">
        <w:t xml:space="preserve"> zu den Blättern des Baumes führen. Diese repräsentieren</w:t>
      </w:r>
      <w:r w:rsidR="00927D53">
        <w:t xml:space="preserve"> schließlich</w:t>
      </w:r>
      <w:r w:rsidR="006B3122">
        <w:t xml:space="preserve"> die verschiedenen Kategorien des zugehörigen </w:t>
      </w:r>
      <w:r w:rsidR="00F667AF">
        <w:t xml:space="preserve">Klassifikationsproblems </w:t>
      </w:r>
      <w:sdt>
        <w:sdtPr>
          <w:alias w:val="To edit, see citavi.com/edit"/>
          <w:tag w:val="CitaviPlaceholder#a02bb586-ae98-4e32-a40d-d24903fa4d47"/>
          <w:id w:val="1447042959"/>
          <w:placeholder>
            <w:docPart w:val="DefaultPlaceholder_-1854013440"/>
          </w:placeholder>
        </w:sdtPr>
        <w:sdtContent>
          <w:r w:rsidR="00F667AF">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NTNkNmQ1LThjNzItNGZhNi05ODk0LTA4MmE0ODIyNmEy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EwMmJiNTg2LWFlOTgtNGUzMi1hNDBkLWQyNDkwM2ZhNGQ0NyIsIlRleHQiOiJbMTNdIiwiV0FJVmVyc2lvbiI6IjYuMTQuMC4wIn0=}</w:instrText>
          </w:r>
          <w:r w:rsidR="00F667AF">
            <w:fldChar w:fldCharType="separate"/>
          </w:r>
          <w:r w:rsidR="00CA0B4B">
            <w:t>[13]</w:t>
          </w:r>
          <w:r w:rsidR="00F667AF">
            <w:fldChar w:fldCharType="end"/>
          </w:r>
        </w:sdtContent>
      </w:sdt>
      <w:r w:rsidR="00F667AF">
        <w:t>.</w:t>
      </w:r>
      <w:r w:rsidR="00EA31E6">
        <w:t xml:space="preserve"> </w:t>
      </w:r>
      <w:r w:rsidR="0048756C" w:rsidRPr="007E4146">
        <w:rPr>
          <w:color w:val="FF0000"/>
        </w:rPr>
        <w:t xml:space="preserve">Abb. </w:t>
      </w:r>
      <w:r w:rsidR="007E4146" w:rsidRPr="007E4146">
        <w:rPr>
          <w:color w:val="FF0000"/>
        </w:rPr>
        <w:t>8</w:t>
      </w:r>
      <w:r w:rsidR="0048756C" w:rsidRPr="007E4146">
        <w:rPr>
          <w:color w:val="FF0000"/>
        </w:rPr>
        <w:t xml:space="preserve"> </w:t>
      </w:r>
      <w:r w:rsidR="0048756C">
        <w:t xml:space="preserve">zeigt einen solchen Entscheidungsbaum. Hierbei wird das Beispiel der Schwertlilienklassifikation aus dem letzten Abschnitt erneut </w:t>
      </w:r>
      <w:r w:rsidR="00B93963">
        <w:t>aufgegriffen</w:t>
      </w:r>
      <w:r w:rsidR="0048756C">
        <w:t>.</w:t>
      </w:r>
      <w:r w:rsidR="00B93963">
        <w:t xml:space="preserve"> </w:t>
      </w:r>
    </w:p>
    <w:p w14:paraId="13C8FE6A" w14:textId="77777777" w:rsidR="00D1594F" w:rsidRDefault="00D1594F" w:rsidP="00D1594F">
      <w:pPr>
        <w:pStyle w:val="AbbMitRahmen"/>
        <w:keepNext/>
      </w:pPr>
      <w:r>
        <w:rPr>
          <w:noProof/>
        </w:rPr>
        <w:drawing>
          <wp:inline distT="0" distB="0" distL="0" distR="0" wp14:anchorId="51420786" wp14:editId="7655BB21">
            <wp:extent cx="3025321" cy="2209800"/>
            <wp:effectExtent l="0" t="0" r="3810" b="0"/>
            <wp:docPr id="1853001492"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001492" name="Grafik 1" descr="Ein Bild, das Text, Screenshot, Schrift, Reihe enthält.&#10;&#10;Automatisch generierte Beschreibung"/>
                    <pic:cNvPicPr/>
                  </pic:nvPicPr>
                  <pic:blipFill>
                    <a:blip r:embed="rId22">
                      <a:extLst>
                        <a:ext uri="{28A0092B-C50C-407E-A947-70E740481C1C}">
                          <a14:useLocalDpi xmlns:a14="http://schemas.microsoft.com/office/drawing/2010/main" val="0"/>
                        </a:ext>
                      </a:extLst>
                    </a:blip>
                    <a:stretch>
                      <a:fillRect/>
                    </a:stretch>
                  </pic:blipFill>
                  <pic:spPr>
                    <a:xfrm>
                      <a:off x="0" y="0"/>
                      <a:ext cx="3033687" cy="2215910"/>
                    </a:xfrm>
                    <a:prstGeom prst="rect">
                      <a:avLst/>
                    </a:prstGeom>
                  </pic:spPr>
                </pic:pic>
              </a:graphicData>
            </a:graphic>
          </wp:inline>
        </w:drawing>
      </w:r>
    </w:p>
    <w:p w14:paraId="47B105E2" w14:textId="74EF19F2" w:rsidR="00822681" w:rsidRDefault="00D1594F" w:rsidP="00D1594F">
      <w:pPr>
        <w:pStyle w:val="Beschriftung"/>
        <w:jc w:val="center"/>
      </w:pPr>
      <w:bookmarkStart w:id="24" w:name="_Toc139037440"/>
      <w:r>
        <w:t xml:space="preserve">Abb.  </w:t>
      </w:r>
      <w:fldSimple w:instr=" SEQ Abb._ \* ARABIC ">
        <w:r w:rsidR="00CC3C71">
          <w:rPr>
            <w:noProof/>
          </w:rPr>
          <w:t>8</w:t>
        </w:r>
      </w:fldSimple>
      <w:r>
        <w:t xml:space="preserve">: Beispiel für einen Entscheidungsbaum </w:t>
      </w:r>
      <w:sdt>
        <w:sdtPr>
          <w:alias w:val="To edit, see citavi.com/edit"/>
          <w:tag w:val="CitaviPlaceholder#057681f9-b2a0-458a-86ab-f3799122865f"/>
          <w:id w:val="799430188"/>
          <w:placeholder>
            <w:docPart w:val="DefaultPlaceholder_-1854013440"/>
          </w:placeholder>
        </w:sdtPr>
        <w:sdtContent>
          <w:r>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DM4OWNlLWRiNDktNDNiOC05MTcwLWMzNTBkYWU1OWI3YS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4IiwiU3RhcnRQYWdlIjp7IiRpZCI6IjUiLCIkdHlwZSI6IlN3aXNzQWNhZGVtaWMuUGFnZU51bWJlciwgU3dpc3NBY2FkZW1pYyIsIklzRnVsbHlOdW1lcmljIjp0cnVlLCJOdW1iZXIiOjE3OCwiTnVtYmVyaW5nVHlwZSI6MCwiTnVtZXJhbFN5c3RlbSI6MCwiT3JpZ2luYWxTdHJpbmciOiIxNzgiLCJQcmV0dHlTdHJpbmciOiIx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c4XSJ9XX0sIlRhZyI6IkNpdGF2aVBsYWNlaG9sZGVyIzA1NzY4MWY5LWIyYTAtNDU4YS04NmFiLWYzNzk5MTIyODY1ZiIsIlRleHQiOiJbMTAsIFMuIDE3OF0iLCJXQUlWZXJzaW9uIjoiNi4xNC4wLjAifQ==}</w:instrText>
          </w:r>
          <w:r>
            <w:fldChar w:fldCharType="separate"/>
          </w:r>
          <w:r w:rsidR="00CA0B4B">
            <w:t>[10, S. 178]</w:t>
          </w:r>
          <w:r>
            <w:fldChar w:fldCharType="end"/>
          </w:r>
        </w:sdtContent>
      </w:sdt>
      <w:bookmarkEnd w:id="24"/>
    </w:p>
    <w:p w14:paraId="6F046DC3" w14:textId="77777777" w:rsidR="00FA531E" w:rsidRDefault="00FA531E" w:rsidP="00FA531E"/>
    <w:p w14:paraId="721C95DB" w14:textId="1BB016A1" w:rsidR="00FA531E" w:rsidRDefault="00186FCF" w:rsidP="00FA531E">
      <w:r>
        <w:t xml:space="preserve">Ein häufig verwendetes Verfahren zum Aufbau solcher Bäume ist der </w:t>
      </w:r>
      <w:r w:rsidRPr="00186FCF">
        <w:rPr>
          <w:i/>
          <w:iCs/>
        </w:rPr>
        <w:t>CART</w:t>
      </w:r>
      <w:r>
        <w:rPr>
          <w:i/>
          <w:iCs/>
        </w:rPr>
        <w:t xml:space="preserve"> </w:t>
      </w:r>
      <w:r>
        <w:t>(</w:t>
      </w:r>
      <w:r w:rsidRPr="00186FCF">
        <w:rPr>
          <w:i/>
          <w:iCs/>
        </w:rPr>
        <w:t>Classification and Regression Tree</w:t>
      </w:r>
      <w:r>
        <w:t>)</w:t>
      </w:r>
      <w:r>
        <w:rPr>
          <w:i/>
          <w:iCs/>
        </w:rPr>
        <w:t xml:space="preserve"> </w:t>
      </w:r>
      <w:r w:rsidRPr="00186FCF">
        <w:rPr>
          <w:i/>
          <w:iCs/>
        </w:rPr>
        <w:t>Algorithmus</w:t>
      </w:r>
      <w:r>
        <w:t xml:space="preserve">. Die Grundidee dieses Algorithmus ist dabei simpel: Er teilt die Menge der Trainingsdaten basierend auf einem Merkmal </w:t>
      </w:r>
      <m:oMath>
        <m:r>
          <w:rPr>
            <w:rFonts w:ascii="Cambria Math" w:hAnsi="Cambria Math"/>
          </w:rPr>
          <m:t>k</m:t>
        </m:r>
      </m:oMath>
      <w:r>
        <w:t xml:space="preserve"> und einem Schwellenwer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in </w:t>
      </w:r>
      <w:r>
        <w:lastRenderedPageBreak/>
        <w:t xml:space="preserve">zwei Untermengen auf. Dabei werden </w:t>
      </w:r>
      <m:oMath>
        <m:r>
          <w:rPr>
            <w:rFonts w:ascii="Cambria Math" w:hAnsi="Cambria Math"/>
          </w:rPr>
          <m:t>k</m:t>
        </m:r>
      </m:oMath>
      <w:r>
        <w:t xml:space="preserve"> und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so gewählt, dass die resultierenden Untermengen möglichst </w:t>
      </w:r>
      <w:r w:rsidRPr="00A5600B">
        <w:rPr>
          <w:i/>
          <w:iCs/>
        </w:rPr>
        <w:t>rein</w:t>
      </w:r>
      <w:r>
        <w:t xml:space="preserve"> sind, also im besten Fall nur eine Klasse enthalten. Die Untermengen werden schließlich rekursiv nach demselben Prinzip aufgeteilt bis die maximale Tiefe </w:t>
      </w:r>
      <m:oMath>
        <m:r>
          <w:rPr>
            <w:rFonts w:ascii="Cambria Math" w:hAnsi="Cambria Math"/>
          </w:rPr>
          <m:t>max_depth</m:t>
        </m:r>
      </m:oMath>
      <w:r>
        <w:rPr>
          <w:i/>
          <w:iCs/>
        </w:rPr>
        <w:t xml:space="preserve"> </w:t>
      </w:r>
      <w:r>
        <w:t xml:space="preserve">oder eine andere Abbruchbedingung basierend auf weiteren Hyperparametern erreicht wurde. Zu diesen Hyperparametern gehören bspw. </w:t>
      </w:r>
      <w:r w:rsidR="00F9414B">
        <w:t xml:space="preserve">die minimale Anzahl an Datenpunkten, die ein Knoten enthalten muss, um weiter aufgeteilt werden zu dürfen, oder die minimale Menge an Datenpunkten, die ein Blatt mindestens enthalten muss. Alle drei erwähnten Hyperparameter sind Regularisierungsparameter, die dazu genutzt werden können ein Overfitting der Daten zu </w:t>
      </w:r>
      <w:r w:rsidR="00A5600B">
        <w:t>reduzieren</w:t>
      </w:r>
      <w:r w:rsidR="00F9414B">
        <w:t xml:space="preserve">. Auch das genutzte </w:t>
      </w:r>
      <w:r w:rsidR="00A5600B">
        <w:t>R</w:t>
      </w:r>
      <w:r w:rsidR="00F9414B">
        <w:t>einheitsmaß ist ein Hyperparameter</w:t>
      </w:r>
      <w:r w:rsidR="0068462D">
        <w:t xml:space="preserve">. Verbreitet ist die Nutzung der </w:t>
      </w:r>
      <w:r w:rsidR="0068462D" w:rsidRPr="0015284B">
        <w:rPr>
          <w:i/>
          <w:iCs/>
          <w:color w:val="70AD47" w:themeColor="accent6"/>
        </w:rPr>
        <w:t>Gini-Unreinheit</w:t>
      </w:r>
      <w:r w:rsidR="0068462D" w:rsidRPr="0015284B">
        <w:rPr>
          <w:color w:val="70AD47" w:themeColor="accent6"/>
        </w:rPr>
        <w:t xml:space="preserve"> </w:t>
      </w:r>
      <w:r w:rsidR="0068462D">
        <w:t xml:space="preserve">oder der </w:t>
      </w:r>
      <w:r w:rsidR="0068462D" w:rsidRPr="0015284B">
        <w:rPr>
          <w:i/>
          <w:iCs/>
          <w:color w:val="70AD47" w:themeColor="accent6"/>
        </w:rPr>
        <w:t>Entropie</w:t>
      </w:r>
      <w:r w:rsidR="0068462D">
        <w:t xml:space="preserve"> </w:t>
      </w:r>
      <w:sdt>
        <w:sdtPr>
          <w:alias w:val="To edit, see citavi.com/edit"/>
          <w:tag w:val="CitaviPlaceholder#afd524d6-cb3b-4985-bde0-ea0bcdbff39d"/>
          <w:id w:val="1917970123"/>
          <w:placeholder>
            <w:docPart w:val="DefaultPlaceholder_-1854013440"/>
          </w:placeholder>
        </w:sdtPr>
        <w:sdtContent>
          <w:r w:rsidR="0068462D">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GFjMmViLWQ0YmQtNGVkYi04MzBjLTkwZjE5MGYzN2FiMSIsIlJhbmdlTGVuZ3RoIjoxN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xIiwiU3RhcnRQYWdlIjp7IiRpZCI6IjUiLCIkdHlwZSI6IlN3aXNzQWNhZGVtaWMuUGFnZU51bWJlciwgU3dpc3NBY2FkZW1pYyIsIklzRnVsbHlOdW1lcmljIjp0cnVlLCJOdW1iZXIiOjE4MSwiTnVtYmVyaW5nVHlwZSI6MCwiTnVtZXJhbFN5c3RlbSI6MCwiT3JpZ2luYWxTdHJpbmciOiIxODEiLCJQcmV0dHlTdHJpbmciOiIx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N1ZmZpeCI6ImZmLiI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TgxZmYuXSJ9XX0sIlRhZyI6IkNpdGF2aVBsYWNlaG9sZGVyI2FmZDUyNGQ2LWNiM2ItNDk4NS1iZGUwLWVhMGJjZGJmZjM5ZCIsIlRleHQiOiJbMTAsIFMuIDE4MWZmLl0iLCJXQUlWZXJzaW9uIjoiNi4xNC4wLjAifQ==}</w:instrText>
          </w:r>
          <w:r w:rsidR="0068462D">
            <w:fldChar w:fldCharType="separate"/>
          </w:r>
          <w:r w:rsidR="00CA0B4B">
            <w:t>[10, S. 181ff.]</w:t>
          </w:r>
          <w:r w:rsidR="0068462D">
            <w:fldChar w:fldCharType="end"/>
          </w:r>
        </w:sdtContent>
      </w:sdt>
      <w:r w:rsidR="0068462D">
        <w:t xml:space="preserve">. </w:t>
      </w:r>
    </w:p>
    <w:p w14:paraId="694D0EB1" w14:textId="6434A450" w:rsidR="00D91BA2" w:rsidRDefault="00293388" w:rsidP="00573EF4">
      <w:r>
        <w:t>Decision-Trees bilden die Basis für ein weiteres Klassifikationsverfahren: den Random-Forests. Bei einem Random-Forest handelt es sich um ein</w:t>
      </w:r>
      <w:r w:rsidR="00D91BA2">
        <w:t xml:space="preserve"> </w:t>
      </w:r>
      <w:r w:rsidR="00D91BA2" w:rsidRPr="00A5600B">
        <w:rPr>
          <w:i/>
          <w:iCs/>
          <w:color w:val="70AD47" w:themeColor="accent6"/>
        </w:rPr>
        <w:t>Ensemble</w:t>
      </w:r>
      <w:r w:rsidR="00D91BA2" w:rsidRPr="00A5600B">
        <w:rPr>
          <w:color w:val="70AD47" w:themeColor="accent6"/>
        </w:rPr>
        <w:t xml:space="preserve"> </w:t>
      </w:r>
      <w:r w:rsidR="00D91BA2">
        <w:t xml:space="preserve">an Decision-Trees, welche jeweils auf Basis einer zufälligen Auswahl an Trainingsdatenpunkten erstellt werden. Außerdem werden auch die zur Aufteilung genutzten Merkmale zufällig ausgewählt. Eine Vorhersage trifft der Random-Forest, indem er </w:t>
      </w:r>
      <w:r w:rsidR="00B04875">
        <w:t>alle</w:t>
      </w:r>
      <w:r w:rsidR="00D91BA2">
        <w:t xml:space="preserve"> Vorhersagen </w:t>
      </w:r>
      <w:r w:rsidR="00B04875">
        <w:t>des Ensembles</w:t>
      </w:r>
      <w:r w:rsidR="00D91BA2">
        <w:t xml:space="preserve"> sammelt und anschließend die</w:t>
      </w:r>
      <w:r w:rsidR="00B04875">
        <w:t>jenige</w:t>
      </w:r>
      <w:r w:rsidR="00D91BA2">
        <w:t xml:space="preserve"> Klasse vorhersagt, welche</w:t>
      </w:r>
      <w:r w:rsidR="00B04875">
        <w:t xml:space="preserve"> im Mehrheitsentscheid siegt</w:t>
      </w:r>
      <w:r w:rsidR="00665ADF">
        <w:t>.</w:t>
      </w:r>
      <w:r w:rsidR="00A5600B">
        <w:t xml:space="preserve"> Das führt im Allgemeinen zu einer deutlich besseren und allgemeineren Vorhersage im Vergleich zu einem einzelnen Decision-Tree</w:t>
      </w:r>
      <w:r w:rsidR="003D04E1">
        <w:t xml:space="preserve"> </w:t>
      </w:r>
      <w:sdt>
        <w:sdtPr>
          <w:alias w:val="To edit, see citavi.com/edit"/>
          <w:tag w:val="CitaviPlaceholder#dcfaaa5b-bfef-4b1a-9c8f-6bdff8fbb6bb"/>
          <w:id w:val="1088359697"/>
          <w:placeholder>
            <w:docPart w:val="DefaultPlaceholder_-1854013440"/>
          </w:placeholder>
        </w:sdtPr>
        <w:sdtContent>
          <w:r w:rsidR="003D04E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2IyMDJjLTA2NTktNDJkZS1iYTRhLTJhMjMyZTFkZjFhZSIsIlJhbmdlTGVuZ3RoIjo0LCJSZWZlcmVuY2VJZCI6ImIwMGRhMzE4LTM4OWItNDA0MS05MjM0LTRjNDJjOTJjNj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Gxlbm5pXFxBcHBEYXRhXFxMb2NhbFxcVGVtcFxccXNkY2MwczMuanBnIiwiVXJpU3RyaW5nIjoiYjAwZGEzMTgtMzg5Yi00MDQxLTkyMzQtNGM0MmM5MmM2Nm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eyIkaWQiOiIxNS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d3dy51ZXRwZXNoYXdhci5lZHUucGsvVFJQLUcvRHIuTmFzaXItQWhtYWQtVFJQL0pvdXJuYWxzLzIwMTIvUmFuZG9tJTIwRm9yZXN0cyUyMGFuZCUyMERlY2lzaW9uJTIwVHJlZXMucGRmIiwiVXJpU3RyaW5nIjoiaHR0cHM6Ly93d3cudWV0cGVzaGF3YXIuZWR1LnBrL1RSUC1HL0RyLk5hc2lyLUFobWFkLVRSUC9Kb3VybmFscy8yMDEyL1JhbmRvbSBGb3Jlc3RzIGFuZCBEZWNpc2lvbiBUcmVlcy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EzXSJ9XX0sIlRhZyI6IkNpdGF2aVBsYWNlaG9sZGVyI2RjZmFhYTViLWJmZWYtNGIxYS05YzhmLTZiZGZmOGZiYjZiYiIsIlRleHQiOiJbMTNdIiwiV0FJVmVyc2lvbiI6IjYuMTQuMC4wIn0=}</w:instrText>
          </w:r>
          <w:r w:rsidR="003D04E1">
            <w:fldChar w:fldCharType="separate"/>
          </w:r>
          <w:r w:rsidR="00CA0B4B">
            <w:t>[13]</w:t>
          </w:r>
          <w:r w:rsidR="003D04E1">
            <w:fldChar w:fldCharType="end"/>
          </w:r>
        </w:sdtContent>
      </w:sdt>
      <w:r w:rsidR="00B04875">
        <w:t xml:space="preserve">. </w:t>
      </w:r>
      <w:r w:rsidR="00665ADF">
        <w:t>Wichtige Hyperparameter eines Random-Forests sind</w:t>
      </w:r>
      <w:r w:rsidR="00F9060F">
        <w:t xml:space="preserve"> </w:t>
      </w:r>
      <w:r w:rsidR="00665ADF">
        <w:t>die Anzahl der enthaltenen Bäume, die Größe des Trainingsdatensatzes für einen einzelnen Baum</w:t>
      </w:r>
      <w:r w:rsidR="00F9060F">
        <w:t xml:space="preserve"> und </w:t>
      </w:r>
      <w:r w:rsidR="00573EF4">
        <w:t xml:space="preserve">die Anzahl der zufällig auszuwählenden Merkmale, die für das </w:t>
      </w:r>
      <w:r w:rsidR="00F9060F">
        <w:t>Aufteilen einzelner Knoten in Betracht gezogen werden sollen</w:t>
      </w:r>
      <w:r w:rsidR="003B3E80">
        <w:t xml:space="preserve"> </w:t>
      </w:r>
      <w:sdt>
        <w:sdtPr>
          <w:alias w:val="To edit, see citavi.com/edit"/>
          <w:tag w:val="CitaviPlaceholder#5822211a-10df-4a5e-982a-dc214d8614a0"/>
          <w:id w:val="-1020396805"/>
          <w:placeholder>
            <w:docPart w:val="DefaultPlaceholder_-1854013440"/>
          </w:placeholder>
        </w:sdtPr>
        <w:sdtContent>
          <w:r w:rsidR="003B3E80">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Y0ZWE1LWRlNjUtNGI5My04NzExLTgwMjE4NjQyMjlhMS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OTlmLl0ifV19LCJUYWciOiJDaXRhdmlQbGFjZWhvbGRlciM1ODIyMjExYS0xMGRmLTRhNWUtOTgyYS1kYzIxNGQ4NjE0YTAiLCJUZXh0IjoiWzEwLCBTLiAxOTlmLl0iLCJXQUlWZXJzaW9uIjoiNi4xNC4wLjAifQ==}</w:instrText>
          </w:r>
          <w:r w:rsidR="003B3E80">
            <w:fldChar w:fldCharType="separate"/>
          </w:r>
          <w:r w:rsidR="00CA0B4B">
            <w:t>[10, S. 199f.]</w:t>
          </w:r>
          <w:r w:rsidR="003B3E80">
            <w:fldChar w:fldCharType="end"/>
          </w:r>
        </w:sdtContent>
      </w:sdt>
      <w:r w:rsidR="00F9060F">
        <w:t xml:space="preserve">. </w:t>
      </w:r>
      <w:r w:rsidR="00A5600B">
        <w:t xml:space="preserve">Hinzu kommen </w:t>
      </w:r>
      <w:r w:rsidR="000C3954">
        <w:t>die</w:t>
      </w:r>
      <w:r w:rsidR="00A5600B">
        <w:t xml:space="preserve"> berei</w:t>
      </w:r>
      <w:r w:rsidR="00EC0145">
        <w:t>ts</w:t>
      </w:r>
      <w:r w:rsidR="00A5600B">
        <w:t xml:space="preserve"> erwähnten Hyperparameter </w:t>
      </w:r>
      <w:r w:rsidR="00BC3F24">
        <w:t>für die</w:t>
      </w:r>
      <w:r w:rsidR="00A5600B">
        <w:t xml:space="preserve"> Decision-Trees.</w:t>
      </w:r>
    </w:p>
    <w:p w14:paraId="49C8444D" w14:textId="501432F8" w:rsidR="00441254" w:rsidRDefault="00441254" w:rsidP="00441254">
      <w:pPr>
        <w:pStyle w:val="berschrift2"/>
      </w:pPr>
      <w:bookmarkStart w:id="25" w:name="_Toc139037473"/>
      <w:r>
        <w:t xml:space="preserve">Klassifikation mit </w:t>
      </w:r>
      <w:r w:rsidR="00C057EC">
        <w:t>Künstlichen N</w:t>
      </w:r>
      <w:r>
        <w:t>euronalen Netzen</w:t>
      </w:r>
      <w:bookmarkEnd w:id="25"/>
    </w:p>
    <w:p w14:paraId="3604230C" w14:textId="5F4BC4A2" w:rsidR="00F8752C" w:rsidRPr="00F8752C" w:rsidRDefault="00F8752C" w:rsidP="00F8752C">
      <w:r>
        <w:t>Künstliche Neuronale Netz</w:t>
      </w:r>
      <w:r w:rsidR="00793B7D">
        <w:t>e</w:t>
      </w:r>
      <w:r>
        <w:t xml:space="preserve"> (KNN</w:t>
      </w:r>
      <w:r w:rsidR="00793B7D">
        <w:t>s</w:t>
      </w:r>
      <w:r>
        <w:t xml:space="preserve">) </w:t>
      </w:r>
      <w:r w:rsidR="00793B7D">
        <w:t>sind</w:t>
      </w:r>
      <w:r w:rsidR="008610D4">
        <w:t xml:space="preserve"> komplexe</w:t>
      </w:r>
      <w:r>
        <w:t xml:space="preserve"> maschinelle Lernmodell</w:t>
      </w:r>
      <w:r w:rsidR="00793B7D">
        <w:t>e</w:t>
      </w:r>
      <w:r>
        <w:t>, de</w:t>
      </w:r>
      <w:r w:rsidR="00793B7D">
        <w:t>ren</w:t>
      </w:r>
      <w:r>
        <w:t xml:space="preserve"> Funktionsweise in den Ursprüngen </w:t>
      </w:r>
      <w:r w:rsidR="00280D40">
        <w:t>durch</w:t>
      </w:r>
      <w:r>
        <w:t xml:space="preserve"> die Vernetzung von biologischen Neuronen in menschlichen Gehirnen </w:t>
      </w:r>
      <w:r w:rsidR="00280D40">
        <w:t>inspiriert</w:t>
      </w:r>
      <w:r>
        <w:t xml:space="preserve"> ist.</w:t>
      </w:r>
      <w:r w:rsidR="00793B7D" w:rsidRPr="00793B7D">
        <w:t xml:space="preserve"> </w:t>
      </w:r>
      <w:r w:rsidR="00793B7D">
        <w:t>Sie gelten als flexibel, mächtig sowie gut skalierbar und bilden die Grundlage für</w:t>
      </w:r>
      <w:r>
        <w:t xml:space="preserve"> </w:t>
      </w:r>
      <w:r w:rsidR="00793B7D">
        <w:t xml:space="preserve">das </w:t>
      </w:r>
      <w:r>
        <w:t xml:space="preserve">heutzutage vielseitig eingesetzte </w:t>
      </w:r>
      <w:r w:rsidRPr="009C7207">
        <w:rPr>
          <w:i/>
          <w:iCs/>
        </w:rPr>
        <w:t>Deep Learning</w:t>
      </w:r>
      <w:r w:rsidR="00793B7D">
        <w:t xml:space="preserve"> zur Bewältigung äußerst komplexer </w:t>
      </w:r>
      <w:r w:rsidR="00BB604F">
        <w:t>Problemstellungen</w:t>
      </w:r>
      <w:r w:rsidR="00280D40">
        <w:t xml:space="preserve"> des Maschinellen Lernens</w:t>
      </w:r>
      <w:r w:rsidR="00793B7D">
        <w:t>.</w:t>
      </w:r>
      <w:r>
        <w:t xml:space="preserve"> </w:t>
      </w:r>
      <w:sdt>
        <w:sdtPr>
          <w:alias w:val="To edit, see citavi.com/edit"/>
          <w:tag w:val="CitaviPlaceholder#c0454784-12ba-4188-9215-3d5c012b0687"/>
          <w:id w:val="-266385840"/>
          <w:placeholder>
            <w:docPart w:val="0390D0C290834CB09DC3331FE55C3609"/>
          </w:placeholder>
        </w:sdtPr>
        <w:sdtContent>
          <w:r>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zBkMmUyLTkyMWEtNDYwNi1hYzA0LWRhOTBiNWM3ZTM4MC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xIiwiU3RhcnRQYWdlIjp7IiRpZCI6IjUiLCIkdHlwZSI6IlN3aXNzQWNhZGVtaWMuUGFnZU51bWJlciwgU3dpc3NBY2FkZW1pYyIsIklzRnVsbHlOdW1lcmljIjp0cnVlLCJOdW1iZXIiOjI4MSwiTnVtYmVyaW5nVHlwZSI6MCwiTnVtZXJhbFN5c3RlbSI6MCwiT3JpZ2luYWxTdHJpbmciOiIyODEiLCJQcmV0dHlTdHJpbmciOiIyOD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jgxXSJ9XX0sIlRhZyI6IkNpdGF2aVBsYWNlaG9sZGVyI2MwNDU0Nzg0LTEyYmEtNDE4OC05MjE1LTNkNWMwMTJiMDY4NyIsIlRleHQiOiJbMTAsIFMuIDI4MV0iLCJXQUlWZXJzaW9uIjoiNi4xNC4wLjAifQ==}</w:instrText>
          </w:r>
          <w:r>
            <w:fldChar w:fldCharType="separate"/>
          </w:r>
          <w:r w:rsidR="00CA0B4B">
            <w:t>[10, S. 281]</w:t>
          </w:r>
          <w:r>
            <w:fldChar w:fldCharType="end"/>
          </w:r>
        </w:sdtContent>
      </w:sdt>
      <w:r>
        <w:t>.</w:t>
      </w:r>
      <w:r w:rsidR="00793B7D">
        <w:t xml:space="preserve"> Im Folgenden soll</w:t>
      </w:r>
      <w:r w:rsidR="00BB604F">
        <w:t xml:space="preserve"> </w:t>
      </w:r>
      <w:r w:rsidR="0039305E">
        <w:t xml:space="preserve">zunächst </w:t>
      </w:r>
      <w:r w:rsidR="00BB604F">
        <w:t>ein Überblick über den Aufbau und die prinzipielle Funktionsweise von</w:t>
      </w:r>
      <w:r w:rsidR="0039305E">
        <w:t xml:space="preserve"> gewöhnlichen</w:t>
      </w:r>
      <w:r w:rsidR="00BB604F">
        <w:t xml:space="preserve"> KNNs</w:t>
      </w:r>
      <w:r w:rsidR="0039305E">
        <w:t>, sogenan</w:t>
      </w:r>
      <w:r w:rsidR="00A37F56">
        <w:t>n</w:t>
      </w:r>
      <w:r w:rsidR="0039305E">
        <w:t>ten Feed-Forward-Netzen (FFNs),</w:t>
      </w:r>
      <w:r w:rsidR="00BB604F">
        <w:t xml:space="preserve"> gegeben werden. </w:t>
      </w:r>
      <w:r w:rsidR="0039305E" w:rsidRPr="00A37F56">
        <w:rPr>
          <w:color w:val="FF0000"/>
        </w:rPr>
        <w:t>Anschließend werden Rekurrente Neuronale Netze erläutert.</w:t>
      </w:r>
    </w:p>
    <w:p w14:paraId="7C3035C4" w14:textId="33BCDB98" w:rsidR="007B71BC" w:rsidRDefault="00F8752C" w:rsidP="00C057EC">
      <w:pPr>
        <w:pStyle w:val="berschrift3"/>
      </w:pPr>
      <w:bookmarkStart w:id="26" w:name="_Toc139037474"/>
      <w:r>
        <w:lastRenderedPageBreak/>
        <w:t xml:space="preserve">Aufbau </w:t>
      </w:r>
      <w:r w:rsidR="00A84C04">
        <w:t>eines künstlichen Neuronalen Netzes</w:t>
      </w:r>
      <w:bookmarkEnd w:id="26"/>
    </w:p>
    <w:p w14:paraId="645FFD45" w14:textId="4F7ED95E" w:rsidR="008E44B4" w:rsidRDefault="00A43D5E" w:rsidP="00AB4FC7">
      <w:r>
        <w:t xml:space="preserve">Im Allgemeinen bestehen Künstliche Neuronale Netze aus mehreren Verarbeitungseinheiten, welche in diesem Kontext als </w:t>
      </w:r>
      <w:r w:rsidRPr="00A43D5E">
        <w:rPr>
          <w:i/>
          <w:iCs/>
        </w:rPr>
        <w:t>Neuronen</w:t>
      </w:r>
      <w:r>
        <w:t xml:space="preserve"> bezeichnet werden. Diese Neuronen sind, wie in </w:t>
      </w:r>
      <w:r w:rsidRPr="006A0306">
        <w:rPr>
          <w:color w:val="FF0000"/>
        </w:rPr>
        <w:t xml:space="preserve">Abb. </w:t>
      </w:r>
      <w:r w:rsidR="006A0306" w:rsidRPr="006A0306">
        <w:rPr>
          <w:color w:val="FF0000"/>
        </w:rPr>
        <w:t>9</w:t>
      </w:r>
      <w:r>
        <w:t xml:space="preserve"> </w:t>
      </w:r>
      <w:r w:rsidR="006A0306">
        <w:t>dargestellt,</w:t>
      </w:r>
      <w:r>
        <w:t xml:space="preserve"> in mehreren Schichten angeordnet, wobei die Ausgabe eines jeden Neurons einer Schicht </w:t>
      </w:r>
      <w:r w:rsidR="006815C8">
        <w:t>an die</w:t>
      </w:r>
      <w:r>
        <w:t xml:space="preserve"> Eingabe </w:t>
      </w:r>
      <w:r w:rsidR="00E06399">
        <w:t>der</w:t>
      </w:r>
      <w:r>
        <w:t xml:space="preserve"> Neuronen </w:t>
      </w:r>
      <w:r w:rsidR="00E06399">
        <w:t xml:space="preserve">in </w:t>
      </w:r>
      <w:r w:rsidR="0039305E">
        <w:t>der nächsten</w:t>
      </w:r>
      <w:r w:rsidR="006815C8">
        <w:t xml:space="preserve"> Schicht weitergereicht wird</w:t>
      </w:r>
      <w:r w:rsidR="006A0306">
        <w:t xml:space="preserve"> </w:t>
      </w:r>
      <w:sdt>
        <w:sdtPr>
          <w:alias w:val="To edit, see citavi.com/edit"/>
          <w:tag w:val="CitaviPlaceholder#e1ca8889-fdb3-4941-85a2-c05098689841"/>
          <w:id w:val="826470959"/>
          <w:placeholder>
            <w:docPart w:val="DefaultPlaceholder_-1854013440"/>
          </w:placeholder>
        </w:sdtPr>
        <w:sdtContent>
          <w:r w:rsidR="006A030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TNjYTRhLTE0NjQtNDA1Yy1hZjg4LTg2N2NlZDA5MjljO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MWNhODg4OS1mZGIzLTQ5NDEtODVhMi1jMDUwOTg2ODk4NDEiLCJUZXh0IjoiWzE0XSIsIldBSVZlcnNpb24iOiI2LjE0LjAuMCJ9}</w:instrText>
          </w:r>
          <w:r w:rsidR="006A0306">
            <w:fldChar w:fldCharType="separate"/>
          </w:r>
          <w:r w:rsidR="00CA0B4B">
            <w:t>[14]</w:t>
          </w:r>
          <w:r w:rsidR="006A0306">
            <w:fldChar w:fldCharType="end"/>
          </w:r>
        </w:sdtContent>
      </w:sdt>
      <w:r w:rsidR="006815C8">
        <w:t>.</w:t>
      </w:r>
      <w:r w:rsidR="006A0306">
        <w:t xml:space="preserve"> </w:t>
      </w:r>
    </w:p>
    <w:p w14:paraId="0B3E4BE2" w14:textId="703AEE04" w:rsidR="00AB1EB5" w:rsidRDefault="00AD649A" w:rsidP="00AD649A">
      <w:pPr>
        <w:pStyle w:val="AbbMitRahmen"/>
      </w:pPr>
      <w:r w:rsidRPr="00AD649A">
        <w:rPr>
          <w:noProof/>
        </w:rPr>
        <w:drawing>
          <wp:inline distT="0" distB="0" distL="0" distR="0" wp14:anchorId="39AF412B" wp14:editId="03B1216D">
            <wp:extent cx="3733800" cy="2499740"/>
            <wp:effectExtent l="0" t="0" r="0" b="0"/>
            <wp:docPr id="129152791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47386" cy="2508835"/>
                    </a:xfrm>
                    <a:prstGeom prst="rect">
                      <a:avLst/>
                    </a:prstGeom>
                    <a:noFill/>
                  </pic:spPr>
                </pic:pic>
              </a:graphicData>
            </a:graphic>
          </wp:inline>
        </w:drawing>
      </w:r>
    </w:p>
    <w:p w14:paraId="1A87E09F" w14:textId="0312E730" w:rsidR="006815C8" w:rsidRDefault="00AB1EB5" w:rsidP="00F8752C">
      <w:pPr>
        <w:pStyle w:val="Beschriftung"/>
        <w:jc w:val="center"/>
      </w:pPr>
      <w:bookmarkStart w:id="27" w:name="_Toc139037441"/>
      <w:r>
        <w:t xml:space="preserve">Abb.  </w:t>
      </w:r>
      <w:fldSimple w:instr=" SEQ Abb._ \* ARABIC ">
        <w:r w:rsidR="00CC3C71">
          <w:rPr>
            <w:noProof/>
          </w:rPr>
          <w:t>9</w:t>
        </w:r>
      </w:fldSimple>
      <w:r>
        <w:t>: Aufbau eines Künstlichen Neuronalen Netzes</w:t>
      </w:r>
      <w:bookmarkEnd w:id="27"/>
    </w:p>
    <w:p w14:paraId="316F7E04" w14:textId="77777777" w:rsidR="00923988" w:rsidRDefault="00923988" w:rsidP="00923988"/>
    <w:p w14:paraId="223800B4" w14:textId="354527D5" w:rsidR="00A1756D" w:rsidRPr="00923988" w:rsidRDefault="0008262A" w:rsidP="00923988">
      <w:r>
        <w:t xml:space="preserve">Die erste Schicht eines KNNs bezeichnet man hierbei als </w:t>
      </w:r>
      <w:r w:rsidRPr="006A0306">
        <w:rPr>
          <w:i/>
          <w:iCs/>
        </w:rPr>
        <w:t>Eingabeschicht</w:t>
      </w:r>
      <w:r>
        <w:t xml:space="preserve"> (engl. </w:t>
      </w:r>
      <w:r w:rsidRPr="006A0306">
        <w:rPr>
          <w:i/>
          <w:iCs/>
        </w:rPr>
        <w:t>Input-Layer</w:t>
      </w:r>
      <w:r>
        <w:t xml:space="preserve">) und die zugehörigen Neuronen als Eingabeneuronen (engl. </w:t>
      </w:r>
      <w:r w:rsidRPr="006A0306">
        <w:rPr>
          <w:i/>
          <w:iCs/>
        </w:rPr>
        <w:t>Input-</w:t>
      </w:r>
      <w:r>
        <w:rPr>
          <w:i/>
          <w:iCs/>
        </w:rPr>
        <w:t>Neurons</w:t>
      </w:r>
      <w:r>
        <w:t xml:space="preserve">). Die Anzahl der Eingabeneuronen </w:t>
      </w:r>
      <w:r w:rsidR="00E06399">
        <w:t>eines Netzes wird durch</w:t>
      </w:r>
      <w:r>
        <w:t xml:space="preserve"> </w:t>
      </w:r>
      <w:r w:rsidR="00E06399">
        <w:t>die</w:t>
      </w:r>
      <w:r>
        <w:t xml:space="preserve"> Anzahl an gegebenen </w:t>
      </w:r>
      <w:r w:rsidR="00E06399">
        <w:t>M</w:t>
      </w:r>
      <w:r>
        <w:t>erkmalen in den Trainingsdatenpunkten</w:t>
      </w:r>
      <w:r w:rsidR="00E06399">
        <w:t xml:space="preserve"> festgelegt</w:t>
      </w:r>
      <w:r>
        <w:t xml:space="preserve">. </w:t>
      </w:r>
      <w:r w:rsidR="00A1756D">
        <w:t xml:space="preserve">Die letzte Schicht eines KNNs wird </w:t>
      </w:r>
      <w:r w:rsidR="00FE7426">
        <w:t xml:space="preserve">analog </w:t>
      </w:r>
      <w:r w:rsidR="00A1756D">
        <w:t xml:space="preserve">als Ausgabeschicht (engl. </w:t>
      </w:r>
      <w:r w:rsidR="00A1756D">
        <w:rPr>
          <w:i/>
          <w:iCs/>
        </w:rPr>
        <w:t>Output</w:t>
      </w:r>
      <w:r w:rsidR="00A1756D" w:rsidRPr="006A0306">
        <w:rPr>
          <w:i/>
          <w:iCs/>
        </w:rPr>
        <w:t>-Layer</w:t>
      </w:r>
      <w:r w:rsidR="00A1756D">
        <w:t xml:space="preserve">) bezeichnet. Sie besteht aus den Ausgabeneuronen (engl. </w:t>
      </w:r>
      <w:r w:rsidR="00A1756D" w:rsidRPr="00A86C9B">
        <w:rPr>
          <w:i/>
          <w:iCs/>
        </w:rPr>
        <w:t>Output-Neurons</w:t>
      </w:r>
      <w:r w:rsidR="00A1756D">
        <w:t>)</w:t>
      </w:r>
      <w:r>
        <w:t xml:space="preserve"> </w:t>
      </w:r>
      <w:sdt>
        <w:sdtPr>
          <w:alias w:val="To edit, see citavi.com/edit"/>
          <w:tag w:val="CitaviPlaceholder#a45a79b9-9b9f-441f-b1d7-d4e0dc4d7dcf"/>
          <w:id w:val="-920172639"/>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Q2MzIwLWUzZmUtNDM3NC1iNGVjLWIxODJkNjYwODVmNC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ExXSJ9XX0sIlRhZyI6IkNpdGF2aVBsYWNlaG9sZGVyI2E0NWE3OWI5LTliOWYtNDQxZi1iMWQ3LWQ0ZTBkYzRkN2RjZiIsIlRleHQiOiJbMTUsIFMuIDExXSIsIldBSVZlcnNpb24iOiI2LjE0LjAuMCJ9}</w:instrText>
          </w:r>
          <w:r>
            <w:fldChar w:fldCharType="separate"/>
          </w:r>
          <w:r w:rsidR="00CA0B4B">
            <w:t>[15, S. 11]</w:t>
          </w:r>
          <w:r>
            <w:fldChar w:fldCharType="end"/>
          </w:r>
        </w:sdtContent>
      </w:sdt>
      <w:r w:rsidR="00A1756D">
        <w:t xml:space="preserve">. </w:t>
      </w:r>
      <w:r w:rsidR="00AB4FC7">
        <w:t>Die Anzahl der Ausgabeneuronen ist abhängig von der Problemstellung. Bei einem mehrklassigen Klassifikationsproblem verwendet man jedoch üblicherweise ein Neuron pro</w:t>
      </w:r>
      <w:r w:rsidR="00E06399">
        <w:t xml:space="preserve"> vorherzusagender</w:t>
      </w:r>
      <w:r w:rsidR="00AB4FC7">
        <w:t xml:space="preserve"> Kategorie</w:t>
      </w:r>
      <w:r>
        <w:t xml:space="preserve"> </w:t>
      </w:r>
      <w:sdt>
        <w:sdtPr>
          <w:alias w:val="To edit, see citavi.com/edit"/>
          <w:tag w:val="CitaviPlaceholder#0a163d83-392f-4c60-8d18-7154e829fa68"/>
          <w:id w:val="-2003033687"/>
          <w:placeholder>
            <w:docPart w:val="DefaultPlaceholder_-1854013440"/>
          </w:placeholder>
        </w:sdtPr>
        <w:sdtContent>
          <w:r>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MyYzdjLTkwMjUtNDRiMy1hOTVmLWU5MzM2Y2M1YmNm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1IiwiU3RhcnRQYWdlIjp7IiRpZCI6IjUiLCIkdHlwZSI6IlN3aXNzQWNhZGVtaWMuUGFnZU51bWJlciwgU3dpc3NBY2FkZW1pYyIsIklzRnVsbHlOdW1lcmljIjp0cnVlLCJOdW1iZXIiOjI5NSwiTnVtYmVyaW5nVHlwZSI6MCwiTnVtZXJhbFN5c3RlbSI6MCwiT3JpZ2luYWxTdHJpbmciOiIyOTUiLCJQcmV0dHlTdHJpbmciOiIyOTU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VmLl0ifV19LCJUYWciOiJDaXRhdmlQbGFjZWhvbGRlciMwYTE2M2Q4My0zOTJmLTRjNjAtOGQxOC03MTU0ZTgyOWZhNjgiLCJUZXh0IjoiWzEwLCBTLiAyOTVmLl0iLCJXQUlWZXJzaW9uIjoiNi4xNC4wLjAifQ==}</w:instrText>
          </w:r>
          <w:r>
            <w:fldChar w:fldCharType="separate"/>
          </w:r>
          <w:r w:rsidR="00CA0B4B">
            <w:t>[10, S. 295f.]</w:t>
          </w:r>
          <w:r>
            <w:fldChar w:fldCharType="end"/>
          </w:r>
        </w:sdtContent>
      </w:sdt>
      <w:r w:rsidR="00B3060B">
        <w:t>.</w:t>
      </w:r>
    </w:p>
    <w:p w14:paraId="1038F53D" w14:textId="554B77CA" w:rsidR="00F46215" w:rsidRDefault="00664380" w:rsidP="00F46215">
      <w:r>
        <w:t>Etwas komplizierter ist d</w:t>
      </w:r>
      <w:r w:rsidR="0028434C">
        <w:t xml:space="preserve">er Aufbau </w:t>
      </w:r>
      <w:r>
        <w:t xml:space="preserve">des Netzes zwischen der Ein- und Ausgabeschicht. </w:t>
      </w:r>
      <w:r w:rsidR="0028434C">
        <w:t xml:space="preserve">Die </w:t>
      </w:r>
      <w:r w:rsidR="00C90D19">
        <w:t xml:space="preserve">dort </w:t>
      </w:r>
      <w:r w:rsidR="0028434C">
        <w:t>befind</w:t>
      </w:r>
      <w:r w:rsidR="00C90D19">
        <w:t>lichen</w:t>
      </w:r>
      <w:r w:rsidR="0028434C">
        <w:t xml:space="preserve"> Schichten bezeichnet man als </w:t>
      </w:r>
      <w:r w:rsidR="0028434C" w:rsidRPr="0028434C">
        <w:rPr>
          <w:i/>
          <w:iCs/>
        </w:rPr>
        <w:t>verborgene Schichten</w:t>
      </w:r>
      <w:r w:rsidR="0028434C">
        <w:t xml:space="preserve"> (engl. </w:t>
      </w:r>
      <w:r w:rsidR="0028434C" w:rsidRPr="0028434C">
        <w:rPr>
          <w:i/>
          <w:iCs/>
        </w:rPr>
        <w:t>Hidden Layers</w:t>
      </w:r>
      <w:r w:rsidR="0028434C">
        <w:t>).</w:t>
      </w:r>
      <w:r w:rsidR="00A37F56">
        <w:t xml:space="preserve"> Sowohl die Anzahl der verborgenen Schichten als auch die Anzahl der Neuronen in den einzelnen Schichten folgen keiner Faustregel</w:t>
      </w:r>
      <w:r w:rsidR="0083610B">
        <w:t xml:space="preserve"> </w:t>
      </w:r>
      <w:sdt>
        <w:sdtPr>
          <w:alias w:val="To edit, see citavi.com/edit"/>
          <w:tag w:val="CitaviPlaceholder#e95ea64c-9095-4b8b-9abc-76d4c96e5045"/>
          <w:id w:val="1614638055"/>
          <w:placeholder>
            <w:docPart w:val="DefaultPlaceholder_-1854013440"/>
          </w:placeholder>
        </w:sdtPr>
        <w:sdtContent>
          <w:r w:rsidR="0083610B">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TBjNTkzLWJjYzUtNDdjOC1hZTQ1LWViZWI1NzI0NGQ2Ni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EyXSJ9XX0sIlRhZyI6IkNpdGF2aVBsYWNlaG9sZGVyI2U5NWVhNjRjLTkwOTUtNGI4Yi05YWJjLTc2ZDRjOTZlNTA0NSIsIlRleHQiOiJbMTUsIFMuIDEyXSIsIldBSVZlcnNpb24iOiI2LjE0LjAuMCJ9}</w:instrText>
          </w:r>
          <w:r w:rsidR="0083610B">
            <w:fldChar w:fldCharType="separate"/>
          </w:r>
          <w:r w:rsidR="00CA0B4B">
            <w:t>[15, S. 12]</w:t>
          </w:r>
          <w:r w:rsidR="0083610B">
            <w:fldChar w:fldCharType="end"/>
          </w:r>
        </w:sdtContent>
      </w:sdt>
      <w:r w:rsidR="00A37F56">
        <w:t xml:space="preserve">. Sie sind Hyperparameter, welche die </w:t>
      </w:r>
      <w:r w:rsidR="0001079C">
        <w:t>Fähigkeit des Netzes beeinflussen, komplexe Muster und Konzepte in den Daten zu erlernen und abzubilden.</w:t>
      </w:r>
      <w:r w:rsidR="0083610B">
        <w:t xml:space="preserve"> Ein KNN mit mehr als zwei verborgenen Schichten gilt als tiefes neuronales Netzwerk (engl. </w:t>
      </w:r>
      <w:r w:rsidR="0083610B" w:rsidRPr="0083610B">
        <w:rPr>
          <w:i/>
          <w:iCs/>
        </w:rPr>
        <w:t>Deep Neural Network</w:t>
      </w:r>
      <w:r w:rsidR="0083610B">
        <w:t xml:space="preserve">) </w:t>
      </w:r>
      <w:sdt>
        <w:sdtPr>
          <w:alias w:val="To edit, see citavi.com/edit"/>
          <w:tag w:val="CitaviPlaceholder#0c1e14fe-bf47-4e07-952d-e44dd145a613"/>
          <w:id w:val="478118368"/>
          <w:placeholder>
            <w:docPart w:val="DefaultPlaceholder_-1854013440"/>
          </w:placeholder>
        </w:sdtPr>
        <w:sdtContent>
          <w:r w:rsidR="0083610B">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jBjNzc3LTI5YWQtNDE0MS1hNWVjLTlhNTBmNmY2NDE1MSIsIlJhbmdlTGVuZ3RoIjoxMSwiUmVmZXJlbmNlSWQiOiIyMmUyNmJmMy1mYmRlLTQ3NjItYmUzZC1kMmNjNTI5Nzhj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Gxlbm5pXFxBcHBEYXRhXFxMb2NhbFxcVGVtcFxccG10bmR6cHQuanBnIiwiVXJpU3RyaW5nIjoiMjJlMjZiZjMtZmJkZS00NzYyLWJlM2QtZDJjYzUyOTc4Y2Z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zdGF0aWMubGF0ZXhzdHVkaW8ubmV0L2FydGljbGUvMjAxOC8wOTEyL25ldXJhbG5ldHdvcmtzYW5kZGVlcGxlYXJuaW5nLnBkZiIsIlVyaVN0cmluZyI6Imh0dHBzOi8vc3RhdGljLmxhdGV4c3R1ZGlvLm5ldC9hcnRpY2xlLzIwMTgvMDkxMi9uZXVyYWxuZXR3b3Jrc2FuZGRlZXBsZWFybmluZ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}</w:instrText>
          </w:r>
          <w:r w:rsidR="0083610B">
            <w:fldChar w:fldCharType="separate"/>
          </w:r>
          <w:r w:rsidR="00CA0B4B">
            <w:t>[15, S. 37]</w:t>
          </w:r>
          <w:r w:rsidR="0083610B">
            <w:fldChar w:fldCharType="end"/>
          </w:r>
        </w:sdtContent>
      </w:sdt>
      <w:r w:rsidR="0083610B">
        <w:t>.</w:t>
      </w:r>
      <w:r w:rsidR="00583935">
        <w:t xml:space="preserve"> </w:t>
      </w:r>
      <w:r w:rsidR="00AA528A">
        <w:t xml:space="preserve">Komplexe Funktionen können sowohl durch tiefe als auch durch weite (viele Neuronen pro Schicht) KNNs modelliert werden. Im </w:t>
      </w:r>
      <w:r w:rsidR="00AA528A">
        <w:lastRenderedPageBreak/>
        <w:t>Allgemeinen besitzt das Erhöhen der Anzahl an Schichten jedoch eine deutlich höhere Parametereffizienz, wodurch eine vergleichbare Performanz durch deutlich weniger Neuronen erreicht werden kann</w:t>
      </w:r>
      <w:r w:rsidR="00AC1804">
        <w:t xml:space="preserve"> </w:t>
      </w:r>
      <w:sdt>
        <w:sdtPr>
          <w:alias w:val="To edit, see citavi.com/edit"/>
          <w:tag w:val="CitaviPlaceholder#8743e9fc-a5d5-4fdd-9675-332a55fa1a43"/>
          <w:id w:val="-1305698287"/>
          <w:placeholder>
            <w:docPart w:val="DefaultPlaceholder_-1854013440"/>
          </w:placeholder>
        </w:sdtPr>
        <w:sdtContent>
          <w:r w:rsidR="00AC1804">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GRlNDAyLTgzYzYtNDhiMy05NmZmLWY2NTJiMDNiY2Ni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I2IiwiU3RhcnRQYWdlIjp7IiRpZCI6IjUiLCIkdHlwZSI6IlN3aXNzQWNhZGVtaWMuUGFnZU51bWJlciwgU3dpc3NBY2FkZW1pYyIsIklzRnVsbHlOdW1lcmljIjp0cnVlLCJOdW1iZXIiOjMyNiwiTnVtYmVyaW5nVHlwZSI6MCwiTnVtZXJhbFN5c3RlbSI6MCwiT3JpZ2luYWxTdHJpbmciOiIzMjYiLCJQcmV0dHlTdHJpbmciOiIzMj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zMjZmLl0ifV19LCJUYWciOiJDaXRhdmlQbGFjZWhvbGRlciM4NzQzZTlmYy1hNWQ1LTRmZGQtOTY3NS0zMzJhNTVmYTFhNDMiLCJUZXh0IjoiWzEwLCBTLiAzMjZmLl0iLCJXQUlWZXJzaW9uIjoiNi4xNC4wLjAifQ==}</w:instrText>
          </w:r>
          <w:r w:rsidR="00AC1804">
            <w:fldChar w:fldCharType="separate"/>
          </w:r>
          <w:r w:rsidR="00CA0B4B">
            <w:t>[10, S. 326f.]</w:t>
          </w:r>
          <w:r w:rsidR="00AC1804">
            <w:fldChar w:fldCharType="end"/>
          </w:r>
        </w:sdtContent>
      </w:sdt>
      <w:r w:rsidR="00AA528A">
        <w:t>.</w:t>
      </w:r>
    </w:p>
    <w:p w14:paraId="7E800B1E" w14:textId="1AD94C40" w:rsidR="00F8752C" w:rsidRDefault="00F46215" w:rsidP="00A84C04">
      <w:pPr>
        <w:pStyle w:val="berschrift3"/>
      </w:pPr>
      <w:bookmarkStart w:id="28" w:name="_Toc139037475"/>
      <w:r>
        <w:t>Künstliche Neuronen und Aktivierungsfunktionen</w:t>
      </w:r>
      <w:bookmarkEnd w:id="28"/>
    </w:p>
    <w:p w14:paraId="01BB3817" w14:textId="13F5EF37" w:rsidR="008E44B4" w:rsidRDefault="00901636" w:rsidP="008E44B4">
      <w:r>
        <w:t xml:space="preserve">Mathematisch betrachtet implementiert ein einzelnes künstliches Neuron eine Funktion, welche einen Eingabevektor </w:t>
      </w:r>
      <m:oMath>
        <m:r>
          <m:rPr>
            <m:sty m:val="bi"/>
          </m:rPr>
          <w:rPr>
            <w:rFonts w:ascii="Cambria Math" w:hAnsi="Cambria Math"/>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t xml:space="preserve"> auf eine einzelne numerische Ausgabe abbildet. Diese Funktion ist wie folgt definiert:</w:t>
      </w:r>
    </w:p>
    <w:p w14:paraId="57A58D99" w14:textId="74B5304B" w:rsidR="00901636" w:rsidRPr="00901636" w:rsidRDefault="00000000" w:rsidP="008E44B4">
      <m:oMathPara>
        <m:oMath>
          <m:sSub>
            <m:sSubPr>
              <m:ctrlPr>
                <w:rPr>
                  <w:rFonts w:ascii="Cambria Math" w:hAnsi="Cambria Math"/>
                  <w:i/>
                </w:rPr>
              </m:ctrlPr>
            </m:sSubPr>
            <m:e>
              <m:r>
                <w:rPr>
                  <w:rFonts w:ascii="Cambria Math" w:hAnsi="Cambria Math"/>
                </w:rPr>
                <m:t>h</m:t>
              </m:r>
            </m:e>
            <m:sub>
              <m:r>
                <m:rPr>
                  <m:sty m:val="bi"/>
                </m:rPr>
                <w:rPr>
                  <w:rFonts w:ascii="Cambria Math" w:hAnsi="Cambria Math"/>
                </w:rPr>
                <m:t>w</m:t>
              </m:r>
              <m:r>
                <w:rPr>
                  <w:rFonts w:ascii="Cambria Math" w:hAnsi="Cambria Math"/>
                </w:rPr>
                <m:t>, b</m:t>
              </m:r>
            </m:sub>
          </m:sSub>
          <m:d>
            <m:dPr>
              <m:ctrlPr>
                <w:rPr>
                  <w:rFonts w:ascii="Cambria Math" w:hAnsi="Cambria Math"/>
                  <w:i/>
                </w:rPr>
              </m:ctrlPr>
            </m:dPr>
            <m:e>
              <m:r>
                <m:rPr>
                  <m:sty m:val="bi"/>
                </m:rPr>
                <w:rPr>
                  <w:rFonts w:ascii="Cambria Math" w:hAnsi="Cambria Math"/>
                </w:rPr>
                <m:t>x</m:t>
              </m:r>
            </m:e>
          </m:d>
          <m:r>
            <w:rPr>
              <w:rFonts w:ascii="Cambria Math" w:hAnsi="Cambria Math"/>
            </w:rPr>
            <m:t xml:space="preserve">= σ(b+ </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oMath>
      </m:oMathPara>
    </w:p>
    <w:p w14:paraId="1D409A23" w14:textId="69F534A4" w:rsidR="0063056B" w:rsidRDefault="009B47D6" w:rsidP="008E44B4">
      <w:r>
        <w:t xml:space="preserve">Hierbei stellt </w:t>
      </w:r>
      <m:oMath>
        <m:r>
          <m:rPr>
            <m:sty m:val="bi"/>
          </m:rPr>
          <w:rPr>
            <w:rFonts w:ascii="Cambria Math" w:hAnsi="Cambria Math"/>
          </w:rPr>
          <m:t>w</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m:t>
                </m:r>
              </m:sub>
            </m:sSub>
          </m:e>
        </m:d>
      </m:oMath>
      <w:r>
        <w:t xml:space="preserve"> einen Vektor dar, der jeder Eingabe des Neurons ein Gewicht zuordnet. </w:t>
      </w:r>
      <m:oMath>
        <m:r>
          <w:rPr>
            <w:rFonts w:ascii="Cambria Math" w:hAnsi="Cambria Math"/>
          </w:rPr>
          <m:t>b</m:t>
        </m:r>
      </m:oMath>
      <w:r>
        <w:t xml:space="preserve"> ist der sogenannte </w:t>
      </w:r>
      <w:r w:rsidRPr="009B47D6">
        <w:rPr>
          <w:i/>
          <w:iCs/>
        </w:rPr>
        <w:t>Bias-Term</w:t>
      </w:r>
      <w:r>
        <w:t xml:space="preserve"> und </w:t>
      </w:r>
      <m:oMath>
        <m:r>
          <w:rPr>
            <w:rFonts w:ascii="Cambria Math" w:hAnsi="Cambria Math"/>
          </w:rPr>
          <m:t>σ</m:t>
        </m:r>
      </m:oMath>
      <w:r>
        <w:t xml:space="preserve"> (Sigma) eine für gewöhnlich nicht lineare </w:t>
      </w:r>
      <w:r w:rsidRPr="009B47D6">
        <w:rPr>
          <w:i/>
          <w:iCs/>
        </w:rPr>
        <w:t>Aktivierungsfunktion</w:t>
      </w:r>
      <w:r>
        <w:t>.</w:t>
      </w:r>
      <w:r w:rsidR="00054947">
        <w:t xml:space="preserve"> </w:t>
      </w:r>
      <w:r w:rsidR="0063056B">
        <w:t>Die Ausgabe eines Neurons entspricht also der Ausgabe einer Aktivierungsfunktion in Abhängigkeit von der gewichteten Summe der Eingaben und dem Bias-Term</w:t>
      </w:r>
      <w:r w:rsidR="00054947">
        <w:t>.</w:t>
      </w:r>
      <w:r w:rsidR="0063056B">
        <w:t xml:space="preserve"> </w:t>
      </w:r>
      <w:r w:rsidR="00054947">
        <w:t>Hierbei ist</w:t>
      </w:r>
      <w:r w:rsidR="0063056B">
        <w:t xml:space="preserve"> die Eingabe</w:t>
      </w:r>
      <w:r w:rsidR="00054947">
        <w:t xml:space="preserve">, wie in </w:t>
      </w:r>
      <w:r w:rsidR="00054947" w:rsidRPr="00A05B5D">
        <w:rPr>
          <w:color w:val="FF0000"/>
        </w:rPr>
        <w:t xml:space="preserve">Abb. 10 </w:t>
      </w:r>
      <w:r w:rsidR="00054947">
        <w:t>veranschaulicht,</w:t>
      </w:r>
      <w:r w:rsidR="0063056B">
        <w:t xml:space="preserve"> in der Regel durch die Ausgaben der Neuronen der vorherigen Schicht bestimmt</w:t>
      </w:r>
      <w:r w:rsidR="00404298">
        <w:t xml:space="preserve"> </w:t>
      </w:r>
      <w:sdt>
        <w:sdtPr>
          <w:alias w:val="To edit, see citavi.com/edit"/>
          <w:tag w:val="CitaviPlaceholder#98dfaa8f-2a10-4d65-8844-5a3eddc1d170"/>
          <w:id w:val="-318344043"/>
          <w:placeholder>
            <w:docPart w:val="DefaultPlaceholder_-1854013440"/>
          </w:placeholder>
        </w:sdtPr>
        <w:sdtContent>
          <w:r w:rsidR="00404298">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NlZTRmLWMyZmEtNDBmMi05NjgzLTMzNTRmMDVjYmYyNC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M5OGRmYWE4Zi0yYTEwLTRkNjUtODg0NC01YTNlZGRjMWQxNzAiLCJUZXh0IjoiWzE0XSIsIldBSVZlcnNpb24iOiI2LjE0LjAuMCJ9}</w:instrText>
          </w:r>
          <w:r w:rsidR="00404298">
            <w:fldChar w:fldCharType="separate"/>
          </w:r>
          <w:r w:rsidR="00CA0B4B">
            <w:t>[14]</w:t>
          </w:r>
          <w:r w:rsidR="00404298">
            <w:fldChar w:fldCharType="end"/>
          </w:r>
        </w:sdtContent>
      </w:sdt>
      <w:r w:rsidR="0063056B">
        <w:t>.</w:t>
      </w:r>
      <w:r w:rsidR="00054947">
        <w:t xml:space="preserve"> </w:t>
      </w:r>
    </w:p>
    <w:p w14:paraId="6EF953BA" w14:textId="77777777" w:rsidR="00322851" w:rsidRDefault="00054947" w:rsidP="00322851">
      <w:pPr>
        <w:pStyle w:val="AbbMitRahmen"/>
        <w:keepNext/>
      </w:pPr>
      <w:r>
        <w:rPr>
          <w:noProof/>
        </w:rPr>
        <w:drawing>
          <wp:inline distT="0" distB="0" distL="0" distR="0" wp14:anchorId="4E789F0A" wp14:editId="28CEF240">
            <wp:extent cx="3662680" cy="1560720"/>
            <wp:effectExtent l="0" t="0" r="0" b="1905"/>
            <wp:docPr id="2021044128"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71932" cy="1564662"/>
                    </a:xfrm>
                    <a:prstGeom prst="rect">
                      <a:avLst/>
                    </a:prstGeom>
                    <a:noFill/>
                  </pic:spPr>
                </pic:pic>
              </a:graphicData>
            </a:graphic>
          </wp:inline>
        </w:drawing>
      </w:r>
    </w:p>
    <w:p w14:paraId="69FF59D9" w14:textId="46288AF1" w:rsidR="00054947" w:rsidRDefault="00322851" w:rsidP="00322851">
      <w:pPr>
        <w:pStyle w:val="Beschriftung"/>
        <w:jc w:val="center"/>
      </w:pPr>
      <w:bookmarkStart w:id="29" w:name="_Toc139037442"/>
      <w:r>
        <w:t xml:space="preserve">Abb.  </w:t>
      </w:r>
      <w:fldSimple w:instr=" SEQ Abb._ \* ARABIC ">
        <w:r w:rsidR="00CC3C71">
          <w:rPr>
            <w:noProof/>
          </w:rPr>
          <w:t>10</w:t>
        </w:r>
      </w:fldSimple>
      <w:r>
        <w:t xml:space="preserve">: Veranschaulichung eines </w:t>
      </w:r>
      <w:r w:rsidR="006F3DA3">
        <w:t>k</w:t>
      </w:r>
      <w:r>
        <w:t>ünstlichen Neurons</w:t>
      </w:r>
      <w:bookmarkEnd w:id="29"/>
    </w:p>
    <w:p w14:paraId="51F926BD" w14:textId="77777777" w:rsidR="00847150" w:rsidRDefault="00847150" w:rsidP="008E44B4"/>
    <w:p w14:paraId="54E2EA56" w14:textId="78DD91DA" w:rsidR="00427815" w:rsidRDefault="00A971F7" w:rsidP="008E44B4">
      <w:r>
        <w:t xml:space="preserve">Würde die Funktion </w:t>
      </w:r>
      <m:oMath>
        <m:r>
          <w:rPr>
            <w:rFonts w:ascii="Cambria Math" w:hAnsi="Cambria Math"/>
          </w:rPr>
          <m:t>σ</m:t>
        </m:r>
      </m:oMath>
      <w:r>
        <w:t xml:space="preserve"> aus der obigen Funktion entfallen, dann könnte ein künstliches Neuron lediglich lineare Transformationen abbilden. Da eine Verkettung von linearen Transformationen ebenfalls linear ist, könnten KNNs </w:t>
      </w:r>
      <w:r w:rsidR="00A07655">
        <w:t>somit</w:t>
      </w:r>
      <w:r>
        <w:t xml:space="preserve"> lediglich lineare Zusammenhänge abbilden</w:t>
      </w:r>
      <w:r w:rsidR="001E3DA0">
        <w:t xml:space="preserve"> und nicht zur Lösung komplexer Probleme eingesetzt werden</w:t>
      </w:r>
      <w:r>
        <w:t xml:space="preserve">. </w:t>
      </w:r>
      <w:r w:rsidR="00A07655">
        <w:t xml:space="preserve">Deshalb werden </w:t>
      </w:r>
      <w:r w:rsidR="00A54ACB">
        <w:t xml:space="preserve">bestimmte </w:t>
      </w:r>
      <w:r w:rsidR="00A07655">
        <w:t>Aktivierungsfunktionen verwendet, um die Nichtlinearität der Neuronen zu garantieren</w:t>
      </w:r>
      <w:r w:rsidR="00A54ACB">
        <w:t>.</w:t>
      </w:r>
      <w:r w:rsidR="00A07655">
        <w:t xml:space="preserve"> </w:t>
      </w:r>
      <w:r w:rsidR="00A54ACB">
        <w:t>Dies ermöglicht KNNs</w:t>
      </w:r>
      <w:r w:rsidR="00A07655">
        <w:t xml:space="preserve"> theoretisch beliebig komplexe (stetige) Funktionen </w:t>
      </w:r>
      <w:r w:rsidR="00A54ACB">
        <w:t>zu approximieren</w:t>
      </w:r>
      <w:r w:rsidR="0010266B">
        <w:t xml:space="preserve"> </w:t>
      </w:r>
      <w:sdt>
        <w:sdtPr>
          <w:alias w:val="To edit, see citavi.com/edit"/>
          <w:tag w:val="CitaviPlaceholder#91ee0cab-4bca-4a9a-8cf9-a2b63203ac5c"/>
          <w:id w:val="-1188288988"/>
          <w:placeholder>
            <w:docPart w:val="DefaultPlaceholder_-1854013440"/>
          </w:placeholder>
        </w:sdtPr>
        <w:sdtContent>
          <w:r w:rsidR="0010266B">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lZDdiLTMwOGMtNDhhNS1hNTVkLTg1OTBmMGVhN2Vi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zIiwiU3RhcnRQYWdlIjp7IiRpZCI6IjUiLCIkdHlwZSI6IlN3aXNzQWNhZGVtaWMuUGFnZU51bWJlciwgU3dpc3NBY2FkZW1pYyIsIklzRnVsbHlOdW1lcmljIjp0cnVlLCJOdW1iZXIiOjI5MywiTnVtYmVyaW5nVHlwZSI6MCwiTnVtZXJhbFN5c3RlbSI6MCwiT3JpZ2luYWxTdHJpbmciOiIyOTMiLCJQcmV0dHlTdHJpbmciOiIyOTM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NmLl0ifV19LCJUYWciOiJDaXRhdmlQbGFjZWhvbGRlciM5MWVlMGNhYi00YmNhLTRhOWEtOGNmOS1hMmI2MzIwM2FjNWMiLCJUZXh0IjoiWzEwLCBTLiAyOTNmLl0iLCJXQUlWZXJzaW9uIjoiNi4xNC4wLjAifQ==}</w:instrText>
          </w:r>
          <w:r w:rsidR="0010266B">
            <w:fldChar w:fldCharType="separate"/>
          </w:r>
          <w:r w:rsidR="00CA0B4B">
            <w:t>[10, S. 293f.]</w:t>
          </w:r>
          <w:r w:rsidR="0010266B">
            <w:fldChar w:fldCharType="end"/>
          </w:r>
        </w:sdtContent>
      </w:sdt>
      <w:r w:rsidR="00A07655">
        <w:t>.</w:t>
      </w:r>
    </w:p>
    <w:p w14:paraId="1566A2ED" w14:textId="474395AB" w:rsidR="0010266B" w:rsidRDefault="0010266B" w:rsidP="008E44B4">
      <w:r>
        <w:lastRenderedPageBreak/>
        <w:t xml:space="preserve">Die beliebtesten Aktivierungsfunktionen sind die </w:t>
      </w:r>
      <w:r w:rsidRPr="0010266B">
        <w:rPr>
          <w:i/>
          <w:iCs/>
        </w:rPr>
        <w:t>Sigmoid-Funktion</w:t>
      </w:r>
      <w:r>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 xml:space="preserve"> </m:t>
            </m:r>
          </m:den>
        </m:f>
      </m:oMath>
      <w:r>
        <w:t>, die eine</w:t>
      </w:r>
      <w:r w:rsidR="00464B7D">
        <w:t xml:space="preserve"> S-förmige</w:t>
      </w:r>
      <w:r>
        <w:t xml:space="preserve"> Ausgabe im Intervall </w:t>
      </w:r>
      <m:oMath>
        <m:r>
          <w:rPr>
            <w:rFonts w:ascii="Cambria Math" w:hAnsi="Cambria Math"/>
          </w:rPr>
          <m:t>(0,1)</m:t>
        </m:r>
      </m:oMath>
      <w:r>
        <w:t xml:space="preserve"> erzeugt, der </w:t>
      </w:r>
      <w:r w:rsidRPr="0010266B">
        <w:rPr>
          <w:i/>
          <w:iCs/>
        </w:rPr>
        <w:t>Tangens-Hyperbolicus</w:t>
      </w:r>
      <w:r w:rsidR="00464B7D">
        <w:rPr>
          <w:i/>
          <w:iCs/>
        </w:rPr>
        <w:t xml:space="preserve"> </w:t>
      </w:r>
      <m:oMath>
        <m:r>
          <w:rPr>
            <w:rFonts w:ascii="Cambria Math" w:hAnsi="Cambria Math"/>
          </w:rPr>
          <m:t>tanh</m:t>
        </m:r>
        <m:d>
          <m:dPr>
            <m:ctrlPr>
              <w:rPr>
                <w:rFonts w:ascii="Cambria Math" w:hAnsi="Cambria Math"/>
                <w:i/>
              </w:rPr>
            </m:ctrlPr>
          </m:dPr>
          <m:e>
            <m:r>
              <w:rPr>
                <w:rFonts w:ascii="Cambria Math" w:hAnsi="Cambria Math"/>
              </w:rPr>
              <m:t>z</m:t>
            </m:r>
          </m:e>
        </m:d>
        <m:r>
          <w:rPr>
            <w:rFonts w:ascii="Cambria Math" w:hAnsi="Cambria Math"/>
          </w:rPr>
          <m:t>=2σ</m:t>
        </m:r>
        <m:d>
          <m:dPr>
            <m:ctrlPr>
              <w:rPr>
                <w:rFonts w:ascii="Cambria Math" w:hAnsi="Cambria Math"/>
                <w:i/>
              </w:rPr>
            </m:ctrlPr>
          </m:dPr>
          <m:e>
            <m:r>
              <w:rPr>
                <w:rFonts w:ascii="Cambria Math" w:hAnsi="Cambria Math"/>
              </w:rPr>
              <m:t>2z</m:t>
            </m:r>
          </m:e>
        </m:d>
        <m:r>
          <w:rPr>
            <w:rFonts w:ascii="Cambria Math" w:hAnsi="Cambria Math"/>
          </w:rPr>
          <m:t>-1</m:t>
        </m:r>
      </m:oMath>
      <w:r>
        <w:t xml:space="preserve">, der zu einer </w:t>
      </w:r>
      <w:r w:rsidR="00464B7D">
        <w:t xml:space="preserve">S-förmigen </w:t>
      </w:r>
      <w:r>
        <w:t xml:space="preserve">Ausgabe im Intervall </w:t>
      </w:r>
      <m:oMath>
        <m:r>
          <w:rPr>
            <w:rFonts w:ascii="Cambria Math" w:hAnsi="Cambria Math"/>
          </w:rPr>
          <m:t>(-1, 1)</m:t>
        </m:r>
      </m:oMath>
      <w:r>
        <w:t xml:space="preserve"> führt, und die </w:t>
      </w:r>
      <w:r w:rsidRPr="00464B7D">
        <w:rPr>
          <w:i/>
          <w:iCs/>
        </w:rPr>
        <w:t>Re</w:t>
      </w:r>
      <w:r w:rsidR="00464B7D" w:rsidRPr="00464B7D">
        <w:rPr>
          <w:i/>
          <w:iCs/>
        </w:rPr>
        <w:t>ctified-Linear-Unit-Funktion</w:t>
      </w:r>
      <w:r w:rsidR="00464B7D">
        <w:t xml:space="preserve"> </w:t>
      </w:r>
      <m:oMath>
        <m: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r>
          <m:rPr>
            <m:sty m:val="p"/>
          </m:rPr>
          <w:rPr>
            <w:rFonts w:ascii="Cambria Math" w:hAnsi="Cambria Math"/>
          </w:rPr>
          <m:t>max⁡</m:t>
        </m:r>
        <m:r>
          <w:rPr>
            <w:rFonts w:ascii="Cambria Math" w:hAnsi="Cambria Math"/>
          </w:rPr>
          <m:t>(0,z)</m:t>
        </m:r>
      </m:oMath>
      <w:r w:rsidR="00464B7D">
        <w:t>, die sich</w:t>
      </w:r>
      <w:r w:rsidR="00875C6E">
        <w:t xml:space="preserve"> sehr</w:t>
      </w:r>
      <w:r w:rsidR="00464B7D">
        <w:t xml:space="preserve"> </w:t>
      </w:r>
      <w:r w:rsidR="00A71737">
        <w:t>schnell</w:t>
      </w:r>
      <w:r w:rsidR="00464B7D">
        <w:t xml:space="preserve"> berechnen lässt und eine Ausgabe im Intervall </w:t>
      </w:r>
      <m:oMath>
        <m:d>
          <m:dPr>
            <m:begChr m:val="["/>
            <m:ctrlPr>
              <w:rPr>
                <w:rFonts w:ascii="Cambria Math" w:hAnsi="Cambria Math"/>
                <w:i/>
              </w:rPr>
            </m:ctrlPr>
          </m:dPr>
          <m:e>
            <m:r>
              <w:rPr>
                <w:rFonts w:ascii="Cambria Math" w:hAnsi="Cambria Math"/>
              </w:rPr>
              <m:t>0, ∞</m:t>
            </m:r>
          </m:e>
        </m:d>
      </m:oMath>
      <w:r w:rsidR="00464B7D">
        <w:t xml:space="preserve"> erzeugt</w:t>
      </w:r>
      <w:r w:rsidR="001E6441">
        <w:t xml:space="preserve"> </w:t>
      </w:r>
      <w:sdt>
        <w:sdtPr>
          <w:alias w:val="To edit, see citavi.com/edit"/>
          <w:tag w:val="CitaviPlaceholder#1a3bbe8e-9686-4319-8475-99abd41f72cf"/>
          <w:id w:val="-885025504"/>
          <w:placeholder>
            <w:docPart w:val="DefaultPlaceholder_-1854013440"/>
          </w:placeholder>
        </w:sdtPr>
        <w:sdtContent>
          <w:r w:rsidR="001E6441">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TE5ZGExLTYwOTAtNDMxMS1hNzZmLTYwM2M5NTRmZDM3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yIiwiU3RhcnRQYWdlIjp7IiRpZCI6IjUiLCIkdHlwZSI6IlN3aXNzQWNhZGVtaWMuUGFnZU51bWJlciwgU3dpc3NBY2FkZW1pYyIsIklzRnVsbHlOdW1lcmljIjp0cnVlLCJOdW1iZXIiOjI5MiwiTnVtYmVyaW5nVHlwZSI6MCwiTnVtZXJhbFN5c3RlbSI6MCwiT3JpZ2luYWxTdHJpbmciOiIyOTIiLCJQcmV0dHlTdHJpbmciOiIyOTI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JmLl0ifV19LCJUYWciOiJDaXRhdmlQbGFjZWhvbGRlciMxYTNiYmU4ZS05Njg2LTQzMTktODQ3NS05OWFiZDQxZjcyY2YiLCJUZXh0IjoiWzEwLCBTLiAyOTJmLl0iLCJXQUlWZXJzaW9uIjoiNi4xNC4wLjAifQ==}</w:instrText>
          </w:r>
          <w:r w:rsidR="001E6441">
            <w:fldChar w:fldCharType="separate"/>
          </w:r>
          <w:r w:rsidR="00CA0B4B">
            <w:t>[10, S. 292f.]</w:t>
          </w:r>
          <w:r w:rsidR="001E6441">
            <w:fldChar w:fldCharType="end"/>
          </w:r>
        </w:sdtContent>
      </w:sdt>
      <w:r w:rsidR="00464B7D">
        <w:t xml:space="preserve">. </w:t>
      </w:r>
      <w:r w:rsidR="00B264AF">
        <w:t xml:space="preserve">Eine Darstellung dieser Funktionen ist in </w:t>
      </w:r>
      <w:r w:rsidR="00B264AF" w:rsidRPr="00B264AF">
        <w:rPr>
          <w:color w:val="FF0000"/>
        </w:rPr>
        <w:t xml:space="preserve">Abb. 11 </w:t>
      </w:r>
      <w:r w:rsidR="00B264AF">
        <w:t>zu sehen.</w:t>
      </w:r>
    </w:p>
    <w:p w14:paraId="5D47C015" w14:textId="77777777" w:rsidR="001E6441" w:rsidRDefault="001E6441" w:rsidP="001E6441">
      <w:pPr>
        <w:pStyle w:val="AbbMitRahmen"/>
        <w:keepNext/>
      </w:pPr>
      <w:r>
        <w:rPr>
          <w:noProof/>
        </w:rPr>
        <w:drawing>
          <wp:inline distT="0" distB="0" distL="0" distR="0" wp14:anchorId="178514E6" wp14:editId="627B2E39">
            <wp:extent cx="3829050" cy="2049780"/>
            <wp:effectExtent l="0" t="0" r="0" b="7620"/>
            <wp:docPr id="500478487"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10780"/>
                    <a:stretch/>
                  </pic:blipFill>
                  <pic:spPr bwMode="auto">
                    <a:xfrm>
                      <a:off x="0" y="0"/>
                      <a:ext cx="3829050" cy="2049780"/>
                    </a:xfrm>
                    <a:prstGeom prst="rect">
                      <a:avLst/>
                    </a:prstGeom>
                    <a:noFill/>
                    <a:ln>
                      <a:noFill/>
                    </a:ln>
                    <a:extLst>
                      <a:ext uri="{53640926-AAD7-44D8-BBD7-CCE9431645EC}">
                        <a14:shadowObscured xmlns:a14="http://schemas.microsoft.com/office/drawing/2010/main"/>
                      </a:ext>
                    </a:extLst>
                  </pic:spPr>
                </pic:pic>
              </a:graphicData>
            </a:graphic>
          </wp:inline>
        </w:drawing>
      </w:r>
    </w:p>
    <w:p w14:paraId="4BBEC604" w14:textId="25524730" w:rsidR="00255C76" w:rsidRDefault="001E6441" w:rsidP="001E6441">
      <w:pPr>
        <w:pStyle w:val="Beschriftung"/>
        <w:jc w:val="center"/>
      </w:pPr>
      <w:bookmarkStart w:id="30" w:name="_Toc139037443"/>
      <w:r>
        <w:t xml:space="preserve">Abb.  </w:t>
      </w:r>
      <w:fldSimple w:instr=" SEQ Abb._ \* ARABIC ">
        <w:r w:rsidR="00CC3C71">
          <w:rPr>
            <w:noProof/>
          </w:rPr>
          <w:t>11</w:t>
        </w:r>
      </w:fldSimple>
      <w:r>
        <w:t>: Aktivierungsfunktionen: tanh(z),</w:t>
      </w:r>
      <w:r w:rsidRPr="001E6441">
        <w:rPr>
          <w:rFonts w:ascii="Cambria Math" w:hAnsi="Cambria Math"/>
          <w:i/>
        </w:rPr>
        <w:t xml:space="preserve"> </w:t>
      </w:r>
      <m:oMath>
        <m:r>
          <w:rPr>
            <w:rFonts w:ascii="Cambria Math" w:hAnsi="Cambria Math"/>
          </w:rPr>
          <m:t>σ</m:t>
        </m:r>
        <m:d>
          <m:dPr>
            <m:ctrlPr>
              <w:rPr>
                <w:rFonts w:ascii="Cambria Math" w:hAnsi="Cambria Math"/>
                <w:i/>
              </w:rPr>
            </m:ctrlPr>
          </m:dPr>
          <m:e>
            <m:r>
              <w:rPr>
                <w:rFonts w:ascii="Cambria Math" w:hAnsi="Cambria Math"/>
              </w:rPr>
              <m:t>z</m:t>
            </m:r>
          </m:e>
        </m:d>
      </m:oMath>
      <w:r>
        <w:rPr>
          <w:rFonts w:ascii="Cambria Math" w:hAnsi="Cambria Math"/>
          <w:i/>
        </w:rPr>
        <w:t xml:space="preserve"> </w:t>
      </w:r>
      <w:r w:rsidRPr="001E6441">
        <w:rPr>
          <w:rFonts w:ascii="Cambria Math" w:hAnsi="Cambria Math"/>
          <w:iCs/>
        </w:rPr>
        <w:t xml:space="preserve">und </w:t>
      </w:r>
      <m:oMath>
        <m:r>
          <w:rPr>
            <w:rFonts w:ascii="Cambria Math" w:hAnsi="Cambria Math"/>
          </w:rPr>
          <m:t>ReLU</m:t>
        </m:r>
        <m:d>
          <m:dPr>
            <m:ctrlPr>
              <w:rPr>
                <w:rFonts w:ascii="Cambria Math" w:hAnsi="Cambria Math"/>
                <w:i/>
              </w:rPr>
            </m:ctrlPr>
          </m:dPr>
          <m:e>
            <m:r>
              <w:rPr>
                <w:rFonts w:ascii="Cambria Math" w:hAnsi="Cambria Math"/>
              </w:rPr>
              <m:t>z</m:t>
            </m:r>
          </m:e>
        </m:d>
      </m:oMath>
      <w:bookmarkEnd w:id="30"/>
    </w:p>
    <w:p w14:paraId="3A8B351B" w14:textId="77777777" w:rsidR="001E6441" w:rsidRDefault="001E6441" w:rsidP="001E6441"/>
    <w:p w14:paraId="13E4C286" w14:textId="00E9DB2D" w:rsidR="008A5103" w:rsidRDefault="00EA2F64" w:rsidP="001E6441">
      <w:r>
        <w:t>Für die Ausgabeschicht wird oftmals eine andere Aktivierungsfunktion als in den anderen Schichten des KNNs verwendet. Diese ist abhängig von der Aufgabenstellung und der angestrebten Ausgabe des Netzes</w:t>
      </w:r>
      <w:r w:rsidR="005D2A97">
        <w:t xml:space="preserve">. Bei mehrklassigen Klassifikationsproblemen nutzt man üblicherweise die </w:t>
      </w:r>
      <w:r w:rsidR="005D2A97" w:rsidRPr="005D2A97">
        <w:rPr>
          <w:i/>
          <w:iCs/>
        </w:rPr>
        <w:t>Soft-Max-Funktion</w:t>
      </w:r>
      <w:r w:rsidR="005D2A97">
        <w:t xml:space="preserve"> </w:t>
      </w:r>
      <w:sdt>
        <w:sdtPr>
          <w:alias w:val="To edit, see citavi.com/edit"/>
          <w:tag w:val="CitaviPlaceholder#ec588f70-bf51-4e6d-b282-77c2b8dbfbd8"/>
          <w:id w:val="-59641255"/>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ZGRlNDQyLWU1MGItNDZhYy04MDY0LWJiODhjNzZjYmJk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NF0ifV19LCJUYWciOiJDaXRhdmlQbGFjZWhvbGRlciNlYzU4OGY3MC1iZjUxLTRlNmQtYjI4Mi03N2MyYjhkYmZiZDgiLCJUZXh0IjoiWzE0XSIsIldBSVZlcnNpb24iOiI2LjE0LjAuMCJ9}</w:instrText>
          </w:r>
          <w:r>
            <w:fldChar w:fldCharType="separate"/>
          </w:r>
          <w:r w:rsidR="00CA0B4B">
            <w:t>[14]</w:t>
          </w:r>
          <w:r>
            <w:fldChar w:fldCharType="end"/>
          </w:r>
        </w:sdtContent>
      </w:sdt>
      <w:r>
        <w:t xml:space="preserve">. </w:t>
      </w:r>
      <w:r w:rsidR="00F345A4">
        <w:t xml:space="preserve">Diese ist </w:t>
      </w:r>
      <w:r w:rsidR="0083677D">
        <w:t xml:space="preserve">für das Ausgabeneuron </w:t>
      </w:r>
      <m:oMath>
        <m:r>
          <w:rPr>
            <w:rFonts w:ascii="Cambria Math" w:hAnsi="Cambria Math"/>
          </w:rPr>
          <m:t>j</m:t>
        </m:r>
      </m:oMath>
      <w:r w:rsidR="00F345A4">
        <w:t xml:space="preserve"> </w:t>
      </w:r>
      <m:oMath>
        <m:d>
          <m:dPr>
            <m:ctrlPr>
              <w:rPr>
                <w:rFonts w:ascii="Cambria Math" w:hAnsi="Cambria Math"/>
                <w:i/>
              </w:rPr>
            </m:ctrlPr>
          </m:dPr>
          <m:e>
            <m:r>
              <w:rPr>
                <w:rFonts w:ascii="Cambria Math" w:hAnsi="Cambria Math"/>
              </w:rPr>
              <m:t>1≤j≤K</m:t>
            </m:r>
          </m:e>
        </m:d>
        <m:r>
          <w:rPr>
            <w:rFonts w:ascii="Cambria Math" w:hAnsi="Cambria Math"/>
          </w:rPr>
          <m:t xml:space="preserve"> </m:t>
        </m:r>
      </m:oMath>
      <w:r w:rsidR="00C078C9">
        <w:t xml:space="preserve"> </w:t>
      </w:r>
      <w:r w:rsidR="0083677D">
        <w:t xml:space="preserve">wie </w:t>
      </w:r>
      <w:r w:rsidR="00F345A4">
        <w:t>folgt definiert:</w:t>
      </w:r>
    </w:p>
    <w:p w14:paraId="011791CF" w14:textId="5FF538F1" w:rsidR="00F345A4" w:rsidRPr="0083677D" w:rsidRDefault="00000000" w:rsidP="001E6441">
      <m:oMathPara>
        <m:oMath>
          <m:sSub>
            <m:sSubPr>
              <m:ctrlPr>
                <w:rPr>
                  <w:rFonts w:ascii="Cambria Math" w:hAnsi="Cambria Math"/>
                  <w:i/>
                </w:rPr>
              </m:ctrlPr>
            </m:sSubPr>
            <m:e>
              <m:r>
                <w:rPr>
                  <w:rFonts w:ascii="Cambria Math" w:hAnsi="Cambria Math"/>
                </w:rPr>
                <m:t>softmax(</m:t>
              </m:r>
              <m:r>
                <m:rPr>
                  <m:sty m:val="bi"/>
                </m:rPr>
                <w:rPr>
                  <w:rFonts w:ascii="Cambria Math" w:hAnsi="Cambria Math"/>
                </w:rPr>
                <m:t>z</m:t>
              </m:r>
              <m:r>
                <w:rPr>
                  <w:rFonts w:ascii="Cambria Math" w:hAnsi="Cambria Math"/>
                </w:rPr>
                <m:t>)</m:t>
              </m:r>
            </m:e>
            <m:sub>
              <m:r>
                <w:rPr>
                  <w:rFonts w:ascii="Cambria Math" w:hAnsi="Cambria Math"/>
                </w:rPr>
                <m:t>j</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j</m:t>
                      </m:r>
                    </m:sub>
                  </m:sSub>
                </m:sup>
              </m:sSup>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z</m:t>
                          </m:r>
                        </m:e>
                        <m:sub>
                          <m:r>
                            <w:rPr>
                              <w:rFonts w:ascii="Cambria Math" w:hAnsi="Cambria Math"/>
                            </w:rPr>
                            <m:t>k</m:t>
                          </m:r>
                        </m:sub>
                      </m:sSub>
                    </m:sup>
                  </m:sSup>
                </m:e>
              </m:nary>
            </m:den>
          </m:f>
        </m:oMath>
      </m:oMathPara>
    </w:p>
    <w:p w14:paraId="6909BABB" w14:textId="2842F782" w:rsidR="0083677D" w:rsidRPr="001E6441" w:rsidRDefault="0083677D" w:rsidP="001E6441">
      <w:r>
        <w:t xml:space="preserve">Hierbei entspricht </w:t>
      </w:r>
      <m:oMath>
        <m:r>
          <w:rPr>
            <w:rFonts w:ascii="Cambria Math" w:hAnsi="Cambria Math"/>
          </w:rPr>
          <m:t>K</m:t>
        </m:r>
      </m:oMath>
      <w:r>
        <w:t xml:space="preserve"> der Anzahl der Ausgabeneuronen (</w:t>
      </w:r>
      <w:r w:rsidR="00C078C9">
        <w:t>bzw.</w:t>
      </w:r>
      <w:r>
        <w:t xml:space="preserve"> der Klassen) und </w:t>
      </w:r>
      <m:oMath>
        <m:r>
          <m:rPr>
            <m:sty m:val="bi"/>
          </m:rPr>
          <w:rPr>
            <w:rFonts w:ascii="Cambria Math" w:hAnsi="Cambria Math"/>
          </w:rPr>
          <m:t>z</m:t>
        </m:r>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m:t>
        </m:r>
      </m:oMath>
      <w:r>
        <w:t xml:space="preserve"> einem Vektor, der die gewichteten Summen aller Ausgabeneuronen enthält. </w:t>
      </w:r>
      <w:r w:rsidR="00030BB7">
        <w:t xml:space="preserve">Durch Anwendung der Soft-Max-Funktion summieren sich alle Ausgaben des KNNs zu 1 auf, wodurch man die Ausgabe des </w:t>
      </w:r>
      <w:r w:rsidR="00C078C9">
        <w:t>N</w:t>
      </w:r>
      <w:r w:rsidR="00030BB7">
        <w:t xml:space="preserve">eurons </w:t>
      </w:r>
      <m:oMath>
        <m:r>
          <w:rPr>
            <w:rFonts w:ascii="Cambria Math" w:hAnsi="Cambria Math"/>
          </w:rPr>
          <m:t>j</m:t>
        </m:r>
      </m:oMath>
      <w:r w:rsidR="00030BB7">
        <w:t xml:space="preserve"> als Wahrscheinlichkeit interpretieren kann, dass der eingegebene Datenpunkt der zu  </w:t>
      </w:r>
      <m:oMath>
        <m:r>
          <w:rPr>
            <w:rFonts w:ascii="Cambria Math" w:hAnsi="Cambria Math"/>
          </w:rPr>
          <m:t>j</m:t>
        </m:r>
      </m:oMath>
      <w:r w:rsidR="00030BB7">
        <w:t xml:space="preserve"> zugeordneten Klasse angehört</w:t>
      </w:r>
      <w:r w:rsidR="007A05F1">
        <w:t xml:space="preserve"> </w:t>
      </w:r>
      <w:sdt>
        <w:sdtPr>
          <w:alias w:val="To edit, see citavi.com/edit"/>
          <w:tag w:val="CitaviPlaceholder#98c8beea-da6e-429d-adaa-4210a532ebe8"/>
          <w:id w:val="-2018453794"/>
          <w:placeholder>
            <w:docPart w:val="DefaultPlaceholder_-1854013440"/>
          </w:placeholder>
        </w:sdtPr>
        <w:sdtContent>
          <w:r w:rsidR="007A05F1">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ODk1MWI4LTg3ZTktNDM4OS1hOTNhLTRlNDE2NWM2MzNmMi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5IiwiU3RhcnRQYWdlIjp7IiRpZCI6IjUiLCIkdHlwZSI6IlN3aXNzQWNhZGVtaWMuUGFnZU51bWJlciwgU3dpc3NBY2FkZW1pYyIsIklzRnVsbHlOdW1lcmljIjp0cnVlLCJOdW1iZXIiOjE0OSwiTnVtYmVyaW5nVHlwZSI6MCwiTnVtZXJhbFN5c3RlbSI6MCwiT3JpZ2luYWxTdHJpbmciOiIxNDkiLCJQcmV0dHlTdHJpbmciOiIx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xNDlmLl0ifV19LCJUYWciOiJDaXRhdmlQbGFjZWhvbGRlciM5OGM4YmVlYS1kYTZlLTQyOWQtYWRhYS00MjEwYTUzMmViZTgiLCJUZXh0IjoiWzEwLCBTLiAxNDlmLl0iLCJXQUlWZXJzaW9uIjoiNi4xNC4wLjAifQ==}</w:instrText>
          </w:r>
          <w:r w:rsidR="007A05F1">
            <w:fldChar w:fldCharType="separate"/>
          </w:r>
          <w:r w:rsidR="00CA0B4B">
            <w:t>[10, S. 149f.]</w:t>
          </w:r>
          <w:r w:rsidR="007A05F1">
            <w:fldChar w:fldCharType="end"/>
          </w:r>
        </w:sdtContent>
      </w:sdt>
      <w:r w:rsidR="00030BB7">
        <w:t>.</w:t>
      </w:r>
    </w:p>
    <w:p w14:paraId="61791C63" w14:textId="6DBC4D24" w:rsidR="006E2605" w:rsidRDefault="006E2605" w:rsidP="006E2605">
      <w:pPr>
        <w:pStyle w:val="berschrift3"/>
      </w:pPr>
      <w:bookmarkStart w:id="31" w:name="_Toc139037476"/>
      <w:r>
        <w:lastRenderedPageBreak/>
        <w:t>Training neuronaler Netze</w:t>
      </w:r>
      <w:bookmarkEnd w:id="31"/>
    </w:p>
    <w:p w14:paraId="43AE75E3" w14:textId="47B17E5F" w:rsidR="006E2605" w:rsidRDefault="006E2605" w:rsidP="006E2605">
      <w:r>
        <w:t xml:space="preserve">Beim Training der künstlichen Neuronen kommt es darauf an, die Gewichte und den Bias-Term so anzupassen, dass sie in Kombination mit der gewählten Aktivierungsfunktion zu der gewünschten Ausgabe führen. </w:t>
      </w:r>
    </w:p>
    <w:p w14:paraId="43A3653F" w14:textId="77777777" w:rsidR="006E2605" w:rsidRPr="006E2605" w:rsidRDefault="006E2605" w:rsidP="006E2605"/>
    <w:p w14:paraId="65884DFC" w14:textId="0D974ACF" w:rsidR="007B71BC" w:rsidRDefault="007B71BC" w:rsidP="00C057EC">
      <w:pPr>
        <w:pStyle w:val="berschrift3"/>
      </w:pPr>
      <w:bookmarkStart w:id="32" w:name="_Toc139037477"/>
      <w:r>
        <w:t>Rekurrente Neuronale Netze</w:t>
      </w:r>
      <w:bookmarkEnd w:id="32"/>
    </w:p>
    <w:p w14:paraId="069E3A3E" w14:textId="77777777" w:rsidR="008E44B4" w:rsidRPr="008E44B4" w:rsidRDefault="008E44B4" w:rsidP="008E44B4"/>
    <w:p w14:paraId="54BC797E" w14:textId="13453C1D" w:rsidR="00EF3CF4" w:rsidRDefault="00EF3CF4" w:rsidP="00EF3CF4">
      <w:pPr>
        <w:pStyle w:val="berschrift2"/>
      </w:pPr>
      <w:bookmarkStart w:id="33" w:name="_Toc139037478"/>
      <w:r>
        <w:t xml:space="preserve">Bewertungsmaße für </w:t>
      </w:r>
      <w:r w:rsidR="00B33723">
        <w:t>Klassifikatoren</w:t>
      </w:r>
      <w:bookmarkEnd w:id="33"/>
    </w:p>
    <w:p w14:paraId="33BEE262" w14:textId="06A6D2A7" w:rsidR="00C5600D" w:rsidRPr="00C5600D" w:rsidRDefault="00C5600D" w:rsidP="00C5600D">
      <w:r>
        <w:t xml:space="preserve">Um die Qualität eines Klassifikationsverfahrens messbar zu machen und durch Training und Parameteroptimierung zu steigern, ist es wichtig Bewertungsmaße zu definieren, die die Vorhersageleistung eines Klassifikators widerspiegeln. </w:t>
      </w:r>
      <w:r w:rsidR="000469C6">
        <w:t>In diesem Kapitel</w:t>
      </w:r>
      <w:r>
        <w:t xml:space="preserve"> sollen solche Maße definiert und erläutert werden, wobei zum besseren Verständnis in allen Fällen</w:t>
      </w:r>
      <w:r w:rsidR="00D367E6">
        <w:t xml:space="preserve"> schrittweise</w:t>
      </w:r>
      <w:r>
        <w:t xml:space="preserve"> von einer binären Klassifikation auf ein n-klassiges Problem verallgemeinert wird.</w:t>
      </w:r>
    </w:p>
    <w:p w14:paraId="6B096F73" w14:textId="5E322BAF" w:rsidR="00B33723" w:rsidRDefault="000619E0" w:rsidP="000619E0">
      <w:pPr>
        <w:pStyle w:val="berschrift3"/>
      </w:pPr>
      <w:bookmarkStart w:id="34" w:name="_Toc139037479"/>
      <w:r>
        <w:t>Konfusionsmatrizen</w:t>
      </w:r>
      <w:bookmarkEnd w:id="34"/>
    </w:p>
    <w:p w14:paraId="4AC81543" w14:textId="5EF0F526" w:rsidR="00A40834" w:rsidRPr="007C6B3D" w:rsidRDefault="00A40834" w:rsidP="00CE7A6B">
      <w:r>
        <w:t xml:space="preserve">Ein verbreitetes Werkzeug, um die Vorhersageleistung eines Klassifikators zu visualisieren, ist die </w:t>
      </w:r>
      <w:r w:rsidRPr="00A40834">
        <w:rPr>
          <w:i/>
          <w:iCs/>
        </w:rPr>
        <w:t>Konfusionsmatrix</w:t>
      </w:r>
      <w:r>
        <w:t xml:space="preserve">. Hierbei handelt es sich um eine Tabelle, bei welcher </w:t>
      </w:r>
      <w:r w:rsidR="00CE7A6B">
        <w:t>für eine Menge von Datenpunkten, die Schnittmengen aller vorhergesagten und tatsächlichen Klassen ausgezählt werden. Hierbei stehen typischerweise die Zeilen der Matrix für die tatsächlichen Klassen, wohingegen die Spalten die Vorhersagen repräsentieren</w:t>
      </w:r>
      <w:r w:rsidR="000C369A">
        <w:t xml:space="preserve"> </w:t>
      </w:r>
      <w:sdt>
        <w:sdtPr>
          <w:alias w:val="To edit, see citavi.com/edit"/>
          <w:tag w:val="CitaviPlaceholder#d584e9d9-6a30-48c9-ae7b-2f7475a0b767"/>
          <w:id w:val="-2097160321"/>
          <w:placeholder>
            <w:docPart w:val="DefaultPlaceholder_-1854013440"/>
          </w:placeholder>
        </w:sdtPr>
        <w:sdtContent>
          <w:r w:rsidR="000C369A">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OGU1NGFkLTQ0MTUtNGEwOC1hZTc3LTk2OGFkNmU3MjczO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QiLCJTdGFydFBhZ2UiOnsiJGlkIjoiNSIsIiR0eXBlIjoiU3dpc3NBY2FkZW1pYy5QYWdlTnVtYmVyLCBTd2lzc0FjYWRlbWljIiwiSXNGdWxseU51bWVyaWMiOnRydWUsIk51bWJlciI6OTQsIk51bWJlcmluZ1R5cGUiOjAsIk51bWVyYWxTeXN0ZW0iOjAsIk9yaWdpbmFsU3RyaW5nIjoiOTQiLCJQcmV0dHlTdHJpbmciOiI5N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wVDEwOjU3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F0ifV19LCJUYWciOiJDaXRhdmlQbGFjZWhvbGRlciNkNTg0ZTlkOS02YTMwLTQ4YzktYWU3Yi0yZjc0NzVhMGI3NjciLCJUZXh0IjoiWzEwLCBTLiA5NF0iLCJXQUlWZXJzaW9uIjoiNi4xNC4wLjAifQ==}</w:instrText>
          </w:r>
          <w:r w:rsidR="000C369A">
            <w:fldChar w:fldCharType="separate"/>
          </w:r>
          <w:r w:rsidR="00CA0B4B">
            <w:t>[10, S. 94]</w:t>
          </w:r>
          <w:r w:rsidR="000C369A">
            <w:fldChar w:fldCharType="end"/>
          </w:r>
        </w:sdtContent>
      </w:sdt>
      <w:r w:rsidR="00CE7A6B">
        <w:t>.</w:t>
      </w:r>
      <w:r w:rsidR="007C6B3D">
        <w:t xml:space="preserve"> </w:t>
      </w:r>
      <w:r w:rsidR="007C6B3D" w:rsidRPr="007C6B3D">
        <w:rPr>
          <w:color w:val="FF0000"/>
        </w:rPr>
        <w:t>Abb</w:t>
      </w:r>
      <w:r w:rsidR="00216E81">
        <w:rPr>
          <w:color w:val="FF0000"/>
        </w:rPr>
        <w:t>.</w:t>
      </w:r>
      <w:r w:rsidR="007C6B3D" w:rsidRPr="007C6B3D">
        <w:rPr>
          <w:color w:val="FF0000"/>
        </w:rPr>
        <w:t xml:space="preserve"> X</w:t>
      </w:r>
      <w:r w:rsidR="007C6B3D">
        <w:rPr>
          <w:color w:val="FF0000"/>
        </w:rPr>
        <w:t xml:space="preserve"> </w:t>
      </w:r>
      <w:r w:rsidR="007C6B3D">
        <w:t xml:space="preserve">zeigt ein Beispiel für eine Konfusionsmatrix zur Auswertung eines binären Klassifikators auf Basis von 65 Datenpunkten. </w:t>
      </w:r>
    </w:p>
    <w:p w14:paraId="2EE3D25D" w14:textId="77777777" w:rsidR="00F400BA" w:rsidRDefault="00F400BA" w:rsidP="00F400BA">
      <w:pPr>
        <w:pStyle w:val="AbbMitRahmen"/>
        <w:keepNext/>
      </w:pPr>
      <w:r w:rsidRPr="00F400BA">
        <w:rPr>
          <w:noProof/>
        </w:rPr>
        <w:lastRenderedPageBreak/>
        <w:drawing>
          <wp:inline distT="0" distB="0" distL="0" distR="0" wp14:anchorId="1D8C7EDD" wp14:editId="3625DD3F">
            <wp:extent cx="3728249" cy="2130724"/>
            <wp:effectExtent l="0" t="0" r="5715" b="3175"/>
            <wp:docPr id="86030236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27536" b="12198"/>
                    <a:stretch/>
                  </pic:blipFill>
                  <pic:spPr bwMode="auto">
                    <a:xfrm>
                      <a:off x="0" y="0"/>
                      <a:ext cx="3742905" cy="2139100"/>
                    </a:xfrm>
                    <a:prstGeom prst="rect">
                      <a:avLst/>
                    </a:prstGeom>
                    <a:noFill/>
                    <a:ln>
                      <a:noFill/>
                    </a:ln>
                    <a:extLst>
                      <a:ext uri="{53640926-AAD7-44D8-BBD7-CCE9431645EC}">
                        <a14:shadowObscured xmlns:a14="http://schemas.microsoft.com/office/drawing/2010/main"/>
                      </a:ext>
                    </a:extLst>
                  </pic:spPr>
                </pic:pic>
              </a:graphicData>
            </a:graphic>
          </wp:inline>
        </w:drawing>
      </w:r>
    </w:p>
    <w:p w14:paraId="4329EEB9" w14:textId="27963D9B" w:rsidR="00A717E6" w:rsidRDefault="00F400BA" w:rsidP="00A717E6">
      <w:pPr>
        <w:pStyle w:val="Beschriftung"/>
        <w:jc w:val="center"/>
      </w:pPr>
      <w:bookmarkStart w:id="35" w:name="_Toc139037444"/>
      <w:r w:rsidRPr="00F400BA">
        <w:t xml:space="preserve">Abb.  </w:t>
      </w:r>
      <w:fldSimple w:instr=" SEQ Abb._ \* ARABIC ">
        <w:r w:rsidR="00CC3C71">
          <w:rPr>
            <w:noProof/>
          </w:rPr>
          <w:t>12</w:t>
        </w:r>
      </w:fldSimple>
      <w:r w:rsidRPr="00F400BA">
        <w:t>: Beispiel für eine</w:t>
      </w:r>
      <w:r w:rsidR="00A717E6">
        <w:t xml:space="preserve"> zweiklassige</w:t>
      </w:r>
      <w:r w:rsidRPr="00F400BA">
        <w:t xml:space="preserve"> Konfusionsmatrix</w:t>
      </w:r>
      <w:r w:rsidR="00796B9D">
        <w:t>; eigene Abbildung</w:t>
      </w:r>
      <w:bookmarkEnd w:id="35"/>
    </w:p>
    <w:p w14:paraId="73B7D2B2" w14:textId="77777777" w:rsidR="00A717E6" w:rsidRDefault="00A717E6" w:rsidP="00A717E6"/>
    <w:p w14:paraId="62845DDB" w14:textId="7912F18F" w:rsidR="00A717E6" w:rsidRPr="00A717E6" w:rsidRDefault="000C369A" w:rsidP="00A717E6">
      <w:r>
        <w:t xml:space="preserve">Konfusionsmatrizen können eine beliebige Anzahl von Klassen umfassen. Wichtig ist lediglich, dass </w:t>
      </w:r>
      <w:r w:rsidR="00BD6287">
        <w:t xml:space="preserve">deren Anordnung in den Zeilen und Spalten identisch ist, damit alle korrekt klassifizierten Datenpunkte auf der Hauptdiagonalen der Matrix widergespiegelt werden. Ein guter Klassifikator enthält </w:t>
      </w:r>
      <w:r w:rsidR="00D1734C">
        <w:t>entsprechend</w:t>
      </w:r>
      <w:r w:rsidR="00BD6287">
        <w:t xml:space="preserve"> außerhalb dieser Hauptdiagonalen eine möglichst geringe Anzahl an Datenpunkten</w:t>
      </w:r>
      <w:r w:rsidR="00180C86">
        <w:t xml:space="preserve"> </w:t>
      </w:r>
      <w:sdt>
        <w:sdtPr>
          <w:alias w:val="To edit, see citavi.com/edit"/>
          <w:tag w:val="CitaviPlaceholder#9de792b5-d3bf-4b6b-860e-98017d35fb68"/>
          <w:id w:val="1844894532"/>
          <w:placeholder>
            <w:docPart w:val="DefaultPlaceholder_-1854013440"/>
          </w:placeholder>
        </w:sdtPr>
        <w:sdtContent>
          <w:r w:rsidR="00180C86">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c2NDllLTU1ZmMtNDYwZi04NDM4LWVlZDM4NzAzM2U5O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OWRlNzkyYjUtZDNiZi00YjZiLTg2MGUtOTgwMTdkMzVmYjY4IiwiVGV4dCI6IlsxMV0iLCJXQUlWZXJzaW9uIjoiNi4xNC4wLjAifQ==}</w:instrText>
          </w:r>
          <w:r w:rsidR="00180C86">
            <w:fldChar w:fldCharType="separate"/>
          </w:r>
          <w:r w:rsidR="00CA0B4B">
            <w:t>[11]</w:t>
          </w:r>
          <w:r w:rsidR="00180C86">
            <w:fldChar w:fldCharType="end"/>
          </w:r>
        </w:sdtContent>
      </w:sdt>
      <w:r w:rsidR="00BD6287">
        <w:t>.</w:t>
      </w:r>
      <w:r w:rsidR="007C5B49">
        <w:t xml:space="preserve"> </w:t>
      </w:r>
    </w:p>
    <w:p w14:paraId="59570191" w14:textId="211254F9" w:rsidR="00EF3CF4" w:rsidRDefault="00EF3CF4" w:rsidP="00EF3CF4">
      <w:pPr>
        <w:pStyle w:val="berschrift3"/>
      </w:pPr>
      <w:bookmarkStart w:id="36" w:name="_Toc139037480"/>
      <w:r>
        <w:t>Accuracy</w:t>
      </w:r>
      <w:r w:rsidR="008824CA">
        <w:t xml:space="preserve"> / Genauigkeit</w:t>
      </w:r>
      <w:bookmarkEnd w:id="36"/>
    </w:p>
    <w:p w14:paraId="387FE10D" w14:textId="770966BC" w:rsidR="00E26F2D" w:rsidRDefault="002148C8" w:rsidP="00CB1CBF">
      <w:r>
        <w:t xml:space="preserve">Die </w:t>
      </w:r>
      <w:r w:rsidRPr="002148C8">
        <w:rPr>
          <w:i/>
          <w:iCs/>
        </w:rPr>
        <w:t>Accuracy</w:t>
      </w:r>
      <w:r>
        <w:t xml:space="preserve"> (dt. Genauigkeit) ist eine häufig genutzte Metrik bei Klassifikationsproblemen</w:t>
      </w:r>
      <w:r w:rsidR="00CB1CBF">
        <w:t>. Sie misst den Anteil der korrekt klassifizierten Datenpunkte an der Gesamtzahl aller betrachteten Datenpunkte.</w:t>
      </w:r>
      <w:r w:rsidR="00E26F2D">
        <w:t xml:space="preserve"> Für eine binäre Klassifikation ergibt sich somit die folgende Formel:</w:t>
      </w:r>
    </w:p>
    <w:p w14:paraId="16DAE430" w14:textId="3411D9CC" w:rsidR="00B24D87" w:rsidRDefault="00000000" w:rsidP="003E1939">
      <m:oMathPara>
        <m:oMath>
          <m:sSub>
            <m:sSubPr>
              <m:ctrlPr>
                <w:rPr>
                  <w:rFonts w:ascii="Cambria Math" w:hAnsi="Cambria Math"/>
                  <w:i/>
                </w:rPr>
              </m:ctrlPr>
            </m:sSubPr>
            <m:e>
              <m:r>
                <w:rPr>
                  <w:rFonts w:ascii="Cambria Math" w:hAnsi="Cambria Math"/>
                </w:rPr>
                <m:t>Accuracy</m:t>
              </m:r>
            </m:e>
            <m:sub>
              <m:r>
                <w:rPr>
                  <w:rFonts w:ascii="Cambria Math" w:hAnsi="Cambria Math"/>
                </w:rPr>
                <m:t>2</m:t>
              </m:r>
            </m:sub>
          </m:sSub>
          <m:r>
            <w:rPr>
              <w:rFonts w:ascii="Cambria Math" w:hAnsi="Cambria Math"/>
            </w:rPr>
            <m:t xml:space="preserve">= </m:t>
          </m:r>
          <m:f>
            <m:fPr>
              <m:ctrlPr>
                <w:rPr>
                  <w:rFonts w:ascii="Cambria Math" w:hAnsi="Cambria Math"/>
                  <w:i/>
                </w:rPr>
              </m:ctrlPr>
            </m:fPr>
            <m:num>
              <m:r>
                <w:rPr>
                  <w:rFonts w:ascii="Cambria Math" w:hAnsi="Cambria Math"/>
                </w:rPr>
                <m:t>RP+RN</m:t>
              </m:r>
            </m:num>
            <m:den>
              <m:r>
                <w:rPr>
                  <w:rFonts w:ascii="Cambria Math" w:hAnsi="Cambria Math"/>
                </w:rPr>
                <m:t>RP+FP+FN+RN</m:t>
              </m:r>
            </m:den>
          </m:f>
        </m:oMath>
      </m:oMathPara>
    </w:p>
    <w:p w14:paraId="03FE1CEF" w14:textId="4A430DA8" w:rsidR="00E26F2D" w:rsidRDefault="00CE584E" w:rsidP="00B332B0">
      <w:r>
        <w:t xml:space="preserve">Bei </w:t>
      </w:r>
      <w:r w:rsidR="00D1734C">
        <w:t>N</w:t>
      </w:r>
      <w:r>
        <w:t>-klassigen Klassifikation</w:t>
      </w:r>
      <w:r w:rsidR="00B332B0">
        <w:t>sproblemen</w:t>
      </w:r>
      <w:r>
        <w:t xml:space="preserve"> kann man die Accuracy berechnen, indem </w:t>
      </w:r>
      <w:r w:rsidR="00B332B0">
        <w:t>man zunächst die Accuracy-Werte für alle Klassen im Einzelnen und anschließend das arithmetische Mittel dieser Werte berechnet. Hiermit ergibt sich folgende Formel:</w:t>
      </w:r>
    </w:p>
    <w:p w14:paraId="17F9775B" w14:textId="5037770E" w:rsidR="00B332B0" w:rsidRPr="000619E0" w:rsidRDefault="00000000" w:rsidP="00B332B0">
      <m:oMathPara>
        <m:oMath>
          <m:sSub>
            <m:sSubPr>
              <m:ctrlPr>
                <w:rPr>
                  <w:rFonts w:ascii="Cambria Math" w:hAnsi="Cambria Math"/>
                  <w:i/>
                </w:rPr>
              </m:ctrlPr>
            </m:sSubPr>
            <m:e>
              <m:r>
                <w:rPr>
                  <w:rFonts w:ascii="Cambria Math" w:hAnsi="Cambria Math"/>
                </w:rPr>
                <m:t>Accuracy</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N</m:t>
                      </m:r>
                    </m:e>
                    <m:sub>
                      <m:r>
                        <w:rPr>
                          <w:rFonts w:ascii="Cambria Math" w:hAnsi="Cambria Math"/>
                        </w:rPr>
                        <m:t>n</m:t>
                      </m:r>
                    </m:sub>
                  </m:sSub>
                </m:den>
              </m:f>
            </m:e>
          </m:nary>
        </m:oMath>
      </m:oMathPara>
    </w:p>
    <w:p w14:paraId="47DE6291" w14:textId="06F03718" w:rsidR="00E26F2D" w:rsidRDefault="00CB1CBF" w:rsidP="003E1939">
      <w:r>
        <w:t xml:space="preserve">Die Accuracy ist ein sehr intuitives Maß. Unabhängig von der Anzahl der Klassen liegt sie </w:t>
      </w:r>
      <w:r w:rsidR="00556EEC">
        <w:t xml:space="preserve">(wie auch alle nachfolgenden Maße) </w:t>
      </w:r>
      <w:r>
        <w:t>immer im Intervall [0, 1], wobei ein Klassifikator umso besser ist, desto näher der Wert an 1 liegt.</w:t>
      </w:r>
      <w:r w:rsidR="00556EEC">
        <w:t xml:space="preserve"> </w:t>
      </w:r>
      <w:r w:rsidR="00E5076C">
        <w:t xml:space="preserve">Allerdings sollte man vorsichtig sein, die Accuracy einzusetzen, falls der zugrundeliegende Datensatz </w:t>
      </w:r>
      <w:r w:rsidR="002820AD">
        <w:t>unausgeglichen</w:t>
      </w:r>
      <w:r w:rsidR="00E5076C">
        <w:t xml:space="preserve"> ist</w:t>
      </w:r>
      <w:r w:rsidR="00094213">
        <w:t xml:space="preserve">, da sie dazu tendiert große </w:t>
      </w:r>
      <w:r w:rsidR="00094213">
        <w:lastRenderedPageBreak/>
        <w:t>Klassifikationsfehler in unterrepräsentierten Klassen zu verbergen</w:t>
      </w:r>
      <w:r w:rsidR="00311B52">
        <w:t xml:space="preserve"> </w:t>
      </w:r>
      <w:sdt>
        <w:sdtPr>
          <w:alias w:val="To edit, see citavi.com/edit"/>
          <w:tag w:val="CitaviPlaceholder#a7545789-f91d-4a72-ac19-c30b35acce90"/>
          <w:id w:val="-79752428"/>
          <w:placeholder>
            <w:docPart w:val="DefaultPlaceholder_-1854013440"/>
          </w:placeholder>
        </w:sdtPr>
        <w:sdtContent>
          <w:r w:rsidR="00311B52">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Dg4ODhiLWU1M2YtNGMxNC04MmJmLThiNGQ1YmQ1ZTNkMC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bGVubmlcXEFwcERhdGFcXExvY2FsXFxUZW1wXFwyaTBqcTRoZC5qcGciLCJVcmlTdHJpbmciOiIzNDgzM2ZmYS1lOGJiLTQ2YzgtYjc3NS1mMDY4Yzc0Y2Q1O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hcnhpdi5vcmcvcGRmLzIwMDguMDU3NTYiLCJVcmlTdHJpbmciOiJodHRwczovL2FyeGl2Lm9yZy9wZGYvMjAwOC4wNTc1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TVUMDk6MjU6MDUiLCJNb2RpZmllZEJ5IjoiX0xlbm5pIEtvZXBwZXIiLCJJZCI6IjE0YzIyYWU3LThiZTktNGI3My05Y2RiLTg1OGY4ZTk3NDMxYSIsIk1vZGlmaWVkT24iOiIyMDIzLTA2LTE1VDA5OjI1OjA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AwOC4wNTc1NiIsIlVyaVN0cmluZyI6Imh0dHBzOi8vYXJ4aXYub3JnL3BkZi8yMDA4LjA1NzU2djEucGRm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JbMTFdIn1dfSwiVGFnIjoiQ2l0YXZpUGxhY2Vob2xkZXIjYTc1NDU3ODktZjkxZC00YTcyLWFjMTktYzMwYjM1YWNjZTkwIiwiVGV4dCI6IlsxMV0iLCJXQUlWZXJzaW9uIjoiNi4xNC4wLjAifQ==}</w:instrText>
          </w:r>
          <w:r w:rsidR="00311B52">
            <w:fldChar w:fldCharType="separate"/>
          </w:r>
          <w:r w:rsidR="00CA0B4B">
            <w:t>[11]</w:t>
          </w:r>
          <w:r w:rsidR="00311B52">
            <w:fldChar w:fldCharType="end"/>
          </w:r>
        </w:sdtContent>
      </w:sdt>
      <w:r w:rsidR="00094213">
        <w:t>.</w:t>
      </w:r>
      <w:r w:rsidR="00B01F30">
        <w:t xml:space="preserve"> Für die Matrix in </w:t>
      </w:r>
      <w:r w:rsidR="00B01F30" w:rsidRPr="00B01F30">
        <w:rPr>
          <w:color w:val="FF0000"/>
        </w:rPr>
        <w:t>Abb</w:t>
      </w:r>
      <w:r w:rsidR="00216E81">
        <w:rPr>
          <w:color w:val="FF0000"/>
        </w:rPr>
        <w:t>.</w:t>
      </w:r>
      <w:r w:rsidR="00B01F30" w:rsidRPr="00B01F30">
        <w:rPr>
          <w:color w:val="FF0000"/>
        </w:rPr>
        <w:t xml:space="preserve"> X</w:t>
      </w:r>
      <w:r w:rsidR="00B01F30" w:rsidRPr="00B01F30">
        <w:t xml:space="preserve"> berechnet</w:t>
      </w:r>
      <w:r w:rsidR="00B01F30">
        <w:t xml:space="preserve"> sich eine Accuracy von 0,8.</w:t>
      </w:r>
    </w:p>
    <w:p w14:paraId="0F621888" w14:textId="544F1D3A" w:rsidR="00EF3CF4" w:rsidRDefault="00EF3CF4" w:rsidP="00EF3CF4">
      <w:pPr>
        <w:pStyle w:val="berschrift3"/>
      </w:pPr>
      <w:bookmarkStart w:id="37" w:name="_Toc139037481"/>
      <w:r>
        <w:t>Precision</w:t>
      </w:r>
      <w:r w:rsidR="008824CA">
        <w:t xml:space="preserve"> / Relevanz</w:t>
      </w:r>
      <w:bookmarkEnd w:id="37"/>
    </w:p>
    <w:p w14:paraId="4C202A1E" w14:textId="1CDE1643" w:rsidR="00CA15D2" w:rsidRDefault="00CA15D2" w:rsidP="000619E0">
      <w:r>
        <w:t xml:space="preserve">Die </w:t>
      </w:r>
      <w:r w:rsidRPr="00CA15D2">
        <w:rPr>
          <w:i/>
          <w:iCs/>
        </w:rPr>
        <w:t>Precision</w:t>
      </w:r>
      <w:r>
        <w:t xml:space="preserve"> (dt. Relevanz) misst die Genauigkeit der positiven Vorhersagen. Für eine binäre Klassifikation berechnet sie sich aus der folgenden Formel</w:t>
      </w:r>
      <w:r w:rsidR="00D8251C">
        <w:t xml:space="preserve"> </w:t>
      </w:r>
      <w:sdt>
        <w:sdtPr>
          <w:alias w:val="To edit, see citavi.com/edit"/>
          <w:tag w:val="CitaviPlaceholder#de9765b9-57ed-4d55-96b4-b1f5934f0eff"/>
          <w:id w:val="-1778787693"/>
          <w:placeholder>
            <w:docPart w:val="DefaultPlaceholder_-1854013440"/>
          </w:placeholder>
        </w:sdtPr>
        <w:sdtContent>
          <w:r w:rsidR="00307A93">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ZTkzNzcyLTZmZDgtNGM1Mi1hNWZjLWJiNGYwZjM4Yjg2YS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wVDEwOjU3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NkZTk3NjViOS01N2VkLTRkNTUtOTZiNC1iMWY1OTM0ZjBlZmYiLCJUZXh0IjoiWzEwLCBTLiA5NV0iLCJXQUlWZXJzaW9uIjoiNi4xNC4wLjAifQ==}</w:instrText>
          </w:r>
          <w:r w:rsidR="00307A93">
            <w:fldChar w:fldCharType="separate"/>
          </w:r>
          <w:r w:rsidR="00CA0B4B">
            <w:t>[10, S. 95]</w:t>
          </w:r>
          <w:r w:rsidR="00307A93">
            <w:fldChar w:fldCharType="end"/>
          </w:r>
        </w:sdtContent>
      </w:sdt>
      <w:r>
        <w:t>:</w:t>
      </w:r>
    </w:p>
    <w:p w14:paraId="1C68622D" w14:textId="6B098306" w:rsidR="000619E0" w:rsidRPr="00CA15D2" w:rsidRDefault="00000000" w:rsidP="00CA15D2">
      <w:pPr>
        <w:jc w:val="center"/>
      </w:pPr>
      <m:oMathPara>
        <m:oMath>
          <m:sSub>
            <m:sSubPr>
              <m:ctrlPr>
                <w:rPr>
                  <w:rFonts w:ascii="Cambria Math" w:hAnsi="Cambria Math"/>
                  <w:i/>
                </w:rPr>
              </m:ctrlPr>
            </m:sSubPr>
            <m:e>
              <m:r>
                <w:rPr>
                  <w:rFonts w:ascii="Cambria Math" w:hAnsi="Cambria Math"/>
                </w:rPr>
                <m:t>Precision</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P</m:t>
              </m:r>
            </m:den>
          </m:f>
        </m:oMath>
      </m:oMathPara>
    </w:p>
    <w:p w14:paraId="35EEE22D" w14:textId="6E52DA69" w:rsidR="00CA15D2" w:rsidRDefault="00C36522" w:rsidP="00CA15D2">
      <w:r>
        <w:t xml:space="preserve">Für </w:t>
      </w:r>
      <w:r w:rsidR="00D1734C">
        <w:t>N</w:t>
      </w:r>
      <w:r w:rsidR="00CE584E">
        <w:t xml:space="preserve">-klassige </w:t>
      </w:r>
      <w:r>
        <w:t xml:space="preserve">Klassifikationsprobleme haben sich verschiedene Herangehensweisen herausgebildet, die Precision zu berechnen. Die in dieser Arbeit verwendete, ist die sogenannte </w:t>
      </w:r>
      <w:r w:rsidRPr="00C36522">
        <w:rPr>
          <w:i/>
          <w:iCs/>
        </w:rPr>
        <w:t>Macro-Precision</w:t>
      </w:r>
      <w:r w:rsidR="005417D4">
        <w:t xml:space="preserve">, welche </w:t>
      </w:r>
      <w:r w:rsidR="001657C2">
        <w:t xml:space="preserve">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rsidR="001657C2">
        <w:t xml:space="preserve"> berechnet</w:t>
      </w:r>
      <w:r w:rsidR="00D8251C">
        <w:t xml:space="preserve"> </w:t>
      </w:r>
      <w:sdt>
        <w:sdtPr>
          <w:alias w:val="To edit, see citavi.com/edit"/>
          <w:tag w:val="CitaviPlaceholder#b4796c31-12dc-43cd-a924-b702d547cf64"/>
          <w:id w:val="56135009"/>
          <w:placeholder>
            <w:docPart w:val="DefaultPlaceholder_-1854013440"/>
          </w:placeholder>
        </w:sdtPr>
        <w:sdtContent>
          <w:r w:rsidR="00D8251C">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RmOWM0LTY4N2UtNDNlNS1hY2I3LWVkNDk3Mzk1ZDNhM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NiNDc5NmMzMS0xMmRjLTQzY2QtYTkyNC1iNzAyZDU0N2NmNjQiLCJUZXh0IjoiWzExXSIsIldBSVZlcnNpb24iOiI2LjE0LjAuMCJ9}</w:instrText>
          </w:r>
          <w:r w:rsidR="00D8251C">
            <w:fldChar w:fldCharType="separate"/>
          </w:r>
          <w:r w:rsidR="00CA0B4B">
            <w:t>[11]</w:t>
          </w:r>
          <w:r w:rsidR="00D8251C">
            <w:fldChar w:fldCharType="end"/>
          </w:r>
        </w:sdtContent>
      </w:sdt>
      <w:r w:rsidR="001657C2">
        <w:t xml:space="preserve">: </w:t>
      </w:r>
      <w:r w:rsidR="00CE584E">
        <w:t xml:space="preserve"> </w:t>
      </w:r>
    </w:p>
    <w:p w14:paraId="7433610A" w14:textId="684ABC67" w:rsidR="00CE584E" w:rsidRPr="005417D4" w:rsidRDefault="00000000" w:rsidP="00CA15D2">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P</m:t>
                      </m:r>
                    </m:e>
                    <m:sub>
                      <m:r>
                        <w:rPr>
                          <w:rFonts w:ascii="Cambria Math" w:hAnsi="Cambria Math"/>
                        </w:rPr>
                        <m:t>n</m:t>
                      </m:r>
                    </m:sub>
                  </m:sSub>
                </m:den>
              </m:f>
            </m:e>
          </m:nary>
        </m:oMath>
      </m:oMathPara>
    </w:p>
    <w:p w14:paraId="2C94ED9A" w14:textId="6AB50A91" w:rsidR="005417D4" w:rsidRPr="000619E0" w:rsidRDefault="000C6B22" w:rsidP="00CA15D2">
      <w:r>
        <w:t xml:space="preserve">Da die Precision </w:t>
      </w:r>
      <w:r w:rsidR="00D1734C">
        <w:t xml:space="preserve">durch die ausschließliche Beachtung der positiven Vorhersagen </w:t>
      </w:r>
      <w:r w:rsidR="008201D2">
        <w:t>allein</w:t>
      </w:r>
      <w:r w:rsidR="00D1734C">
        <w:t xml:space="preserve"> betrachtet</w:t>
      </w:r>
      <w:r>
        <w:t xml:space="preserve"> sehr einseitig ist, geht Sie in der Regel mit de</w:t>
      </w:r>
      <w:r w:rsidR="004F3A38">
        <w:t xml:space="preserve">m </w:t>
      </w:r>
      <w:r w:rsidR="004F3A38" w:rsidRPr="004F3A38">
        <w:rPr>
          <w:i/>
          <w:iCs/>
        </w:rPr>
        <w:t>Recall</w:t>
      </w:r>
      <w:r w:rsidR="004F3A38">
        <w:t xml:space="preserve"> einher.</w:t>
      </w:r>
      <w:r w:rsidR="007D3F76" w:rsidRPr="007D3F76">
        <w:t xml:space="preserve"> </w:t>
      </w:r>
      <w:r w:rsidR="007D3F76">
        <w:t xml:space="preserve">Für die Matrix in </w:t>
      </w:r>
      <w:r w:rsidR="007D3F76" w:rsidRPr="00B01F30">
        <w:rPr>
          <w:color w:val="FF0000"/>
        </w:rPr>
        <w:t>Abb</w:t>
      </w:r>
      <w:r w:rsidR="00216E81">
        <w:rPr>
          <w:color w:val="FF0000"/>
        </w:rPr>
        <w:t>.</w:t>
      </w:r>
      <w:r w:rsidR="007D3F76" w:rsidRPr="00B01F30">
        <w:rPr>
          <w:color w:val="FF0000"/>
        </w:rPr>
        <w:t xml:space="preserve"> X</w:t>
      </w:r>
      <w:r w:rsidR="007D3F76" w:rsidRPr="00B01F30">
        <w:t xml:space="preserve"> </w:t>
      </w:r>
      <w:r w:rsidR="007D3F76">
        <w:t>beträgt auch die Precision 0,8.</w:t>
      </w:r>
    </w:p>
    <w:p w14:paraId="6E963998" w14:textId="2E2DD1B9" w:rsidR="00EF3CF4" w:rsidRDefault="00EF3CF4" w:rsidP="00EF3CF4">
      <w:pPr>
        <w:pStyle w:val="berschrift3"/>
      </w:pPr>
      <w:bookmarkStart w:id="38" w:name="_Toc139037482"/>
      <w:r>
        <w:t>Recall</w:t>
      </w:r>
      <w:r w:rsidR="008824CA">
        <w:t xml:space="preserve"> / Sensitivität</w:t>
      </w:r>
      <w:bookmarkEnd w:id="38"/>
    </w:p>
    <w:p w14:paraId="418D17DA" w14:textId="3672E8BE" w:rsidR="000619E0" w:rsidRDefault="00307A93" w:rsidP="000619E0">
      <w:r>
        <w:t xml:space="preserve">Der </w:t>
      </w:r>
      <w:r w:rsidRPr="00307A93">
        <w:rPr>
          <w:i/>
          <w:iCs/>
        </w:rPr>
        <w:t>Recall</w:t>
      </w:r>
      <w:r>
        <w:rPr>
          <w:i/>
          <w:iCs/>
        </w:rPr>
        <w:t xml:space="preserve"> </w:t>
      </w:r>
      <w:r>
        <w:t xml:space="preserve">(dt. Sensitivität), auch als Trefferquote bezeichnet, ist der Anteil der tatsächlich </w:t>
      </w:r>
      <w:r w:rsidR="007D3F76">
        <w:t>p</w:t>
      </w:r>
      <w:r>
        <w:t xml:space="preserve">ositiven Datenpunkte, die vom Klassifikator als solche vorhergesagt wurden. </w:t>
      </w:r>
      <w:r w:rsidR="008F3AD6">
        <w:t>Er</w:t>
      </w:r>
      <w:r>
        <w:t xml:space="preserve"> berechnet sich aus der folgenden Formel </w:t>
      </w:r>
      <w:sdt>
        <w:sdtPr>
          <w:alias w:val="To edit, see citavi.com/edit"/>
          <w:tag w:val="CitaviPlaceholder#30919bd1-9a12-411a-b105-ed7048652d99"/>
          <w:id w:val="-492483460"/>
          <w:placeholder>
            <w:docPart w:val="DefaultPlaceholder_-1854013440"/>
          </w:placeholder>
        </w:sdtPr>
        <w:sdtContent>
          <w:r>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YzI3MzRkLTRmZTctNGY1Ny04YTJkLWIzNjM4ZmM1MTIzN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UiLCJTdGFydFBhZ2UiOnsiJGlkIjoiNSIsIiR0eXBlIjoiU3dpc3NBY2FkZW1pYy5QYWdlTnVtYmVyLCBTd2lzc0FjYWRlbWljIiwiSXNGdWxseU51bWVyaWMiOnRydWUsIk51bWJlciI6OTUsIk51bWJlcmluZ1R5cGUiOjAsIk51bWVyYWxTeXN0ZW0iOjAsIk9yaWdpbmFsU3RyaW5nIjoiOTUiLCJQcmV0dHlTdHJpbmciOiI5N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wVDEwOjU3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V0ifV19LCJUYWciOiJDaXRhdmlQbGFjZWhvbGRlciMzMDkxOWJkMS05YTEyLTQxMWEtYjEwNS1lZDcwNDg2NTJkOTkiLCJUZXh0IjoiWzEwLCBTLiA5NV0iLCJXQUlWZXJzaW9uIjoiNi4xNC4wLjAifQ==}</w:instrText>
          </w:r>
          <w:r>
            <w:fldChar w:fldCharType="separate"/>
          </w:r>
          <w:r w:rsidR="00CA0B4B">
            <w:t>[10, S. 95]</w:t>
          </w:r>
          <w:r>
            <w:fldChar w:fldCharType="end"/>
          </w:r>
        </w:sdtContent>
      </w:sdt>
      <w:r>
        <w:t>:</w:t>
      </w:r>
    </w:p>
    <w:p w14:paraId="4EFFE286" w14:textId="0C8ECDC7" w:rsidR="00307A93" w:rsidRPr="00CA15D2" w:rsidRDefault="00000000" w:rsidP="00307A93">
      <w:pPr>
        <w:jc w:val="center"/>
      </w:pPr>
      <m:oMathPara>
        <m:oMath>
          <m:sSub>
            <m:sSubPr>
              <m:ctrlPr>
                <w:rPr>
                  <w:rFonts w:ascii="Cambria Math" w:hAnsi="Cambria Math"/>
                  <w:i/>
                </w:rPr>
              </m:ctrlPr>
            </m:sSubPr>
            <m:e>
              <m:r>
                <w:rPr>
                  <w:rFonts w:ascii="Cambria Math" w:hAnsi="Cambria Math"/>
                </w:rPr>
                <m:t>Recall</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RP</m:t>
              </m:r>
            </m:num>
            <m:den>
              <m:r>
                <w:rPr>
                  <w:rFonts w:ascii="Cambria Math" w:hAnsi="Cambria Math"/>
                </w:rPr>
                <m:t>RP+FN</m:t>
              </m:r>
            </m:den>
          </m:f>
        </m:oMath>
      </m:oMathPara>
    </w:p>
    <w:p w14:paraId="51A9DD1F" w14:textId="63C3B00F" w:rsidR="00307A93" w:rsidRDefault="00FD1F31" w:rsidP="000619E0">
      <w:r>
        <w:t xml:space="preserve">Auch für den Recall haben sich im Hinblick auf </w:t>
      </w:r>
      <w:r w:rsidR="008F3AD6">
        <w:t>N</w:t>
      </w:r>
      <w:r>
        <w:t xml:space="preserve">-klassige Klassifikationsprobleme verschiedene Herangehensweisen gebildet. In dieser Arbeit wird der </w:t>
      </w:r>
      <w:r w:rsidRPr="00FD1F31">
        <w:rPr>
          <w:i/>
          <w:iCs/>
        </w:rPr>
        <w:t>Macro-Recall</w:t>
      </w:r>
      <w:r>
        <w:t xml:space="preserve"> verwendet, der sich analog zur </w:t>
      </w:r>
      <m:oMath>
        <m:sSub>
          <m:sSubPr>
            <m:ctrlPr>
              <w:rPr>
                <w:rFonts w:ascii="Cambria Math" w:hAnsi="Cambria Math"/>
                <w:i/>
              </w:rPr>
            </m:ctrlPr>
          </m:sSubPr>
          <m:e>
            <m:r>
              <w:rPr>
                <w:rFonts w:ascii="Cambria Math" w:hAnsi="Cambria Math"/>
              </w:rPr>
              <m:t>Accuracy</m:t>
            </m:r>
          </m:e>
          <m:sub>
            <m:r>
              <w:rPr>
                <w:rFonts w:ascii="Cambria Math" w:hAnsi="Cambria Math"/>
              </w:rPr>
              <m:t>n</m:t>
            </m:r>
          </m:sub>
        </m:sSub>
      </m:oMath>
      <w:r>
        <w:t xml:space="preserve"> und </w:t>
      </w:r>
      <m:oMath>
        <m:sSub>
          <m:sSubPr>
            <m:ctrlPr>
              <w:rPr>
                <w:rFonts w:ascii="Cambria Math" w:hAnsi="Cambria Math"/>
                <w:i/>
              </w:rPr>
            </m:ctrlPr>
          </m:sSubPr>
          <m:e>
            <m:r>
              <w:rPr>
                <w:rFonts w:ascii="Cambria Math" w:hAnsi="Cambria Math"/>
              </w:rPr>
              <m:t>Precision</m:t>
            </m:r>
          </m:e>
          <m:sub>
            <m:r>
              <w:rPr>
                <w:rFonts w:ascii="Cambria Math" w:hAnsi="Cambria Math"/>
              </w:rPr>
              <m:t>n</m:t>
            </m:r>
          </m:sub>
        </m:sSub>
      </m:oMath>
      <w:r>
        <w:t xml:space="preserve"> berechnet </w:t>
      </w:r>
      <w:sdt>
        <w:sdtPr>
          <w:alias w:val="To edit, see citavi.com/edit"/>
          <w:tag w:val="CitaviPlaceholder#23f2d871-b4c6-4274-86f6-f2fe1f83a6f2"/>
          <w:id w:val="-862822890"/>
          <w:placeholder>
            <w:docPart w:val="DefaultPlaceholder_-1854013440"/>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mY4MDYyLTQzN2QtNDBjZS1hMzRiLWFmZTY2Mzg4ZDQwOSIsIlJhbmdlTGVuZ3RoIjo0LCJSZWZlcmVuY2VJZCI6IjM0ODMzZmZhLWU4YmItNDZjOC1iNzc1LWYwNjhjNzRjZD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sZW5uaVxcQXBwRGF0YVxcTG9jYWxcXFRlbXBcXDJpMGpxNGhkLmpwZyIsIlVyaVN0cmluZyI6IjM0ODMzZmZhLWU4YmItNDZjOC1iNzc1LWYwNjhjNzRjZDU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My4wOC4yMDIwIiwiRWRpdG9ycyI6W10sIkV2YWx1YXRpb25Db21wbGV4aXR5IjowLCJFdmFsdWF0aW9uU291cmNlVGV4dEZvcm1hdCI6MCwiR3JvdXBzIjpbeyIkaWQiOiIxMy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FyeGl2Lm9yZy9wZGYvMjAwOC4wNTc1NiIsIlVyaVN0cmluZyI6Imh0dHBzOi8vYXJ4aXYub3JnL3BkZi8yMDA4LjA1NzU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xNVQwOToyNTowNSIsIk1vZGlmaWVkQnkiOiJfTGVubmkgS29lcHBlciIsIklkIjoiMTRjMjJhZTctOGJlOS00YjczLTljZGItODU4ZjhlOTc0MzFhIiwiTW9kaWZpZWRPbiI6IjIwMjMtMDYtMTVUMDk6MjU6MD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MDA4LjA1NzU2IiwiVXJpU3RyaW5nIjoiaHR0cHM6Ly9hcnhpdi5vcmcvcGRmLzIwMDguMDU3NTZ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}</w:instrText>
          </w:r>
          <w:r>
            <w:fldChar w:fldCharType="separate"/>
          </w:r>
          <w:r w:rsidR="00CA0B4B">
            <w:t>[11]</w:t>
          </w:r>
          <w:r>
            <w:fldChar w:fldCharType="end"/>
          </w:r>
        </w:sdtContent>
      </w:sdt>
      <w:r>
        <w:t>:</w:t>
      </w:r>
    </w:p>
    <w:p w14:paraId="53C13723" w14:textId="2C3C6990" w:rsidR="00FD1F31" w:rsidRPr="005417D4" w:rsidRDefault="00000000" w:rsidP="00FD1F31">
      <m:oMathPara>
        <m:oMath>
          <m:sSub>
            <m:sSubPr>
              <m:ctrlPr>
                <w:rPr>
                  <w:rFonts w:ascii="Cambria Math" w:hAnsi="Cambria Math"/>
                  <w:i/>
                </w:rPr>
              </m:ctrlPr>
            </m:sSubPr>
            <m:e>
              <m:r>
                <w:rPr>
                  <w:rFonts w:ascii="Cambria Math" w:hAnsi="Cambria Math"/>
                </w:rPr>
                <m:t>Precision</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RP</m:t>
                      </m:r>
                    </m:e>
                    <m:sub>
                      <m:r>
                        <w:rPr>
                          <w:rFonts w:ascii="Cambria Math" w:hAnsi="Cambria Math"/>
                        </w:rPr>
                        <m:t>n</m:t>
                      </m:r>
                    </m:sub>
                  </m:sSub>
                </m:num>
                <m:den>
                  <m:sSub>
                    <m:sSubPr>
                      <m:ctrlPr>
                        <w:rPr>
                          <w:rFonts w:ascii="Cambria Math" w:hAnsi="Cambria Math"/>
                          <w:i/>
                        </w:rPr>
                      </m:ctrlPr>
                    </m:sSubPr>
                    <m:e>
                      <m:r>
                        <w:rPr>
                          <w:rFonts w:ascii="Cambria Math" w:hAnsi="Cambria Math"/>
                        </w:rPr>
                        <m:t>R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FN</m:t>
                      </m:r>
                    </m:e>
                    <m:sub>
                      <m:r>
                        <w:rPr>
                          <w:rFonts w:ascii="Cambria Math" w:hAnsi="Cambria Math"/>
                        </w:rPr>
                        <m:t>n</m:t>
                      </m:r>
                    </m:sub>
                  </m:sSub>
                </m:den>
              </m:f>
            </m:e>
          </m:nary>
        </m:oMath>
      </m:oMathPara>
    </w:p>
    <w:p w14:paraId="24BA7B7E" w14:textId="429EEC26" w:rsidR="00FD1F31" w:rsidRPr="00FD1F31" w:rsidRDefault="00216E81" w:rsidP="000619E0">
      <w:r>
        <w:t xml:space="preserve">Auch der Recall ist für sich </w:t>
      </w:r>
      <w:r w:rsidR="008F3AD6">
        <w:t xml:space="preserve">allein </w:t>
      </w:r>
      <w:r>
        <w:t xml:space="preserve">genommen sehr einseitig, deshalb wird er in der Regel gemeinsam mit der Precision ausgewertet. Für die Matrix in </w:t>
      </w:r>
      <w:r w:rsidRPr="00B01F30">
        <w:rPr>
          <w:color w:val="FF0000"/>
        </w:rPr>
        <w:t>Abb</w:t>
      </w:r>
      <w:r>
        <w:rPr>
          <w:color w:val="FF0000"/>
        </w:rPr>
        <w:t>.</w:t>
      </w:r>
      <w:r w:rsidRPr="00B01F30">
        <w:rPr>
          <w:color w:val="FF0000"/>
        </w:rPr>
        <w:t xml:space="preserve"> X</w:t>
      </w:r>
      <w:r w:rsidRPr="00B01F30">
        <w:t xml:space="preserve"> </w:t>
      </w:r>
      <w:r>
        <w:t>beträgt der Recall lediglich</w:t>
      </w:r>
      <w:r w:rsidR="002D15FB">
        <w:t xml:space="preserve"> </w:t>
      </w:r>
      <w:r w:rsidR="008F3AD6">
        <w:t>rund</w:t>
      </w:r>
      <w:r>
        <w:t xml:space="preserve"> 0,55.</w:t>
      </w:r>
    </w:p>
    <w:p w14:paraId="4A89D963" w14:textId="11B9A6A6" w:rsidR="00EF3CF4" w:rsidRDefault="00EF3CF4" w:rsidP="00EF3CF4">
      <w:pPr>
        <w:pStyle w:val="berschrift3"/>
      </w:pPr>
      <w:bookmarkStart w:id="39" w:name="_Toc139037483"/>
      <w:r>
        <w:lastRenderedPageBreak/>
        <w:t>F1-Score</w:t>
      </w:r>
      <w:bookmarkEnd w:id="39"/>
    </w:p>
    <w:p w14:paraId="02A615A4" w14:textId="6A7D6AD1" w:rsidR="005967DB" w:rsidRDefault="00115B09" w:rsidP="000619E0">
      <w:r w:rsidRPr="00115B09">
        <w:t xml:space="preserve">Da Precision und Recall oft </w:t>
      </w:r>
      <w:r>
        <w:t xml:space="preserve">gemeinsam ausgewertet werden kann es bequem sein diese zu einer einzigen Metrik zusammenzufassen, dem sogenannten </w:t>
      </w:r>
      <w:r w:rsidRPr="00115B09">
        <w:rPr>
          <w:i/>
          <w:iCs/>
        </w:rPr>
        <w:t>F1-Score</w:t>
      </w:r>
      <w:r>
        <w:t>.</w:t>
      </w:r>
      <w:r w:rsidR="005967DB">
        <w:t xml:space="preserve"> Dieser berechnet sich aus dem harmonischen Mittelwert von Precision und Recall bzw. Macro-Precision und -Recall bei n-klassigen Klassifikationen:</w:t>
      </w:r>
    </w:p>
    <w:p w14:paraId="7C0BDA8E" w14:textId="561D27D5" w:rsidR="005967DB" w:rsidRPr="00CA15D2" w:rsidRDefault="005967DB" w:rsidP="005967DB">
      <w:pPr>
        <w:jc w:val="center"/>
      </w:pPr>
      <m:oMathPara>
        <m:oMath>
          <m:r>
            <w:rPr>
              <w:rFonts w:ascii="Cambria Math" w:hAnsi="Cambria Math"/>
            </w:rPr>
            <m:t>F1Score=</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recisio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ecall</m:t>
                  </m:r>
                </m:den>
              </m:f>
            </m:den>
          </m:f>
        </m:oMath>
      </m:oMathPara>
    </w:p>
    <w:p w14:paraId="3E419B00" w14:textId="0A93FF29" w:rsidR="005967DB" w:rsidRPr="00115B09" w:rsidRDefault="002820AD" w:rsidP="000619E0">
      <w:r>
        <w:t>Im Gegensatz zur Accuracy eignet sich der F1-Score auch zur Beurteilung von unausgeglichenen Datensätzen.</w:t>
      </w:r>
      <w:r w:rsidR="003A101F">
        <w:t xml:space="preserve"> Bei der Interpretation</w:t>
      </w:r>
      <w:r w:rsidR="007A1773">
        <w:t xml:space="preserve"> des Ergebnisses</w:t>
      </w:r>
      <w:r w:rsidR="003A101F">
        <w:t xml:space="preserve"> sollte lediglich beachtet werden, dass das harmonische Mittel niedrigeren Werten eine höhere Gewichtung </w:t>
      </w:r>
      <w:r w:rsidR="00E36E1C">
        <w:t>gibt</w:t>
      </w:r>
      <w:sdt>
        <w:sdtPr>
          <w:alias w:val="To edit, see citavi.com/edit"/>
          <w:tag w:val="CitaviPlaceholder#3f52871b-f00d-41c8-95c7-a828966ff06c"/>
          <w:id w:val="-89789069"/>
          <w:placeholder>
            <w:docPart w:val="07F0CAE574BE433D84A42A4C841C537F"/>
          </w:placeholder>
        </w:sdtPr>
        <w:sdtContent>
          <w:r w:rsidR="003A101F">
            <w:t xml:space="preserve"> </w:t>
          </w:r>
          <w:r w:rsidR="003A101F">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jc5ZjYxLWE3OWUtNDYyMS1hY2QzLWZhMTg4MTg2ZjFlYy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TYiLCJTdGFydFBhZ2UiOnsiJGlkIjoiNSIsIiR0eXBlIjoiU3dpc3NBY2FkZW1pYy5QYWdlTnVtYmVyLCBTd2lzc0FjYWRlbWljIiwiSXNGdWxseU51bWVyaWMiOnRydWUsIk51bWJlciI6OTYsIk51bWJlcmluZ1R5cGUiOjAsIk51bWVyYWxTeXN0ZW0iOjAsIk9yaWdpbmFsU3RyaW5nIjoiOTYiLCJQcmV0dHlTdHJpbmciOiI5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wVDEwOjU3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5Nl0ifV19LCJUYWciOiJDaXRhdmlQbGFjZWhvbGRlciMzZjUyODcxYi1mMDBkLTQxYzgtOTVjNy1hODI4OTY2ZmYwNmMiLCJUZXh0IjoiWzEwLCBTLiA5Nl0iLCJXQUlWZXJzaW9uIjoiNi4xNC4wLjAifQ==}</w:instrText>
          </w:r>
          <w:r w:rsidR="003A101F">
            <w:fldChar w:fldCharType="separate"/>
          </w:r>
          <w:r w:rsidR="00CA0B4B">
            <w:t>[10, S. 96]</w:t>
          </w:r>
          <w:r w:rsidR="003A101F">
            <w:fldChar w:fldCharType="end"/>
          </w:r>
        </w:sdtContent>
      </w:sdt>
      <w:r w:rsidR="003A101F">
        <w:t xml:space="preserve">. </w:t>
      </w:r>
      <w:r>
        <w:t xml:space="preserve"> </w:t>
      </w:r>
      <w:r w:rsidR="00B40740">
        <w:t xml:space="preserve">Für die Matrix in </w:t>
      </w:r>
      <w:r w:rsidR="00B40740" w:rsidRPr="00B01F30">
        <w:rPr>
          <w:color w:val="FF0000"/>
        </w:rPr>
        <w:t>Abb</w:t>
      </w:r>
      <w:r w:rsidR="00B40740">
        <w:rPr>
          <w:color w:val="FF0000"/>
        </w:rPr>
        <w:t>.</w:t>
      </w:r>
      <w:r w:rsidR="00B40740" w:rsidRPr="00B01F30">
        <w:rPr>
          <w:color w:val="FF0000"/>
        </w:rPr>
        <w:t xml:space="preserve"> X</w:t>
      </w:r>
      <w:r w:rsidR="00B40740" w:rsidRPr="00B01F30">
        <w:t xml:space="preserve"> </w:t>
      </w:r>
      <w:r w:rsidR="00B40740">
        <w:t>beträgt der F1-Score</w:t>
      </w:r>
      <w:r w:rsidR="002D15FB">
        <w:t xml:space="preserve"> ca.</w:t>
      </w:r>
      <w:r w:rsidR="00B40740">
        <w:t xml:space="preserve"> 0,65.</w:t>
      </w:r>
    </w:p>
    <w:p w14:paraId="72BBEECC" w14:textId="43A057BA" w:rsidR="00CC1800" w:rsidRDefault="00CC1800" w:rsidP="00CC1800">
      <w:pPr>
        <w:pStyle w:val="berschrift2"/>
      </w:pPr>
      <w:bookmarkStart w:id="40" w:name="_Toc139037484"/>
      <w:r>
        <w:t>Eingesetzte Technologien</w:t>
      </w:r>
      <w:r w:rsidR="00314435">
        <w:t xml:space="preserve"> und Frameworks</w:t>
      </w:r>
      <w:bookmarkEnd w:id="40"/>
    </w:p>
    <w:p w14:paraId="0D173BF6" w14:textId="558387F5" w:rsidR="00196168" w:rsidRDefault="00196168" w:rsidP="00196168">
      <w:pPr>
        <w:pStyle w:val="berschrift3"/>
      </w:pPr>
      <w:bookmarkStart w:id="41" w:name="_Toc139037485"/>
      <w:r>
        <w:t>Valhalla Map-Matching API</w:t>
      </w:r>
      <w:bookmarkEnd w:id="41"/>
    </w:p>
    <w:p w14:paraId="11F2908D" w14:textId="7B9F92FA" w:rsidR="00362E32" w:rsidRDefault="00362E32" w:rsidP="00362E32">
      <w:r>
        <w:t>Für der praktischen Umsetzung des Map-Matchings wird im Zuge dieser Arbeit die</w:t>
      </w:r>
      <w:r w:rsidR="00BB762F">
        <w:t xml:space="preserve"> http-basierte</w:t>
      </w:r>
      <w:r>
        <w:t xml:space="preserve"> Map-Matching-Service-API der </w:t>
      </w:r>
      <w:r w:rsidR="00D65B0B">
        <w:t>o</w:t>
      </w:r>
      <w:r>
        <w:t>pen-</w:t>
      </w:r>
      <w:r w:rsidR="00D65B0B">
        <w:t>s</w:t>
      </w:r>
      <w:r>
        <w:t xml:space="preserve">ource Routing-Engine </w:t>
      </w:r>
      <w:r w:rsidRPr="00362E32">
        <w:rPr>
          <w:i/>
          <w:iCs/>
        </w:rPr>
        <w:t>Valhalla</w:t>
      </w:r>
      <w:r w:rsidR="00CA70DF" w:rsidRPr="00CA70DF">
        <w:t xml:space="preserve"> in der Version 3.3.0</w:t>
      </w:r>
      <w:r w:rsidRPr="00CA70DF">
        <w:t xml:space="preserve"> </w:t>
      </w:r>
      <w:r>
        <w:t>eingesetzt. Diese Arbeit folgt damit der Empfehlung von Siavash Saki und Tobias Hagen, die in ihrem Paper</w:t>
      </w:r>
      <w:r w:rsidR="009D50AB">
        <w:t xml:space="preserve"> </w:t>
      </w:r>
      <w:sdt>
        <w:sdtPr>
          <w:alias w:val="To edit, see citavi.com/edit"/>
          <w:tag w:val="CitaviPlaceholder#999630b9-f2e7-48de-b8f5-4377deaab9cc"/>
          <w:id w:val="121886486"/>
          <w:placeholder>
            <w:docPart w:val="02FC0DF131BE434A9AA66E647EC3D78D"/>
          </w:placeholder>
        </w:sdtPr>
        <w:sdtContent>
          <w:r w:rsidR="009D50AB">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ZTUxMzQ2LTRkZDgtNGVlYy04MjQ4LWE3Yjg0NGIxOTY5ZiIsIlJhbmdlTGVuZ3RoIjozLCJSZWZlcmVuY2VJZCI6ImEyMTIyNmExLWE4YjEtNDRmYi05OTNmLTBhZDNmYjZmZmJ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mZ5YWFxZGkuanBnIiwiVXJpU3RyaW5nIjoiYTIxMjI2YTEtYThiMS00NGZiLTk5M2YtMGFkM2ZiNmZmYmE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I5NzktMDIyLTAxMzQwLTUiLCJVcmlTdHJpbmciOiJodHRwczovL2RvaS5vcmcvMTAuMTAwNy9zNDI5NzktMDIyLTAxMzQwL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}</w:instrText>
          </w:r>
          <w:r w:rsidR="009D50AB">
            <w:fldChar w:fldCharType="separate"/>
          </w:r>
          <w:r w:rsidR="0008262A">
            <w:t>[7]</w:t>
          </w:r>
          <w:r w:rsidR="009D50AB">
            <w:fldChar w:fldCharType="end"/>
          </w:r>
        </w:sdtContent>
      </w:sdt>
      <w:r>
        <w:t xml:space="preserve"> die Nutzung dieses Services</w:t>
      </w:r>
      <w:r w:rsidR="002019F8">
        <w:t xml:space="preserve"> als performante</w:t>
      </w:r>
      <w:r w:rsidR="006D2538">
        <w:t xml:space="preserve"> und gut skalierbare</w:t>
      </w:r>
      <w:r w:rsidR="002019F8">
        <w:t xml:space="preserve"> Alternative zu kommerziellen </w:t>
      </w:r>
      <w:r w:rsidR="006D2538">
        <w:t xml:space="preserve">oder in der Nutzung limitierten </w:t>
      </w:r>
      <w:r w:rsidR="002019F8">
        <w:t>Map-Matching-Services</w:t>
      </w:r>
      <w:r w:rsidR="00E91472">
        <w:t xml:space="preserve">, wie bspw. dem von </w:t>
      </w:r>
      <w:r w:rsidR="00C408C4" w:rsidRPr="00E91472">
        <w:rPr>
          <w:i/>
          <w:iCs/>
        </w:rPr>
        <w:t>Google Maps</w:t>
      </w:r>
      <w:r w:rsidR="00E91472" w:rsidRPr="00E91472">
        <w:rPr>
          <w:i/>
          <w:iCs/>
        </w:rPr>
        <w:t xml:space="preserve">, </w:t>
      </w:r>
      <w:r>
        <w:t>nahelegen.</w:t>
      </w:r>
    </w:p>
    <w:p w14:paraId="4924B72B" w14:textId="167A5E2B" w:rsidR="00461422" w:rsidRPr="004E66B2" w:rsidRDefault="00B91010" w:rsidP="009D50AB">
      <w:r>
        <w:t>Die API</w:t>
      </w:r>
      <w:r w:rsidR="009D50AB">
        <w:t xml:space="preserve"> von Valhalla</w:t>
      </w:r>
      <w:r>
        <w:t xml:space="preserve"> </w:t>
      </w:r>
      <w:r w:rsidR="009D50AB">
        <w:t xml:space="preserve">umfasst hierbei zwei verschiedene Map-Matching-Endpunkte, die ausgehend von der gleichen Eingabesequenz an GNSS-Punkten verschiedene Operationen ausführen. Der </w:t>
      </w:r>
      <w:r w:rsidR="009D50AB" w:rsidRPr="009D50AB">
        <w:rPr>
          <w:rStyle w:val="Code"/>
        </w:rPr>
        <w:t>trace_route</w:t>
      </w:r>
      <w:r w:rsidR="009D50AB" w:rsidRPr="009D50AB">
        <w:t xml:space="preserve"> Endpunkt</w:t>
      </w:r>
      <w:r w:rsidR="009D50AB">
        <w:t xml:space="preserve"> gibt dabei im Wesentlichen </w:t>
      </w:r>
      <w:r w:rsidR="00042E62">
        <w:t xml:space="preserve">die ans Straßennetz angepasste Sequenz mit einigen wenigen Zusatzinformationen (bspw. der Matching-Distanz) zurück, wohingegen der </w:t>
      </w:r>
      <w:r w:rsidR="00042E62" w:rsidRPr="00042E62">
        <w:rPr>
          <w:rStyle w:val="Code"/>
        </w:rPr>
        <w:t>trace_attributes</w:t>
      </w:r>
      <w:r w:rsidR="00042E62">
        <w:t xml:space="preserve"> Endpunkt dazu genutzt werden kann um detaillierte Informationen zu den zugeordneten Straßensegmenten (wie bspw. gültige Geschwindigkeitsbegrenzungen oder Art der Straße) zu erhalten.</w:t>
      </w:r>
      <w:r w:rsidR="00BB762F">
        <w:t xml:space="preserve"> Für beide Endpunkte muss dabei explizit der </w:t>
      </w:r>
      <w:r w:rsidR="004E66B2" w:rsidRPr="004E66B2">
        <w:rPr>
          <w:i/>
          <w:iCs/>
        </w:rPr>
        <w:t>C</w:t>
      </w:r>
      <w:r w:rsidR="00BB762F" w:rsidRPr="004E66B2">
        <w:rPr>
          <w:i/>
          <w:iCs/>
        </w:rPr>
        <w:t>os</w:t>
      </w:r>
      <w:r w:rsidR="004E66B2" w:rsidRPr="004E66B2">
        <w:rPr>
          <w:i/>
          <w:iCs/>
        </w:rPr>
        <w:t>ting</w:t>
      </w:r>
      <w:r w:rsidR="004E66B2" w:rsidRPr="004E66B2">
        <w:t>-Modus</w:t>
      </w:r>
      <w:r w:rsidR="004E66B2">
        <w:rPr>
          <w:i/>
          <w:iCs/>
        </w:rPr>
        <w:t xml:space="preserve"> </w:t>
      </w:r>
      <w:r w:rsidR="004E66B2">
        <w:t xml:space="preserve">gesetzt werden. Die möglichen Modi umfassen u.a. ein Map-Matching für Fußgänger, Fahrradfahrer und motorisierte Straßenfahrzeuge. Darüber hinaus können zahlreiche </w:t>
      </w:r>
      <w:r w:rsidR="0088119A">
        <w:t>zusätzliche</w:t>
      </w:r>
      <w:r w:rsidR="004E66B2">
        <w:t xml:space="preserve"> Parameter </w:t>
      </w:r>
      <w:r w:rsidR="0088119A">
        <w:t xml:space="preserve">für das Map-Matching </w:t>
      </w:r>
      <w:r w:rsidR="004E66B2">
        <w:t>gesetzt werden</w:t>
      </w:r>
      <w:r w:rsidR="00B50849">
        <w:t>.</w:t>
      </w:r>
      <w:r w:rsidR="004E66B2">
        <w:t xml:space="preserve"> </w:t>
      </w:r>
      <w:r w:rsidR="00B50849">
        <w:t xml:space="preserve">Weitere Informationen hierzu </w:t>
      </w:r>
      <w:r w:rsidR="00C408C4">
        <w:t xml:space="preserve">sind </w:t>
      </w:r>
      <w:r w:rsidR="004E66B2">
        <w:t>der Dokumentation</w:t>
      </w:r>
      <w:r w:rsidR="00C408C4">
        <w:t xml:space="preserve"> von Valhalla</w:t>
      </w:r>
      <w:r w:rsidR="00CD1192">
        <w:t xml:space="preserve"> unter</w:t>
      </w:r>
      <w:r w:rsidR="004E66B2">
        <w:t xml:space="preserve"> </w:t>
      </w:r>
      <w:sdt>
        <w:sdtPr>
          <w:alias w:val="To edit, see citavi.com/edit"/>
          <w:tag w:val="CitaviPlaceholder#1ca03f1f-bdc0-443e-816c-037e28d872bd"/>
          <w:id w:val="-236633468"/>
          <w:placeholder>
            <w:docPart w:val="DefaultPlaceholder_-1854013440"/>
          </w:placeholder>
        </w:sdtPr>
        <w:sdtContent>
          <w:r w:rsidR="004E66B2">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IzNjY2LWY5Y2MtNDEwOS1hNzgzLTMxMWJlZGQxNWE4ZCIsIlJhbmdlTGVuZ3RoIjo0LCJSZWZlcmVuY2VJZCI6Ijg0OGZiYjMwLWU2MDUtNDYxOS04ZmY5LWVjZmRmZjBiODd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dLCJDaXRhdGlvbktleVVwZGF0ZVR5cGUiOjAsIkNvbGxhYm9yYXRvcnMiOltdLCJEYXRlIjoiMjIuMDYuMjAyMyIsIkVkaXRvcnMiOltdLCJFdmFsdWF0aW9uQ29tcGxleGl0eSI6MCwiRXZhbHVhdGlvblNvdXJjZVRleHRGb3JtYXQiOjAsIkdyb3VwcyI6W3siJGlkIjoiNy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aWQiOiI4IiwiJHR5cGUiOiJTd2lzc0FjYWRlbWljLkNpdGF2aS5Qcm9qZWN0LCBTd2lzc0FjYWRlbWljLkNpdGF2aSJ9fV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YWxoYWxsYS5naXRodWIuaW8vdmFsaGFsbGEvYXBpL21hcC1tYXRjaGluZy9hcGktcmVmZXJlbmNlLyN0cmFjZS1yb3V0ZS1hY3Rpb24iLCJVcmlTdHJpbmciOiJodHRwczovL3ZhbGhhbGxhLmdpdGh1Yi5pby92YWxoYWxsYS9hcGkvbWFwLW1hdGNoaW5nL2FwaS1yZWZlcmVuY2UvI3RyYWNlLXJvdXRlLWFjdGlvb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}</w:instrText>
          </w:r>
          <w:r w:rsidR="004E66B2">
            <w:fldChar w:fldCharType="separate"/>
          </w:r>
          <w:r w:rsidR="0008262A">
            <w:t>[16]</w:t>
          </w:r>
          <w:r w:rsidR="004E66B2">
            <w:fldChar w:fldCharType="end"/>
          </w:r>
        </w:sdtContent>
      </w:sdt>
      <w:r w:rsidR="004E66B2">
        <w:t xml:space="preserve"> </w:t>
      </w:r>
      <w:r w:rsidR="00C408C4">
        <w:t xml:space="preserve">zu </w:t>
      </w:r>
      <w:r w:rsidR="00CD1192">
        <w:t>entnehmen</w:t>
      </w:r>
      <w:r w:rsidR="004E66B2">
        <w:t>.</w:t>
      </w:r>
    </w:p>
    <w:p w14:paraId="66A6E75F" w14:textId="0117C0B4" w:rsidR="00631245" w:rsidRDefault="00631245" w:rsidP="00631245">
      <w:pPr>
        <w:pStyle w:val="berschrift3"/>
      </w:pPr>
      <w:bookmarkStart w:id="42" w:name="_Toc139037486"/>
      <w:r>
        <w:lastRenderedPageBreak/>
        <w:t>Python</w:t>
      </w:r>
      <w:bookmarkEnd w:id="42"/>
      <w:r>
        <w:t xml:space="preserve"> </w:t>
      </w:r>
    </w:p>
    <w:p w14:paraId="1611216A" w14:textId="752D47F3" w:rsidR="00D65B0B" w:rsidRDefault="00551F6C" w:rsidP="00551F6C">
      <w:r>
        <w:t xml:space="preserve">Der gesamte Code, der im Rahmen dieser Arbeit verfasst wurde, ist in der Programmiersprache </w:t>
      </w:r>
      <w:r w:rsidRPr="005C7079">
        <w:rPr>
          <w:i/>
          <w:iCs/>
        </w:rPr>
        <w:t>Python</w:t>
      </w:r>
      <w:r w:rsidR="005C7079">
        <w:t xml:space="preserve">, Version 3.10, </w:t>
      </w:r>
      <w:r>
        <w:t>geschrieben.</w:t>
      </w:r>
      <w:r w:rsidR="00D65B0B">
        <w:t xml:space="preserve"> Bei Python handelt es sich um eine universell einsetzbare, üblicherweise interpretierte, höhere Programmiersprache, die verschiedene Programmierparadigmen, wie bspw. die objektorientierte und funktionale Programmierung, unterstützt. Dabei ist Python dynamisch typisiert, wodurch </w:t>
      </w:r>
      <w:r w:rsidR="006716D1">
        <w:t>sie sich auch</w:t>
      </w:r>
      <w:r w:rsidR="00D65B0B">
        <w:t xml:space="preserve"> als </w:t>
      </w:r>
      <w:r w:rsidR="00D65B0B" w:rsidRPr="00D65B0B">
        <w:rPr>
          <w:i/>
          <w:iCs/>
        </w:rPr>
        <w:t>Skriptsprache</w:t>
      </w:r>
      <w:r w:rsidR="00D65B0B">
        <w:t xml:space="preserve"> eignet</w:t>
      </w:r>
      <w:r w:rsidR="006716D1">
        <w:t xml:space="preserve"> </w:t>
      </w:r>
      <w:sdt>
        <w:sdtPr>
          <w:alias w:val="To edit, see citavi.com/edit"/>
          <w:tag w:val="CitaviPlaceholder#09508443-5bbc-4641-a44f-bcc79def3901"/>
          <w:id w:val="379916176"/>
          <w:placeholder>
            <w:docPart w:val="DefaultPlaceholder_-1854013440"/>
          </w:placeholder>
        </w:sdtPr>
        <w:sdtContent>
          <w:r w:rsidR="006716D1">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TljNzE0LTkzYzctNDViYS1iYmIyLTQyMzBjMTFhMjQ3NyIsIlJhbmdlTGVuZ3RoIjo0LCJSZWZlcmVuY2VJZCI6IjU2MDQyNjY3LWRjMzUtNDNiMy1hYjA3LTY5OTJjZDE1Zjc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sZW5uaVxcQXBwRGF0YVxcTG9jYWxcXFRlbXBcXGJoZHdycHZxLmpwZyIsIlVyaVN0cmluZyI6IjU2MDQyNjY3LWRjMzUtNDNiMy1hYjA3LTY5OTJjZDE1ZjcyY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NC4wNi4yMDIzIiwiRWRpdG9ycyI6W10sIkV2YWx1YXRpb25Db21wbGV4aXR5IjowLCJFdmFsdWF0aW9uU291cmNlVGV4dEZvcm1hdCI6MCwiR3JvdXBzIjpbeyIkaWQiOiIxM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9jcy5weXRob24ub3JnLzMvZmFxL2dlbmVyYWwuaHRtbCN3aGF0LWlzLXB5dGhvbi1nb29kLWZvciIsIlVyaVN0cmluZyI6Imh0dHBzOi8vZG9jcy5weXRob24ub3JnLzMvZmFxL2dlbmVyYWwuaHRtbCN3aGF0LWlzLXB5dGhvbi1nb29kLWZvc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xN10ifV19LCJUYWciOiJDaXRhdmlQbGFjZWhvbGRlciMwOTUwODQ0My01YmJjLTQ2NDEtYTQ0Zi1iY2M3OWRlZjM5MDEiLCJUZXh0IjoiWzE3XSIsIldBSVZlcnNpb24iOiI2LjE0LjAuMCJ9}</w:instrText>
          </w:r>
          <w:r w:rsidR="006716D1">
            <w:fldChar w:fldCharType="separate"/>
          </w:r>
          <w:r w:rsidR="00CA0B4B">
            <w:t>[17]</w:t>
          </w:r>
          <w:r w:rsidR="006716D1">
            <w:fldChar w:fldCharType="end"/>
          </w:r>
        </w:sdtContent>
      </w:sdt>
      <w:r w:rsidR="00D65B0B">
        <w:t>.</w:t>
      </w:r>
      <w:r w:rsidR="003A4041">
        <w:t xml:space="preserve"> </w:t>
      </w:r>
      <w:r w:rsidR="004C709B">
        <w:t xml:space="preserve">Python besitzt eine ausführliche Dokumentation </w:t>
      </w:r>
      <w:sdt>
        <w:sdtPr>
          <w:alias w:val="To edit, see citavi.com/edit"/>
          <w:tag w:val="CitaviPlaceholder#0a57476c-5798-4aa0-ae94-12dc5f2db6e8"/>
          <w:id w:val="217628841"/>
          <w:placeholder>
            <w:docPart w:val="544D6EF4E7AE4C21B305732AE7F2EC63"/>
          </w:placeholder>
        </w:sdtPr>
        <w:sdtContent>
          <w:r w:rsidR="004C709B">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4YTQwLTIyOWUtNDdiYS05MGRmLTc1Njk2NWQwM2QyYiIsIlJhbmdlTGVuZ3RoIjo0LCJSZWZlcmVuY2VJZCI6IjgxYjA3YzNlLTU4MDItNDc3Zi1hYjc3LWM0ZTZhNzNiZG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lB5dGhvbiBGb3VuZGF0aW9uIiwiUHJvdGVjdGVkIjpmYWxzZSwiU2V4IjowLCJDcmVhdGVkQnkiOiJfTGVubmkgS29lcHBlciIsIkNyZWF0ZWRPbiI6IjIwMjMtMDYtMjRUMTQ6Mzk6MTAiLCJNb2RpZmllZEJ5IjoiX0xlbm5pIEtvZXBwZXIiLCJJZCI6IjcxNGUwYzViLTU3NTEtNGQxMC04M2ZlLTdmMzEzNTMwMzg4OCIsIk1vZGlmaWVkT24iOiIyMDIzLTA2LTI0VDE0OjM5OjEwIiwiUHJvamVjdCI6eyIkaWQiOiI4IiwiJHR5cGUiOiJTd2lzc0FjYWRlbWljLkNpdGF2aS5Qcm9qZWN0LCBTd2lzc0FjYWRlbWljLkNpdGF2aSJ9fV0sIkNpdGF0aW9uS2V5VXBkYXRlVHlwZSI6MCwiQ29sbGFib3JhdG9ycyI6W10sIkRhdGUiOiIyN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Hl0aG9uLm9yZy8iLCJVcmlTdHJpbmciOiJodHRwczovL2RvY3MucHl0aG9uLm9yZy8zLjEw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}</w:instrText>
          </w:r>
          <w:r w:rsidR="004C709B">
            <w:fldChar w:fldCharType="separate"/>
          </w:r>
          <w:r w:rsidR="0008262A">
            <w:t>[18]</w:t>
          </w:r>
          <w:r w:rsidR="004C709B">
            <w:fldChar w:fldCharType="end"/>
          </w:r>
        </w:sdtContent>
      </w:sdt>
      <w:r w:rsidR="004C709B">
        <w:t>, welcher weitere Informationen zur Programmiersprache entnommen werden können.</w:t>
      </w:r>
    </w:p>
    <w:p w14:paraId="2F7951C7" w14:textId="3224E152" w:rsidR="008B56B3" w:rsidRDefault="007B6A52" w:rsidP="00631245">
      <w:r>
        <w:t xml:space="preserve">Zu </w:t>
      </w:r>
      <w:r w:rsidR="00BC6167">
        <w:t>den Gründen,</w:t>
      </w:r>
      <w:r>
        <w:t xml:space="preserve"> warum Python für die praktischen Umsetzungen dieser Arbeit gewählt wurde, zählen </w:t>
      </w:r>
      <w:r w:rsidR="00BC6167">
        <w:t xml:space="preserve">neben </w:t>
      </w:r>
      <w:r w:rsidR="003A4041">
        <w:t>der</w:t>
      </w:r>
      <w:r w:rsidR="00BC6167">
        <w:t xml:space="preserve"> einfachen Syntax</w:t>
      </w:r>
      <w:r>
        <w:t xml:space="preserve"> und damit</w:t>
      </w:r>
      <w:r w:rsidR="00BC6167">
        <w:t xml:space="preserve"> oft auch</w:t>
      </w:r>
      <w:r>
        <w:t xml:space="preserve"> guten Lesbarkeit des</w:t>
      </w:r>
      <w:r w:rsidR="00BC6167">
        <w:t xml:space="preserve"> resultierenden</w:t>
      </w:r>
      <w:r>
        <w:t xml:space="preserve"> Codes </w:t>
      </w:r>
      <w:r w:rsidR="00213860">
        <w:t xml:space="preserve">insbesondere </w:t>
      </w:r>
      <w:r>
        <w:t xml:space="preserve">die zahlreichen nützlichen </w:t>
      </w:r>
      <w:r w:rsidR="00BC6167">
        <w:t xml:space="preserve">Standard- und Drittanbieter-Bibliotheken, die für diese Sprache existieren. </w:t>
      </w:r>
      <w:r w:rsidR="009908CD">
        <w:t xml:space="preserve">Für </w:t>
      </w:r>
      <w:r w:rsidR="008B56B3">
        <w:t>das Verständnis des umgesetzten Codes</w:t>
      </w:r>
      <w:r w:rsidR="009908CD">
        <w:t xml:space="preserve"> </w:t>
      </w:r>
      <w:r w:rsidR="008B56B3">
        <w:t>werden</w:t>
      </w:r>
      <w:r w:rsidR="009908CD">
        <w:t xml:space="preserve"> dabei</w:t>
      </w:r>
      <w:r w:rsidR="008B56B3">
        <w:t xml:space="preserve"> grundlegende Kenntnisse </w:t>
      </w:r>
      <w:r w:rsidR="00EA5B84">
        <w:t>zu den folgenden</w:t>
      </w:r>
      <w:r w:rsidR="0018503D">
        <w:t xml:space="preserve"> zwei</w:t>
      </w:r>
      <w:r w:rsidR="008B56B3">
        <w:t xml:space="preserve"> Bibliotheken vorausgesetzt: </w:t>
      </w:r>
      <w:r w:rsidR="00D805B3">
        <w:rPr>
          <w:i/>
          <w:iCs/>
        </w:rPr>
        <w:t>p</w:t>
      </w:r>
      <w:r w:rsidR="008B56B3" w:rsidRPr="008B56B3">
        <w:rPr>
          <w:i/>
          <w:iCs/>
        </w:rPr>
        <w:t>andas</w:t>
      </w:r>
      <w:r w:rsidR="0018503D">
        <w:t xml:space="preserve"> und </w:t>
      </w:r>
      <w:r w:rsidR="008B56B3" w:rsidRPr="008B56B3">
        <w:rPr>
          <w:i/>
          <w:iCs/>
        </w:rPr>
        <w:t>NumPy</w:t>
      </w:r>
      <w:r w:rsidR="008B56B3">
        <w:t>.</w:t>
      </w:r>
      <w:r w:rsidR="007277BE" w:rsidRPr="007277BE">
        <w:t xml:space="preserve"> </w:t>
      </w:r>
      <w:r w:rsidR="007277BE">
        <w:t>Diese können bei Bedarf durch ein Studium der referenzierten Dokumentationen erlangt werden.</w:t>
      </w:r>
    </w:p>
    <w:p w14:paraId="3902A4DC" w14:textId="339EA858" w:rsidR="00786BA3" w:rsidRDefault="00786BA3" w:rsidP="00631245">
      <w:r>
        <w:t xml:space="preserve">Bei </w:t>
      </w:r>
      <w:r w:rsidR="00D805B3">
        <w:t>p</w:t>
      </w:r>
      <w:r>
        <w:t xml:space="preserve">andas handelt es sich um eine Bibliothek zur Datenanalyse und -verarbeitung. Die Bibliothek bietet dabei zusätzliche Datenstrukturen, wie die sogenannten </w:t>
      </w:r>
      <w:r w:rsidRPr="00B15A14">
        <w:rPr>
          <w:i/>
          <w:iCs/>
        </w:rPr>
        <w:t>Dataframes</w:t>
      </w:r>
      <w:r>
        <w:t xml:space="preserve">, um auch sehr große Datensätze effizient zu manipulieren </w:t>
      </w:r>
      <w:sdt>
        <w:sdtPr>
          <w:alias w:val="To edit, see citavi.com/edit"/>
          <w:tag w:val="CitaviPlaceholder#bb519555-90c9-4318-858e-1a83f04eb23a"/>
          <w:id w:val="-338241237"/>
          <w:placeholder>
            <w:docPart w:val="46BB92A6782245648B3AC2E9CE20337A"/>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zM2YzQxLTY4YzItNGUyNS1hZDQwLTY2NWVhMDI2NzVmZiIsIlJhbmdlTGVuZ3RoIjo0LCJSZWZlcmVuY2VJZCI6ImZiN2ViNDMzLTBiZWUtNDg4Ni04OTE3LWRlY2VjYTNiZTJ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nBhbmRhcyIsIlByb3RlY3RlZCI6ZmFsc2UsIlNleCI6MCwiQ3JlYXRlZEJ5IjoiX0xlbm5pIEtvZXBwZXIiLCJDcmVhdGVkT24iOiIyMDIzLTA2LTI0VDE1OjE4OjMyIiwiTW9kaWZpZWRCeSI6Il9MZW5uaSBLb2VwcGVyIiwiSWQiOiI2NWQ3MGI3Mi1kYzljLTRmY2UtOGIyYi1kNTlhZWNhMDEzNTgiLCJNb2RpZmllZE9uIjoiMjAyMy0wNi0yNFQxNToxODozMi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GFuZGFzLnB5ZGF0YS5vcmcvIiwiVXJpU3RyaW5nIjoiaHR0cHM6Ly9wYW5kYXMucHlkYXRhLm9yZy9kb2N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5XSJ9XX0sIlRhZyI6IkNpdGF2aVBsYWNlaG9sZGVyI2JiNTE5NTU1LTkwYzktNDMxOC04NThlLTFhODNmMDRlYjIzYSIsIlRleHQiOiJbMTldIiwiV0FJVmVyc2lvbiI6IjYuMTQuMC4wIn0=}</w:instrText>
          </w:r>
          <w:r>
            <w:fldChar w:fldCharType="separate"/>
          </w:r>
          <w:r w:rsidR="00CA0B4B">
            <w:t>[19]</w:t>
          </w:r>
          <w:r>
            <w:fldChar w:fldCharType="end"/>
          </w:r>
        </w:sdtContent>
      </w:sdt>
      <w:r>
        <w:t>.</w:t>
      </w:r>
      <w:r w:rsidR="00D805B3">
        <w:t xml:space="preserve"> Verwendete Funktionen und Objekte von pandas werden im Code über d</w:t>
      </w:r>
      <w:r w:rsidR="00B018D8">
        <w:t>ie</w:t>
      </w:r>
      <w:r w:rsidR="00D805B3">
        <w:t xml:space="preserve"> </w:t>
      </w:r>
      <w:r w:rsidR="00D805B3" w:rsidRPr="00B018D8">
        <w:rPr>
          <w:i/>
          <w:iCs/>
          <w:color w:val="70AD47" w:themeColor="accent6"/>
        </w:rPr>
        <w:t>Namespace</w:t>
      </w:r>
      <w:r w:rsidR="00B018D8" w:rsidRPr="00B018D8">
        <w:rPr>
          <w:i/>
          <w:iCs/>
          <w:color w:val="70AD47" w:themeColor="accent6"/>
        </w:rPr>
        <w:t>-Referenz</w:t>
      </w:r>
      <w:r w:rsidR="00D805B3" w:rsidRPr="00D805B3">
        <w:rPr>
          <w:color w:val="70AD47" w:themeColor="accent6"/>
        </w:rPr>
        <w:t xml:space="preserve"> </w:t>
      </w:r>
      <w:r w:rsidR="00D805B3" w:rsidRPr="00D805B3">
        <w:rPr>
          <w:rStyle w:val="Code"/>
        </w:rPr>
        <w:t>pd</w:t>
      </w:r>
      <w:r w:rsidR="00D805B3">
        <w:t xml:space="preserve"> als solche gekennzeichnet.</w:t>
      </w:r>
    </w:p>
    <w:p w14:paraId="1540D56A" w14:textId="1C578E95" w:rsidR="00786BA3" w:rsidRDefault="00786BA3" w:rsidP="00631245">
      <w:r>
        <w:t xml:space="preserve">NumPy ist </w:t>
      </w:r>
      <w:r w:rsidR="00876C7A">
        <w:t>eine</w:t>
      </w:r>
      <w:r>
        <w:t xml:space="preserve"> Bibliothek für</w:t>
      </w:r>
      <w:r w:rsidR="00876C7A">
        <w:t xml:space="preserve"> effiziente</w:t>
      </w:r>
      <w:r>
        <w:t xml:space="preserve"> </w:t>
      </w:r>
      <w:r w:rsidR="00434338">
        <w:t xml:space="preserve">numerische </w:t>
      </w:r>
      <w:r>
        <w:t xml:space="preserve">Berechnungen. Auch NumPy kommt neben zahlreichen Funktionen mit eigenen Datenstrukturen, wie </w:t>
      </w:r>
      <w:r w:rsidRPr="00B15A14">
        <w:rPr>
          <w:i/>
          <w:iCs/>
        </w:rPr>
        <w:t>Arrays</w:t>
      </w:r>
      <w:r>
        <w:t xml:space="preserve">, die für performante </w:t>
      </w:r>
      <w:r w:rsidR="00434338">
        <w:t>Operationen auf</w:t>
      </w:r>
      <w:r>
        <w:t xml:space="preserve"> höherdimensionalen Vektoren und Matrizen eingesetzt werden können. Diese Datenstrukturen bilden auch die Grundlage für andere Bibliotheken, wie</w:t>
      </w:r>
      <w:r w:rsidR="00D65BB5">
        <w:t xml:space="preserve"> </w:t>
      </w:r>
      <w:r w:rsidR="00B15A14">
        <w:t>bspw.</w:t>
      </w:r>
      <w:r>
        <w:t xml:space="preserve"> Pandas </w:t>
      </w:r>
      <w:sdt>
        <w:sdtPr>
          <w:alias w:val="To edit, see citavi.com/edit"/>
          <w:tag w:val="CitaviPlaceholder#94b60a00-ee15-4875-b887-b437e65cc6c1"/>
          <w:id w:val="-56639157"/>
          <w:placeholder>
            <w:docPart w:val="40BE55CED80C40A3A33081C952A5CD4A"/>
          </w:placeholder>
        </w:sdtPr>
        <w:sdtContent>
          <w:r>
            <w:fldChar w:fldCharType="begin"/>
          </w:r>
          <w:r w:rsidR="00CA0B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YTdmNDk4LTIwZTYtNDA3MC1hMGZiLWU1NWQ0MDU1MzkyMiIsIlJhbmdlTGVuZ3RoIjo0LCJSZWZlcmVuY2VJZCI6IjM5YjViYjFmLTYxYzMtNDhjNS1hMjY4LWRkODNkNWRjN2V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udW1weS5vcmcvIiwiVXJpU3RyaW5nIjoiaHR0cHM6Ly9udW1weS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JbMjBdIn1dfSwiVGFnIjoiQ2l0YXZpUGxhY2Vob2xkZXIjOTRiNjBhMDAtZWUxNS00ODc1LWI4ODctYjQzN2U2NWNjNmMxIiwiVGV4dCI6IlsyMF0iLCJXQUlWZXJzaW9uIjoiNi4xNC4wLjAifQ==}</w:instrText>
          </w:r>
          <w:r>
            <w:fldChar w:fldCharType="separate"/>
          </w:r>
          <w:r w:rsidR="00CA0B4B">
            <w:t>[20]</w:t>
          </w:r>
          <w:r>
            <w:fldChar w:fldCharType="end"/>
          </w:r>
        </w:sdtContent>
      </w:sdt>
      <w:r>
        <w:t>.</w:t>
      </w:r>
      <w:r w:rsidR="00D805B3">
        <w:t xml:space="preserve"> Im Code werden NumPy Funktionen und Objekte über d</w:t>
      </w:r>
      <w:r w:rsidR="00B018D8">
        <w:t>ie</w:t>
      </w:r>
      <w:r w:rsidR="00D805B3">
        <w:t xml:space="preserve"> Namespace</w:t>
      </w:r>
      <w:r w:rsidR="00B018D8">
        <w:t>-Referenz</w:t>
      </w:r>
      <w:r w:rsidR="00D805B3">
        <w:t xml:space="preserve"> </w:t>
      </w:r>
      <w:r w:rsidR="00D805B3" w:rsidRPr="00D805B3">
        <w:rPr>
          <w:rStyle w:val="Code"/>
        </w:rPr>
        <w:t>np</w:t>
      </w:r>
      <w:r w:rsidR="00D805B3" w:rsidRPr="00D805B3">
        <w:rPr>
          <w:rStyle w:val="Code"/>
          <w:rFonts w:ascii="Times New Roman" w:hAnsi="Times New Roman" w:cs="Times New Roman"/>
        </w:rPr>
        <w:t xml:space="preserve"> </w:t>
      </w:r>
      <w:r w:rsidR="00D805B3">
        <w:t>gekennzeichnet.</w:t>
      </w:r>
    </w:p>
    <w:p w14:paraId="4FF96214" w14:textId="43565BE3" w:rsidR="00631245" w:rsidRDefault="00F77FEB" w:rsidP="00631245">
      <w:pPr>
        <w:pStyle w:val="berschrift3"/>
      </w:pPr>
      <w:bookmarkStart w:id="43" w:name="_Toc139037487"/>
      <w:r>
        <w:t>s</w:t>
      </w:r>
      <w:r w:rsidR="00631245">
        <w:t>cikit</w:t>
      </w:r>
      <w:r w:rsidR="00A63ABB">
        <w:t>-l</w:t>
      </w:r>
      <w:r w:rsidR="00631245">
        <w:t>earn</w:t>
      </w:r>
      <w:bookmarkEnd w:id="43"/>
    </w:p>
    <w:p w14:paraId="5C26D384" w14:textId="57825ED6" w:rsidR="008B41B5" w:rsidRDefault="00563D5B" w:rsidP="004B2707">
      <w:pPr>
        <w:rPr>
          <w:rStyle w:val="Code"/>
          <w:rFonts w:ascii="Times New Roman" w:hAnsi="Times New Roman" w:cs="Times New Roman"/>
        </w:rPr>
      </w:pPr>
      <w:r>
        <w:t>Scikit</w:t>
      </w:r>
      <w:r w:rsidR="00A63ABB">
        <w:t>-l</w:t>
      </w:r>
      <w:r>
        <w:t xml:space="preserve">earn </w:t>
      </w:r>
      <w:r w:rsidR="00A63ABB">
        <w:t>gilt</w:t>
      </w:r>
      <w:r>
        <w:t xml:space="preserve"> </w:t>
      </w:r>
      <w:r w:rsidR="00A63ABB">
        <w:t>als umfa</w:t>
      </w:r>
      <w:r w:rsidR="0078635E">
        <w:t>ngreichste</w:t>
      </w:r>
      <w:r w:rsidR="00A63ABB">
        <w:t xml:space="preserve"> open-source Bibliothek für </w:t>
      </w:r>
      <w:r w:rsidR="0078635E">
        <w:t>das maschinell Lernen</w:t>
      </w:r>
      <w:r w:rsidR="00A63ABB">
        <w:t xml:space="preserve"> in Python. </w:t>
      </w:r>
      <w:r w:rsidR="00CF2158">
        <w:t xml:space="preserve">Die bereitgestellten </w:t>
      </w:r>
      <w:r w:rsidR="007D1526">
        <w:t>Funktionen und Objekte</w:t>
      </w:r>
      <w:r w:rsidR="00CF2158">
        <w:t xml:space="preserve"> umfassen</w:t>
      </w:r>
      <w:r w:rsidR="0078635E">
        <w:t xml:space="preserve"> dabei insbesondere die Bereiche Datentransformation und -vorverarbeitung, überwachte Lernverfahren, unüberwachte Lernverfahren sowie Modell-Evaluierung und -Auswahl</w:t>
      </w:r>
      <w:r w:rsidR="004D0850">
        <w:t>. Dabei sind alle Implementierungen stark auf ihre Berechnungseffizienz optimiert.</w:t>
      </w:r>
      <w:r w:rsidR="00A57EE3">
        <w:t xml:space="preserve"> </w:t>
      </w:r>
      <w:sdt>
        <w:sdtPr>
          <w:alias w:val="To edit, see citavi.com/edit"/>
          <w:tag w:val="CitaviPlaceholder#99f0631a-2787-44e4-a11c-88983eaec5b9"/>
          <w:id w:val="-1280724586"/>
          <w:placeholder>
            <w:docPart w:val="DefaultPlaceholder_-1854013440"/>
          </w:placeholder>
        </w:sdtPr>
        <w:sdtContent>
          <w:r w:rsidR="00A57EE3">
            <w:fldChar w:fldCharType="begin"/>
          </w:r>
          <w:r w:rsidR="00E530E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mQ3YmE5LWZhNWYtNGMxOS05MzNjLThiZmE5N2ZkZTY2OSIsIlJhbmdlTGVuZ3RoIjo0LCJSZWZlcmVuY2VJZCI6IjExZjg5NGZlLTc1MDItNGM1Zi1hYTNiLWFiODJhOGU2Njg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bWt2am1zM2cuanBnIiwiVXJpU3RyaW5nIjoiMTFmODk0ZmUtNzUwMi00YzVmLWFhM2ItYWI4MmE4ZTY2O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pvdXJuYWxzLnNhZ2VwdWIuY29tL2RvaS9wZGYvMTAuMzEwMi8xMDc2OTk4NjE5ODMyMjQ4P2Nhc2FfdG9rZW49TnBWUjVpOHZPZVlBQUFBQTpmbjVkeFQ3R2JhT3ZZcDk3aHZGcmplSXlxR3N3WkF4V2t3by10dHJhcnZZVFZRQ2FFTHc1UDI3S3ZqNDhzVy1RN0tVSzFjZ0FkN1RuV09BayIsIlVyaVN0cmluZyI6Imh0dHBzOi8vam91cm5hbHMuc2FnZXB1Yi5jb20vZG9pL3BkZi8xMC4zMTAyLzEwNzY5OTg2MTk4MzIyNDg/Y2FzYV90b2tlbj1OcFZSNWk4dk9lWUFBQUFBOmZuNWR4VDdHYmFPdllwOTdodkZyamVJeXFHc3daQXhXa3dvLXR0cmFydllUVlFDYUVMdzVQMjdLdmo0OHNXLVE3S1VLMWNnQWQ3VG5XT0Fr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5pIEtvZXBwZXIiLCJDcmVhdGVkT24iOiIyMDIzLTA2LTI1VDE0OjE4OjM2IiwiTW9kaWZpZWRCeSI6Il9MZW5uaSBLb2VwcGVyIiwiSWQiOiIxNGQ5NzQzYy02OWYxLTRhMGMtOTg1YS1hNGM4YmU5ODg0MzAiLCJNb2RpZmllZE9uIjoiMjAyMy0wNi0yNVQxNDoyMTo1M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xMDIvMTA3Njk5ODYxOTgzMjI0OCIsIlVyaVN0cmluZyI6Imh0dHBzOi8vZG9pLm9yZy8xMC4zMTAyLzEwNzY5OTg2MTk4MzIyND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}</w:instrText>
          </w:r>
          <w:r w:rsidR="00A57EE3">
            <w:fldChar w:fldCharType="separate"/>
          </w:r>
          <w:r w:rsidR="00E530E3">
            <w:t>[21]</w:t>
          </w:r>
          <w:r w:rsidR="00A57EE3">
            <w:fldChar w:fldCharType="end"/>
          </w:r>
        </w:sdtContent>
      </w:sdt>
      <w:r w:rsidR="0078635E">
        <w:t xml:space="preserve">. </w:t>
      </w:r>
      <w:r w:rsidR="008B41B5">
        <w:t xml:space="preserve">Besonders hervorzuheben ist </w:t>
      </w:r>
      <w:r w:rsidR="004D0850">
        <w:t>außerdem</w:t>
      </w:r>
      <w:r w:rsidR="008B41B5">
        <w:t xml:space="preserve"> das </w:t>
      </w:r>
      <w:r w:rsidR="008B41B5">
        <w:lastRenderedPageBreak/>
        <w:t>gute Schnittstellendesign, welches über all diese Bereiche hinweg einheitliche Konventionen festlegt. Dabei werden alle implementierten Objekte auf drei</w:t>
      </w:r>
      <w:r w:rsidR="00DE1763">
        <w:t xml:space="preserve"> grundlegende</w:t>
      </w:r>
      <w:r w:rsidR="008B41B5">
        <w:t xml:space="preserve"> Klassen generalisiert: </w:t>
      </w:r>
      <w:r w:rsidR="008B41B5" w:rsidRPr="009A6A07">
        <w:rPr>
          <w:i/>
          <w:iCs/>
        </w:rPr>
        <w:t>Estimatoren</w:t>
      </w:r>
      <w:r w:rsidR="008B41B5">
        <w:t>,</w:t>
      </w:r>
      <w:r w:rsidR="009A6A07">
        <w:t xml:space="preserve"> </w:t>
      </w:r>
      <w:r w:rsidR="009A6A07" w:rsidRPr="009A6A07">
        <w:rPr>
          <w:i/>
          <w:iCs/>
        </w:rPr>
        <w:t>Transformer</w:t>
      </w:r>
      <w:r w:rsidR="009A6A07">
        <w:t xml:space="preserve"> und </w:t>
      </w:r>
      <w:r w:rsidR="009A6A07" w:rsidRPr="009A6A07">
        <w:rPr>
          <w:i/>
          <w:iCs/>
        </w:rPr>
        <w:t>Prädiktoren</w:t>
      </w:r>
      <w:r w:rsidR="009A6A07">
        <w:t xml:space="preserve">. </w:t>
      </w:r>
      <w:r w:rsidR="00DE1763">
        <w:t xml:space="preserve">Zu ersteren zählen alle Objekte, die interne Parameter auf Basis eines Datensatzes erlernen oder abschätzen können. Dies wird über die Methode </w:t>
      </w:r>
      <w:r w:rsidR="00DE1763" w:rsidRPr="00DE1763">
        <w:rPr>
          <w:rStyle w:val="Code"/>
        </w:rPr>
        <w:t>fit()</w:t>
      </w:r>
      <w:r w:rsidR="00DE1763">
        <w:t xml:space="preserve"> angestoßen, welche den Datensatz entgegennimmt. Alle Parameter können anschließend über öffentliche Attribute des Objekts abgerufen werden.</w:t>
      </w:r>
      <w:r w:rsidR="00803429">
        <w:t xml:space="preserve"> Transformer sind Estimatoren, welche einen Datensatz zusätzlich </w:t>
      </w:r>
      <w:r w:rsidR="004B2707">
        <w:t xml:space="preserve">transformieren können. Die Transformation wird mit der Methode </w:t>
      </w:r>
      <w:r w:rsidR="004B2707" w:rsidRPr="004B2707">
        <w:rPr>
          <w:rStyle w:val="Code"/>
        </w:rPr>
        <w:t>transform()</w:t>
      </w:r>
      <w:r w:rsidR="004B2707">
        <w:t xml:space="preserve">ausgeführt, die einen Datensatz entgegennimmt und den transformierten Datensatz zurückliefert. Die Transformation beruht dabei auf den gelernten Parameter der </w:t>
      </w:r>
      <w:r w:rsidR="004B2707" w:rsidRPr="004B2707">
        <w:rPr>
          <w:rStyle w:val="Code"/>
        </w:rPr>
        <w:t>fit()</w:t>
      </w:r>
      <w:r w:rsidR="004B2707">
        <w:t xml:space="preserve">-Methode. Alternativ kann auch die Methode </w:t>
      </w:r>
      <w:r w:rsidR="004B2707" w:rsidRPr="004B2707">
        <w:rPr>
          <w:rStyle w:val="Code"/>
        </w:rPr>
        <w:t>fit_transform()</w:t>
      </w:r>
      <w:r w:rsidR="004B2707">
        <w:t xml:space="preserve"> genutzt werden, die dem aufeinanderfolgenden Aufruf der beiden Methoden entspricht.</w:t>
      </w:r>
      <w:r w:rsidR="005C75D3">
        <w:t xml:space="preserve"> Zu guter Letzt sind Prädiktoren Estimatoren, die in der Lage sind auf Basis gegebener Datenpunkte Vorhersagen zu treffen. Alle Prädiktoren besitzen hierfür die Methode </w:t>
      </w:r>
      <w:r w:rsidR="005C75D3" w:rsidRPr="005C75D3">
        <w:rPr>
          <w:rStyle w:val="Code"/>
        </w:rPr>
        <w:t>predict()</w:t>
      </w:r>
      <w:r w:rsidR="005C75D3">
        <w:rPr>
          <w:rStyle w:val="Code"/>
          <w:rFonts w:ascii="Times New Roman" w:hAnsi="Times New Roman" w:cs="Times New Roman"/>
        </w:rPr>
        <w:t>, welche einen Satz an Datenpunkte</w:t>
      </w:r>
      <w:r w:rsidR="008D188E">
        <w:rPr>
          <w:rStyle w:val="Code"/>
          <w:rFonts w:ascii="Times New Roman" w:hAnsi="Times New Roman" w:cs="Times New Roman"/>
        </w:rPr>
        <w:t>n</w:t>
      </w:r>
      <w:r w:rsidR="005C75D3">
        <w:rPr>
          <w:rStyle w:val="Code"/>
          <w:rFonts w:ascii="Times New Roman" w:hAnsi="Times New Roman" w:cs="Times New Roman"/>
        </w:rPr>
        <w:t xml:space="preserve"> entgegennimmt und einen Satz entsprechender Vorhersagen zurückliefert. Außerdem besitzen alle Prädiktoren die Methode </w:t>
      </w:r>
      <w:r w:rsidR="005C75D3" w:rsidRPr="0028112E">
        <w:rPr>
          <w:rStyle w:val="Code"/>
        </w:rPr>
        <w:t>score()</w:t>
      </w:r>
      <w:r w:rsidR="005C75D3">
        <w:rPr>
          <w:rStyle w:val="Code"/>
          <w:rFonts w:ascii="Times New Roman" w:hAnsi="Times New Roman" w:cs="Times New Roman"/>
        </w:rPr>
        <w:t xml:space="preserve">, über welche </w:t>
      </w:r>
      <w:r w:rsidR="00FD51CE">
        <w:rPr>
          <w:rStyle w:val="Code"/>
          <w:rFonts w:ascii="Times New Roman" w:hAnsi="Times New Roman" w:cs="Times New Roman"/>
        </w:rPr>
        <w:t>die Vorhersagequalität des Prädiktors über einen Testdatensatz und unter der Nutzung verschiedener Metriken ermittelt werden kann</w:t>
      </w:r>
      <w:r w:rsidR="006F45C0">
        <w:rPr>
          <w:rStyle w:val="Code"/>
          <w:rFonts w:ascii="Times New Roman" w:hAnsi="Times New Roman" w:cs="Times New Roman"/>
        </w:rPr>
        <w:t xml:space="preserve">. Nötige Hyperparamter werden bei allen Klassen über den Objekt-Konstruktor gesetzt. </w:t>
      </w:r>
      <w:r w:rsidR="000E34B0">
        <w:rPr>
          <w:rStyle w:val="Code"/>
          <w:rFonts w:ascii="Times New Roman" w:hAnsi="Times New Roman" w:cs="Times New Roman"/>
        </w:rPr>
        <w:t xml:space="preserve"> </w:t>
      </w:r>
      <w:sdt>
        <w:sdtPr>
          <w:rPr>
            <w:rStyle w:val="Code"/>
            <w:rFonts w:ascii="Times New Roman" w:hAnsi="Times New Roman" w:cs="Times New Roman"/>
          </w:rPr>
          <w:alias w:val="To edit, see citavi.com/edit"/>
          <w:tag w:val="CitaviPlaceholder#241a2f77-3eba-4dfe-8b4a-86dd37d346e5"/>
          <w:id w:val="-1326203950"/>
          <w:placeholder>
            <w:docPart w:val="DefaultPlaceholder_-1854013440"/>
          </w:placeholder>
        </w:sdtPr>
        <w:sdtContent>
          <w:r w:rsidR="000E34B0">
            <w:rPr>
              <w:rStyle w:val="Code"/>
              <w:rFonts w:ascii="Times New Roman" w:hAnsi="Times New Roman" w:cs="Times New Roman"/>
            </w:rPr>
            <w:fldChar w:fldCharType="begin"/>
          </w:r>
          <w:r w:rsidR="00DA23F7">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MDYwYWZjLTJhNWEtNGM0Yy1iNWQxLTllODQwZjljOTRhMCIsIlJhbmdlTGVuZ3RoIjoxMS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iLCJTdGFydFBhZ2UiOnsiJGlkIjoiNSIsIiR0eXBlIjoiU3dpc3NBY2FkZW1pYy5QYWdlTnVtYmVyLCBTd2lzc0FjYWRlbWljIiwiSXNGdWxseU51bWVyaWMiOnRydWUsIk51bWJlciI6NjYsIk51bWJlcmluZ1R5cGUiOjAsIk51bWVyYWxTeXN0ZW0iOjAsIk9yaWdpbmFsU3RyaW5nIjoiNjYiLCJQcmV0dHlTdHJpbmciOiI2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2Nl0ifV19LCJUYWciOiJDaXRhdmlQbGFjZWhvbGRlciMyNDFhMmY3Ny0zZWJhLTRkZmUtOGI0YS04NmRkMzdkMzQ2ZTUiLCJUZXh0IjoiWzEwLCBTLiA2Nl0iLCJXQUlWZXJzaW9uIjoiNi4xNC4wLjAifQ==}</w:instrText>
          </w:r>
          <w:r w:rsidR="000E34B0">
            <w:rPr>
              <w:rStyle w:val="Code"/>
              <w:rFonts w:ascii="Times New Roman" w:hAnsi="Times New Roman" w:cs="Times New Roman"/>
            </w:rPr>
            <w:fldChar w:fldCharType="separate"/>
          </w:r>
          <w:r w:rsidR="00E530E3">
            <w:rPr>
              <w:rStyle w:val="Code"/>
              <w:rFonts w:ascii="Times New Roman" w:hAnsi="Times New Roman" w:cs="Times New Roman"/>
            </w:rPr>
            <w:t>[10, S. 66]</w:t>
          </w:r>
          <w:r w:rsidR="000E34B0">
            <w:rPr>
              <w:rStyle w:val="Code"/>
              <w:rFonts w:ascii="Times New Roman" w:hAnsi="Times New Roman" w:cs="Times New Roman"/>
            </w:rPr>
            <w:fldChar w:fldCharType="end"/>
          </w:r>
        </w:sdtContent>
      </w:sdt>
      <w:r w:rsidR="00FD51CE">
        <w:rPr>
          <w:rStyle w:val="Code"/>
          <w:rFonts w:ascii="Times New Roman" w:hAnsi="Times New Roman" w:cs="Times New Roman"/>
        </w:rPr>
        <w:t>.</w:t>
      </w:r>
    </w:p>
    <w:p w14:paraId="5CED0753" w14:textId="4CF25643" w:rsidR="008B41B5" w:rsidRPr="002400BC" w:rsidRDefault="00C65479" w:rsidP="008B079B">
      <w:pPr>
        <w:rPr>
          <w:color w:val="70AD47" w:themeColor="accent6"/>
        </w:rPr>
      </w:pPr>
      <w:r>
        <w:rPr>
          <w:rStyle w:val="Code"/>
          <w:rFonts w:ascii="Times New Roman" w:hAnsi="Times New Roman" w:cs="Times New Roman"/>
        </w:rPr>
        <w:t xml:space="preserve">Eine Abfolge von Transformern und ein abschließender beliebiger Estimator können außerdem als wiederverwendbare </w:t>
      </w:r>
      <w:r w:rsidRPr="008D188E">
        <w:rPr>
          <w:rStyle w:val="Code"/>
          <w:rFonts w:ascii="Times New Roman" w:hAnsi="Times New Roman" w:cs="Times New Roman"/>
          <w:i/>
          <w:iCs/>
        </w:rPr>
        <w:t>Pipeline</w:t>
      </w:r>
      <w:r>
        <w:rPr>
          <w:rStyle w:val="Code"/>
          <w:rFonts w:ascii="Times New Roman" w:hAnsi="Times New Roman" w:cs="Times New Roman"/>
        </w:rPr>
        <w:t xml:space="preserve"> definiert und abgespeichert werden. Wobei sich diese anschließend wie ein einziger Estimator verhält. Damit können bspw. alle benötigten Vorverarbeitungsschritte und eine anschließende Klassifikation zusammengefasst werden.</w:t>
      </w:r>
      <w:r w:rsidR="00CD7A30">
        <w:rPr>
          <w:rStyle w:val="Code"/>
          <w:rFonts w:ascii="Times New Roman" w:hAnsi="Times New Roman" w:cs="Times New Roman"/>
        </w:rPr>
        <w:t xml:space="preserve"> Bei </w:t>
      </w:r>
      <w:r w:rsidR="00685BC9">
        <w:rPr>
          <w:rStyle w:val="Code"/>
          <w:rFonts w:ascii="Times New Roman" w:hAnsi="Times New Roman" w:cs="Times New Roman"/>
        </w:rPr>
        <w:t>Bedarf</w:t>
      </w:r>
      <w:r w:rsidR="00CD7A30">
        <w:rPr>
          <w:rStyle w:val="Code"/>
          <w:rFonts w:ascii="Times New Roman" w:hAnsi="Times New Roman" w:cs="Times New Roman"/>
        </w:rPr>
        <w:t xml:space="preserve"> können weitere Informationen zu Funktionen und Objekten von scikit-learn über die Dokumentation unter </w:t>
      </w:r>
      <w:sdt>
        <w:sdtPr>
          <w:rPr>
            <w:rStyle w:val="Code"/>
            <w:rFonts w:ascii="Times New Roman" w:hAnsi="Times New Roman" w:cs="Times New Roman"/>
          </w:rPr>
          <w:alias w:val="To edit, see citavi.com/edit"/>
          <w:tag w:val="CitaviPlaceholder#30ad005a-84ef-4dbf-ac92-e2107c03c1dd"/>
          <w:id w:val="428241368"/>
          <w:placeholder>
            <w:docPart w:val="DefaultPlaceholder_-1854013440"/>
          </w:placeholder>
        </w:sdtPr>
        <w:sdtContent>
          <w:r w:rsidR="00CD7A30">
            <w:rPr>
              <w:rStyle w:val="Code"/>
              <w:rFonts w:ascii="Times New Roman" w:hAnsi="Times New Roman" w:cs="Times New Roman"/>
            </w:rPr>
            <w:fldChar w:fldCharType="begin"/>
          </w:r>
          <w:r w:rsidR="0008262A">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jU2MDY5LTczMGQtNDc4ZS05YWU3LWQwNDAwZGI3OTYxNCIsIlJhbmdlTGVuZ3RoIjo0LCJSZWZlcmVuY2VJZCI6IjI3YWYzMTdkLTlmOTEtNDA0Ni04NDE5LTExYTE3Y2VjYzY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c2Npa2l0LWxlYXJuLm9yZy9zdGFibGUvIiwiVXJpU3RyaW5nIjoiaHR0cHM6Ly9zY2lraXQtbGVhcm4ub3JnL3N0YWJsZS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}</w:instrText>
          </w:r>
          <w:r w:rsidR="00CD7A30">
            <w:rPr>
              <w:rStyle w:val="Code"/>
              <w:rFonts w:ascii="Times New Roman" w:hAnsi="Times New Roman" w:cs="Times New Roman"/>
            </w:rPr>
            <w:fldChar w:fldCharType="separate"/>
          </w:r>
          <w:r w:rsidR="0008262A">
            <w:rPr>
              <w:rStyle w:val="Code"/>
              <w:rFonts w:ascii="Times New Roman" w:hAnsi="Times New Roman" w:cs="Times New Roman"/>
            </w:rPr>
            <w:t>[22]</w:t>
          </w:r>
          <w:r w:rsidR="00CD7A30">
            <w:rPr>
              <w:rStyle w:val="Code"/>
              <w:rFonts w:ascii="Times New Roman" w:hAnsi="Times New Roman" w:cs="Times New Roman"/>
            </w:rPr>
            <w:fldChar w:fldCharType="end"/>
          </w:r>
        </w:sdtContent>
      </w:sdt>
      <w:r w:rsidR="00CD7A30">
        <w:rPr>
          <w:rStyle w:val="Code"/>
          <w:rFonts w:ascii="Times New Roman" w:hAnsi="Times New Roman" w:cs="Times New Roman"/>
        </w:rPr>
        <w:t xml:space="preserve"> bezogen werden.</w:t>
      </w:r>
    </w:p>
    <w:p w14:paraId="07485910" w14:textId="3C03933A" w:rsidR="007B71BC" w:rsidRDefault="00C7776F" w:rsidP="007B71BC">
      <w:pPr>
        <w:pStyle w:val="berschrift3"/>
      </w:pPr>
      <w:bookmarkStart w:id="44" w:name="_Toc139037488"/>
      <w:r>
        <w:t xml:space="preserve">Keras und </w:t>
      </w:r>
      <w:r w:rsidR="00551F6C">
        <w:t>Tensor</w:t>
      </w:r>
      <w:r w:rsidR="00F77FEB">
        <w:t>F</w:t>
      </w:r>
      <w:r w:rsidR="00551F6C">
        <w:t>low</w:t>
      </w:r>
      <w:bookmarkEnd w:id="44"/>
      <w:r w:rsidR="00551F6C">
        <w:t xml:space="preserve"> </w:t>
      </w:r>
    </w:p>
    <w:p w14:paraId="022303AD" w14:textId="794E5958" w:rsidR="00647866" w:rsidRDefault="00713E17" w:rsidP="00563D5B">
      <w:r w:rsidRPr="006F655A">
        <w:rPr>
          <w:i/>
          <w:iCs/>
        </w:rPr>
        <w:t>Keras</w:t>
      </w:r>
      <w:r w:rsidRPr="00713E17">
        <w:t xml:space="preserve"> ist eine open-source Deep-Learning-Bibliothek, die es erlaubt</w:t>
      </w:r>
      <w:r>
        <w:t xml:space="preserve"> alle möglichen Arten von neuronalen Netzen zu entwerfen, zu trainieren, auszuwerten und auszuführen. Seit Veröffentlichung der Referenzimplementierung im Jahr 2015 zählt Keras aufgrund ihrer Benutzerfreundlichkeit </w:t>
      </w:r>
      <w:r w:rsidR="00647866">
        <w:t>und</w:t>
      </w:r>
      <w:r>
        <w:t xml:space="preserve"> Flexibilität zu den </w:t>
      </w:r>
      <w:r w:rsidR="00E05563">
        <w:t>verbreitetsten</w:t>
      </w:r>
      <w:r>
        <w:t xml:space="preserve"> Bibliotheken für das Deep-Learning mit Python.</w:t>
      </w:r>
      <w:r w:rsidR="00647866">
        <w:t xml:space="preserve"> Einsteigern kommt hierbei zugute, dass die API von Keras an vielen Stellen durch die scikit-learn-API beeinflusst ist.</w:t>
      </w:r>
      <w:r w:rsidR="00647866" w:rsidRPr="00647866">
        <w:t xml:space="preserve"> </w:t>
      </w:r>
      <w:r w:rsidR="00647866">
        <w:t xml:space="preserve">Für die aufwendigen Berechnungen, welche insbesondere mit dem Training tiefer neuronaler Netze einhergehen, ist die </w:t>
      </w:r>
      <w:r w:rsidR="00647866">
        <w:lastRenderedPageBreak/>
        <w:t xml:space="preserve">Referenzimplementierung von Keras auf ein zusätzliches Rechen-Backend angewiesen. Ein solches wird beispielsweise durch </w:t>
      </w:r>
      <w:r w:rsidR="00647866" w:rsidRPr="008B079B">
        <w:rPr>
          <w:i/>
          <w:iCs/>
        </w:rPr>
        <w:t>TensorFlow</w:t>
      </w:r>
      <w:r w:rsidR="00647866">
        <w:t xml:space="preserve"> bereitgestellt </w:t>
      </w:r>
      <w:sdt>
        <w:sdtPr>
          <w:alias w:val="To edit, see citavi.com/edit"/>
          <w:tag w:val="CitaviPlaceholder#087b76fe-60a8-4393-b278-f3b3b3d36e99"/>
          <w:id w:val="26453130"/>
          <w:placeholder>
            <w:docPart w:val="DefaultPlaceholder_-1854013440"/>
          </w:placeholder>
        </w:sdtPr>
        <w:sdtContent>
          <w:r w:rsidR="00647866">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ODFiNzg2LTUyY2ItNGFjZC1iYzdiLWY2YzA0Zjk1ZDY1Ny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k3IiwiU3RhcnRQYWdlIjp7IiRpZCI6IjUiLCIkdHlwZSI6IlN3aXNzQWNhZGVtaWMuUGFnZU51bWJlciwgU3dpc3NBY2FkZW1pYyIsIklzRnVsbHlOdW1lcmljIjp0cnVlLCJOdW1iZXIiOjI5NywiTnVtYmVyaW5nVHlwZSI6MCwiTnVtZXJhbFN5c3RlbSI6MCwiT3JpZ2luYWxTdHJpbmciOiIyOTciLCJQcmV0dHlTdHJpbmciOiIyOT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OTdmLl0ifV19LCJUYWciOiJDaXRhdmlQbGFjZWhvbGRlciMwODdiNzZmZS02MGE4LTQzOTMtYjI3OC1mM2IzYjNkMzZlOTkiLCJUZXh0IjoiWzEwLCBTLiAyOTdmLl0iLCJXQUlWZXJzaW9uIjoiNi4xNC4wLjAifQ==}</w:instrText>
          </w:r>
          <w:r w:rsidR="00647866">
            <w:fldChar w:fldCharType="separate"/>
          </w:r>
          <w:r w:rsidR="00E530E3">
            <w:t>[10, S. 297f.]</w:t>
          </w:r>
          <w:r w:rsidR="00647866">
            <w:fldChar w:fldCharType="end"/>
          </w:r>
        </w:sdtContent>
      </w:sdt>
      <w:r w:rsidR="00647866">
        <w:t>.</w:t>
      </w:r>
      <w:r>
        <w:t xml:space="preserve"> </w:t>
      </w:r>
    </w:p>
    <w:p w14:paraId="4F074D6C" w14:textId="316C337C" w:rsidR="00563D5B" w:rsidRDefault="00E3228B" w:rsidP="00563D5B">
      <w:r>
        <w:t xml:space="preserve">Bei </w:t>
      </w:r>
      <w:r w:rsidR="006109D0" w:rsidRPr="006109D0">
        <w:t xml:space="preserve">TensorFlow </w:t>
      </w:r>
      <w:r>
        <w:t>handelt es sich um eine Bibliothek</w:t>
      </w:r>
      <w:r w:rsidR="006109D0" w:rsidRPr="006109D0">
        <w:t xml:space="preserve"> für numerische</w:t>
      </w:r>
      <w:r w:rsidR="006109D0">
        <w:t xml:space="preserve"> Berechnungen</w:t>
      </w:r>
      <w:r w:rsidR="006109D0" w:rsidRPr="006109D0">
        <w:t xml:space="preserve"> und</w:t>
      </w:r>
      <w:r w:rsidR="006109D0">
        <w:t xml:space="preserve"> datenstromgetriebene Programmierung</w:t>
      </w:r>
      <w:r w:rsidR="00197D84">
        <w:t xml:space="preserve">, </w:t>
      </w:r>
      <w:r w:rsidR="006109D0">
        <w:t>die</w:t>
      </w:r>
      <w:r w:rsidR="00197D84">
        <w:t xml:space="preserve"> sich</w:t>
      </w:r>
      <w:r w:rsidR="006109D0">
        <w:t xml:space="preserve"> durch ihre hohe Effizienz und Anpassbarkeit </w:t>
      </w:r>
      <w:r w:rsidR="00197D84">
        <w:t>auszeichnet</w:t>
      </w:r>
      <w:r w:rsidR="006109D0">
        <w:t xml:space="preserve">. TensorFlow wurde durch das Google-Brain-Team entwickelt und ist inzwischen Basis für </w:t>
      </w:r>
      <w:r w:rsidR="008B079B">
        <w:t>eine Vielzahl an</w:t>
      </w:r>
      <w:r w:rsidR="006109D0">
        <w:t xml:space="preserve"> Google-Services mit umfangreichen Rechenanforderungen</w:t>
      </w:r>
      <w:r w:rsidR="000D1611">
        <w:t xml:space="preserve"> </w:t>
      </w:r>
      <w:sdt>
        <w:sdtPr>
          <w:alias w:val="To edit, see citavi.com/edit"/>
          <w:tag w:val="CitaviPlaceholder#defa1eda-0e77-41ce-a9a9-ce54a838bd7c"/>
          <w:id w:val="837429281"/>
          <w:placeholder>
            <w:docPart w:val="DefaultPlaceholder_-1854013440"/>
          </w:placeholder>
        </w:sdtPr>
        <w:sdtContent>
          <w:r w:rsidR="000D1611">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MjUzZTE2LWQ3MWMtNDVkZS1iNmFmLThmZmQ1YjExZmQzMiIsIlJhbmdlTGVuZ3RoIjoxMi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c5IiwiU3RhcnRQYWdlIjp7IiRpZCI6IjUiLCIkdHlwZSI6IlN3aXNzQWNhZGVtaWMuUGFnZU51bWJlciwgU3dpc3NBY2FkZW1pYyIsIklzRnVsbHlOdW1lcmljIjp0cnVlLCJOdW1iZXIiOjM3OSwiTnVtYmVyaW5nVHlwZSI6MCwiTnVtZXJhbFN5c3RlbSI6MCwiT3JpZ2luYWxTdHJpbmciOiIzNzkiLCJQcmV0dHlTdHJpbmciOiIzNz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sxMCwgUy4gMzc5XSJ9XX0sIlRhZyI6IkNpdGF2aVBsYWNlaG9sZGVyI2RlZmExZWRhLTBlNzctNDFjZS1hOWE5LWNlNTRhODM4YmQ3YyIsIlRleHQiOiJbMTAsIFMuIDM3OV0iLCJXQUlWZXJzaW9uIjoiNi4xNC4wLjAifQ==}</w:instrText>
          </w:r>
          <w:r w:rsidR="000D1611">
            <w:fldChar w:fldCharType="separate"/>
          </w:r>
          <w:r w:rsidR="00E530E3">
            <w:t>[10, S. 379]</w:t>
          </w:r>
          <w:r w:rsidR="000D1611">
            <w:fldChar w:fldCharType="end"/>
          </w:r>
        </w:sdtContent>
      </w:sdt>
      <w:r w:rsidR="006109D0">
        <w:t>.</w:t>
      </w:r>
      <w:r w:rsidR="005752C8">
        <w:t xml:space="preserve"> </w:t>
      </w:r>
      <w:r w:rsidR="00E05563">
        <w:t>Seit Version 2 bringt TensorFlow seine eigene Keras-Implementierung (tf.keras) mit</w:t>
      </w:r>
      <w:r w:rsidR="008B079B">
        <w:t xml:space="preserve"> sich</w:t>
      </w:r>
      <w:r w:rsidR="00E05563">
        <w:t xml:space="preserve">, </w:t>
      </w:r>
      <w:r w:rsidR="008B079B">
        <w:t>welche</w:t>
      </w:r>
      <w:r w:rsidR="00E05563">
        <w:t xml:space="preserve"> die Referenzimplementierung um einige nützliche Zusatzfeatures</w:t>
      </w:r>
      <w:r w:rsidR="008B079B">
        <w:t xml:space="preserve">, unter anderem zur Datenvorverarbeitung, erweitert. Außerdem bietet TensorFlow unter bestimmten Voraussetzungen auch die Möglichkeit Berechnungen auf einer oder mehreren GPUs durchzuführen, wodurch insbesondere das Training von Neuronalen Netzen beschleunigt werden kann </w:t>
      </w:r>
      <w:sdt>
        <w:sdtPr>
          <w:alias w:val="To edit, see citavi.com/edit"/>
          <w:tag w:val="CitaviPlaceholder#e37d140a-91c5-4c01-a85f-ecf2cc08f8f6"/>
          <w:id w:val="270606047"/>
          <w:placeholder>
            <w:docPart w:val="DefaultPlaceholder_-1854013440"/>
          </w:placeholder>
        </w:sdtPr>
        <w:sdtContent>
          <w:r w:rsidR="008B079B">
            <w:fldChar w:fldCharType="begin"/>
          </w:r>
          <w:r w:rsidR="00DA23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jk5YjFiLTQ2MWUtNGQyZS1hNzFlLTM0MGU1Mjk1MzQ0ZCIsIlJhbmdlTGVuZ3RoIjoxNCwiUmVmZXJlbmNlSWQiOiIzZDk5MmY1OS03OWVlLTQxNDUtYTJmNy1lNWIyMmQ5NDllY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3IiwiU3RhcnRQYWdlIjp7IiRpZCI6IjUiLCIkdHlwZSI6IlN3aXNzQWNhZGVtaWMuUGFnZU51bWJlciwgU3dpc3NBY2FkZW1pYyIsIklzRnVsbHlOdW1lcmljIjp0cnVlLCJOdW1iZXIiOjI3NywiTnVtYmVyaW5nVHlwZSI6MCwiTnVtZXJhbFN5c3RlbSI6MCwiT3JpZ2luYWxTdHJpbmciOiIyNzciLCJQcmV0dHlTdHJpbmciOiIyNzc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WzEwLCBTLiAyNzdmLl0ifV19LCJUYWciOiJDaXRhdmlQbGFjZWhvbGRlciNlMzdkMTQwYS05MWM1LTRjMDEtYTg1Zi1lY2YyY2MwOGY4ZjYiLCJUZXh0IjoiWzEwLCBTLiAyNzdmLl0iLCJXQUlWZXJzaW9uIjoiNi4xNC4wLjAifQ==}</w:instrText>
          </w:r>
          <w:r w:rsidR="008B079B">
            <w:fldChar w:fldCharType="separate"/>
          </w:r>
          <w:r w:rsidR="00E530E3">
            <w:t>[10, S. 277f.]</w:t>
          </w:r>
          <w:r w:rsidR="008B079B">
            <w:fldChar w:fldCharType="end"/>
          </w:r>
        </w:sdtContent>
      </w:sdt>
      <w:r w:rsidR="008B079B">
        <w:t xml:space="preserve">. </w:t>
      </w:r>
    </w:p>
    <w:p w14:paraId="5452300C" w14:textId="4CB1ED00" w:rsidR="003B7F09" w:rsidRPr="006109D0" w:rsidRDefault="00A473E5" w:rsidP="00563D5B">
      <w:r>
        <w:t xml:space="preserve">Für einen tieferen Überblick über TensorFlow sei an dieser Stelle auf die zugehörige </w:t>
      </w:r>
      <w:r w:rsidR="009348FA">
        <w:t>Webseite</w:t>
      </w:r>
      <w:r w:rsidR="00EA6476">
        <w:t xml:space="preserve"> unter </w:t>
      </w:r>
      <w:sdt>
        <w:sdtPr>
          <w:alias w:val="To edit, see citavi.com/edit"/>
          <w:tag w:val="CitaviPlaceholder#d1021bd8-3ab7-409b-9244-cfb01ab1ea3d"/>
          <w:id w:val="-1172946579"/>
          <w:placeholder>
            <w:docPart w:val="DefaultPlaceholder_-1854013440"/>
          </w:placeholder>
        </w:sdtPr>
        <w:sdtContent>
          <w:r w:rsidR="009348FA">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zBiNGZkLWU1YzgtNGViZi05MjFlLTI5ZjA0ZGE2MGEyYyIsIlJhbmdlTGVuZ3RoIjo0LCJSZWZlcmVuY2VJZCI6ImNmYzE4OTI5LTQxMzQtNDIwNC1hNmY3LWI3MjVhMDMzM2Uy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dGVuc29yZmxvdy5vcmcvIiwiVXJpU3RyaW5nIjoiaHR0cHM6Ly93d3cudGVuc29yZmxvdy5vcmc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}</w:instrText>
          </w:r>
          <w:r w:rsidR="009348FA">
            <w:fldChar w:fldCharType="separate"/>
          </w:r>
          <w:r w:rsidR="0008262A">
            <w:t>[23]</w:t>
          </w:r>
          <w:r w:rsidR="009348FA">
            <w:fldChar w:fldCharType="end"/>
          </w:r>
        </w:sdtContent>
      </w:sdt>
      <w:r>
        <w:t xml:space="preserve"> verwiesen. </w:t>
      </w:r>
      <w:r w:rsidR="00EA6476">
        <w:t xml:space="preserve">In Bezug auf Keras können </w:t>
      </w:r>
      <w:r w:rsidR="00EA6476">
        <w:rPr>
          <w:rStyle w:val="Code"/>
          <w:rFonts w:ascii="Times New Roman" w:hAnsi="Times New Roman" w:cs="Times New Roman"/>
        </w:rPr>
        <w:t>weitere Informationen zu</w:t>
      </w:r>
      <w:r w:rsidR="007160F1">
        <w:rPr>
          <w:rStyle w:val="Code"/>
          <w:rFonts w:ascii="Times New Roman" w:hAnsi="Times New Roman" w:cs="Times New Roman"/>
        </w:rPr>
        <w:t xml:space="preserve"> den verwendeten</w:t>
      </w:r>
      <w:r w:rsidR="00EA6476">
        <w:rPr>
          <w:rStyle w:val="Code"/>
          <w:rFonts w:ascii="Times New Roman" w:hAnsi="Times New Roman" w:cs="Times New Roman"/>
        </w:rPr>
        <w:t xml:space="preserve"> Funktionen und Objekten</w:t>
      </w:r>
      <w:r w:rsidR="007160F1">
        <w:rPr>
          <w:rStyle w:val="Code"/>
          <w:rFonts w:ascii="Times New Roman" w:hAnsi="Times New Roman" w:cs="Times New Roman"/>
        </w:rPr>
        <w:t xml:space="preserve"> bei Bedarf</w:t>
      </w:r>
      <w:r w:rsidR="00EA6476">
        <w:rPr>
          <w:rStyle w:val="Code"/>
          <w:rFonts w:ascii="Times New Roman" w:hAnsi="Times New Roman" w:cs="Times New Roman"/>
        </w:rPr>
        <w:t xml:space="preserve"> über die API-Dokumentation unter </w:t>
      </w:r>
      <w:sdt>
        <w:sdtPr>
          <w:rPr>
            <w:rStyle w:val="Code"/>
            <w:rFonts w:ascii="Times New Roman" w:hAnsi="Times New Roman" w:cs="Times New Roman"/>
          </w:rPr>
          <w:alias w:val="To edit, see citavi.com/edit"/>
          <w:tag w:val="CitaviPlaceholder#161af9a3-9635-432b-a9dc-ef18bcc5c8d2"/>
          <w:id w:val="-383415718"/>
          <w:placeholder>
            <w:docPart w:val="DefaultPlaceholder_-1854013440"/>
          </w:placeholder>
        </w:sdtPr>
        <w:sdtContent>
          <w:r w:rsidR="009348FA">
            <w:rPr>
              <w:rStyle w:val="Code"/>
              <w:rFonts w:ascii="Times New Roman" w:hAnsi="Times New Roman" w:cs="Times New Roman"/>
            </w:rPr>
            <w:fldChar w:fldCharType="begin"/>
          </w:r>
          <w:r w:rsidR="0008262A">
            <w:rPr>
              <w:rStyle w:val="Code"/>
              <w:rFonts w:ascii="Times New Roman" w:hAnsi="Times New Roman"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EwMjY3LWQzY2YtNDRkOS04OTRhLWIyOTUxYjA2ZjFiNSIsIlJhbmdlTGVuZ3RoIjo0LCJSZWZlcmVuY2VJZCI6ImEwNTJkMDA4LTU0ZTYtNDkzZC1hNTVhLWYwMDhlNjk1NjI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kuMDYuMjAyMyIsIkF1dGhvcnMiOlt7IiRpZCI6IjciLCIkdHlwZSI6IlN3aXNzQWNhZGVtaWMuQ2l0YXZpLlBlcnNvbiwgU3dpc3NBY2FkZW1pYy5DaXRhdmkiLCJMYXN0TmFtZSI6IktlcmFzIiwiUHJvdGVjdGVkIjpmYWxzZSwiU2V4IjowLCJDcmVhdGVkQnkiOiJfTGVubmkgS29lcHBlciIsIkNyZWF0ZWRPbiI6IjIwMjMtMDYtMjlUMTI6MDE6MzMiLCJNb2RpZmllZEJ5IjoiX0xlbm5pIEtvZXBwZXIiLCJJZCI6Ijk3ODhiMGE1LTkyYmMtNDRhYy1hNWUxLTM5MDFlYTNjZGFmNyIsIk1vZGlmaWVkT24iOiIyMDIzLTA2LTI5VDEyOjAxOjMz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rZXJhcy5pby9hcGkvIiwiVXJpU3RyaW5nIjoiaHR0cHM6Ly9rZXJhcy5pby9hcGk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}</w:instrText>
          </w:r>
          <w:r w:rsidR="009348FA">
            <w:rPr>
              <w:rStyle w:val="Code"/>
              <w:rFonts w:ascii="Times New Roman" w:hAnsi="Times New Roman" w:cs="Times New Roman"/>
            </w:rPr>
            <w:fldChar w:fldCharType="separate"/>
          </w:r>
          <w:r w:rsidR="0008262A">
            <w:rPr>
              <w:rStyle w:val="Code"/>
              <w:rFonts w:ascii="Times New Roman" w:hAnsi="Times New Roman" w:cs="Times New Roman"/>
            </w:rPr>
            <w:t>[24]</w:t>
          </w:r>
          <w:r w:rsidR="009348FA">
            <w:rPr>
              <w:rStyle w:val="Code"/>
              <w:rFonts w:ascii="Times New Roman" w:hAnsi="Times New Roman" w:cs="Times New Roman"/>
            </w:rPr>
            <w:fldChar w:fldCharType="end"/>
          </w:r>
        </w:sdtContent>
      </w:sdt>
      <w:r w:rsidR="00EA6476">
        <w:rPr>
          <w:rStyle w:val="Code"/>
          <w:rFonts w:ascii="Times New Roman" w:hAnsi="Times New Roman" w:cs="Times New Roman"/>
        </w:rPr>
        <w:t xml:space="preserve"> bezogen werden.</w:t>
      </w:r>
    </w:p>
    <w:p w14:paraId="4B8488B1" w14:textId="33133A13" w:rsidR="00BD43D5" w:rsidRDefault="00BD43D5" w:rsidP="00BD43D5">
      <w:pPr>
        <w:pStyle w:val="berschrift1"/>
      </w:pPr>
      <w:bookmarkStart w:id="45" w:name="_Toc139037489"/>
      <w:r>
        <w:lastRenderedPageBreak/>
        <w:t>Verwandte Arbeiten</w:t>
      </w:r>
      <w:bookmarkEnd w:id="45"/>
    </w:p>
    <w:p w14:paraId="4FEE14B4" w14:textId="7E7A9551" w:rsidR="00BD43D5" w:rsidRDefault="00BD43D5" w:rsidP="00BD43D5">
      <w:pPr>
        <w:pStyle w:val="berschrift2"/>
      </w:pPr>
      <w:bookmarkStart w:id="46" w:name="_Toc139037490"/>
      <w:r>
        <w:t xml:space="preserve">Vorangegangene </w:t>
      </w:r>
      <w:r w:rsidR="00B76819">
        <w:t>Abschlussarbeiten</w:t>
      </w:r>
      <w:bookmarkEnd w:id="46"/>
    </w:p>
    <w:p w14:paraId="7C2B29A6" w14:textId="4EDF1975" w:rsidR="0028039B" w:rsidRDefault="0028039B" w:rsidP="0028039B">
      <w:r>
        <w:t xml:space="preserve">Dieser Arbeit gehen drei </w:t>
      </w:r>
      <w:r w:rsidR="00661A8C">
        <w:t xml:space="preserve">Abschlussarbeiten voraus, welche sich ebenfalls mit dem Themenfeld </w:t>
      </w:r>
      <w:r w:rsidR="00661A8C" w:rsidRPr="005C2477">
        <w:rPr>
          <w:i/>
          <w:iCs/>
        </w:rPr>
        <w:t xml:space="preserve">Klassifizierung von Verkehrsteilnehmern </w:t>
      </w:r>
      <w:r w:rsidR="005C2477">
        <w:rPr>
          <w:i/>
          <w:iCs/>
        </w:rPr>
        <w:t>basierend auf</w:t>
      </w:r>
      <w:r w:rsidR="005C2477" w:rsidRPr="005C2477">
        <w:rPr>
          <w:i/>
          <w:iCs/>
        </w:rPr>
        <w:t xml:space="preserve"> Positionsdaten</w:t>
      </w:r>
      <w:r w:rsidR="00E1040E">
        <w:rPr>
          <w:i/>
          <w:iCs/>
        </w:rPr>
        <w:t xml:space="preserve"> </w:t>
      </w:r>
      <w:r w:rsidR="00E1040E" w:rsidRPr="00E1040E">
        <w:t xml:space="preserve">im </w:t>
      </w:r>
      <w:r w:rsidR="00E1040E">
        <w:t>Zuge der erweiterten Umfeldwahrnehmung autonomer Fahrzeuge</w:t>
      </w:r>
      <w:r w:rsidR="005C2477">
        <w:t xml:space="preserve"> befasst haben.</w:t>
      </w:r>
      <w:r w:rsidR="00635417">
        <w:t xml:space="preserve"> Nachfolgend w</w:t>
      </w:r>
      <w:r w:rsidR="005B6FBC">
        <w:t>erden</w:t>
      </w:r>
      <w:r w:rsidR="005763AA">
        <w:t xml:space="preserve"> die wichtigsten </w:t>
      </w:r>
      <w:r w:rsidR="00241712">
        <w:t xml:space="preserve">Erkenntnisse </w:t>
      </w:r>
      <w:r w:rsidR="000152ED">
        <w:t>aber auch die Grenzen dieser Arbeiten aufgezeigt.</w:t>
      </w:r>
    </w:p>
    <w:p w14:paraId="10ACA02E" w14:textId="050F94A0" w:rsidR="00A75D66" w:rsidRDefault="002567D5" w:rsidP="00677032">
      <w:r>
        <w:t xml:space="preserve">Die Bachelorarbeit </w:t>
      </w:r>
      <w:r w:rsidR="003B75C3">
        <w:t>von</w:t>
      </w:r>
      <w:r w:rsidR="00D1293B">
        <w:t xml:space="preserve"> Recep Furgan</w:t>
      </w:r>
      <w:r w:rsidR="00E56548">
        <w:t xml:space="preserve"> Torlak </w:t>
      </w:r>
      <w:sdt>
        <w:sdtPr>
          <w:alias w:val="To edit, see citavi.com/edit"/>
          <w:tag w:val="CitaviPlaceholder#9ef47fc2-8eba-443d-8d23-b41e3d39e602"/>
          <w:id w:val="549647158"/>
          <w:placeholder>
            <w:docPart w:val="DefaultPlaceholder_-1854013440"/>
          </w:placeholder>
        </w:sdtPr>
        <w:sdtContent>
          <w:r w:rsidR="00E56548">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hmMmRkLWI0ZWMtNGNjNy05ODdiLWZjNTNiOWMyOGRiOCIsIlJhbmdlTGVuZ3RoIjo0LCJSZWZlcmVuY2VJZCI6ImNiMDVmYjUzLWM1ZDMtNDU1Mi1hNTZmLTU3MmU4M2VjZmR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jZXAiLCJMYXN0TmFtZSI6IlRvcmxhayIsIk1pZGRsZU5hbWUiOiJGdXJnYW4iLCJQcm90ZWN0ZWQiOmZhbHNlLCJTZXgiOjAsIkNyZWF0ZWRCeSI6Il9MZW5uaSBLb2VwcGVyIiwiQ3JlYXRlZE9uIjoiMjAyMy0wNS0zMVQxNToxMTo1OSIsIk1vZGlmaWVkQnkiOiJfTGVubmkgS29lcHBlciIsIklkIjoiNjY2NTFlNTUtYzRkZS00YmZmLWJmMGYtZGE2ODJmODk0OWZhIiwiTW9kaWZpZWRPbiI6IjIwMjMtMDUtMzFUMTU6MTE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}</w:instrText>
          </w:r>
          <w:r w:rsidR="00E56548">
            <w:fldChar w:fldCharType="separate"/>
          </w:r>
          <w:r w:rsidR="0008262A">
            <w:t>[25]</w:t>
          </w:r>
          <w:r w:rsidR="00E56548">
            <w:fldChar w:fldCharType="end"/>
          </w:r>
        </w:sdtContent>
      </w:sdt>
      <w:r w:rsidR="003B75C3">
        <w:t xml:space="preserve"> </w:t>
      </w:r>
      <w:r w:rsidR="000C5DB0">
        <w:t xml:space="preserve">aus dem Jahr 2022 </w:t>
      </w:r>
      <w:r w:rsidR="00583AF8">
        <w:t>bildet im Wesentlichen d</w:t>
      </w:r>
      <w:r w:rsidR="00BF788D">
        <w:t xml:space="preserve">en Grundstein </w:t>
      </w:r>
      <w:r w:rsidR="00583AF8">
        <w:t xml:space="preserve">für die späteren Arbeiten. </w:t>
      </w:r>
      <w:r w:rsidR="00A75D66">
        <w:t>D</w:t>
      </w:r>
      <w:r w:rsidR="005B5B65">
        <w:t xml:space="preserve">ie Arbeit setzt sich </w:t>
      </w:r>
      <w:r w:rsidR="00D468E7">
        <w:t xml:space="preserve">mit verschiedenen Möglichkeiten der Datengewinnung auseinander, wobei der Fokus </w:t>
      </w:r>
      <w:r w:rsidR="00830169">
        <w:t xml:space="preserve">auf der Abfrage von Positionsdaten aus der Verkehrssimulation </w:t>
      </w:r>
      <w:r w:rsidR="00830169" w:rsidRPr="00D8746E">
        <w:rPr>
          <w:i/>
          <w:iCs/>
        </w:rPr>
        <w:t>CARLA</w:t>
      </w:r>
      <w:r w:rsidR="00830169">
        <w:t xml:space="preserve"> liegt</w:t>
      </w:r>
      <w:r w:rsidR="00842FC0">
        <w:t xml:space="preserve">, für die </w:t>
      </w:r>
      <w:r w:rsidR="00082E82">
        <w:t>im Zuge der Arbeit</w:t>
      </w:r>
      <w:r w:rsidR="001C6560">
        <w:t xml:space="preserve"> auch</w:t>
      </w:r>
      <w:r w:rsidR="00082E82">
        <w:t xml:space="preserve"> eine Python-API umgesetzt </w:t>
      </w:r>
      <w:r w:rsidR="001C6560">
        <w:t>wurde</w:t>
      </w:r>
      <w:r w:rsidR="00082E82">
        <w:t>.</w:t>
      </w:r>
      <w:r w:rsidR="00830169">
        <w:t xml:space="preserve"> </w:t>
      </w:r>
      <w:r w:rsidR="00AD7836">
        <w:t xml:space="preserve">Auch </w:t>
      </w:r>
      <w:r w:rsidR="004103B0">
        <w:t xml:space="preserve">Möglichkeiten reale Daten zu </w:t>
      </w:r>
      <w:r w:rsidR="007C3663">
        <w:t>gewinnen</w:t>
      </w:r>
      <w:r w:rsidR="002D42B3">
        <w:t xml:space="preserve"> und simulierte Daten </w:t>
      </w:r>
      <w:r w:rsidR="00CB069F">
        <w:t>realistischer zu machen</w:t>
      </w:r>
      <w:r w:rsidR="007C3663">
        <w:t>,</w:t>
      </w:r>
      <w:r w:rsidR="004103B0">
        <w:t xml:space="preserve"> werden</w:t>
      </w:r>
      <w:r w:rsidR="00FC221A">
        <w:t xml:space="preserve"> in der Arbeit</w:t>
      </w:r>
      <w:r w:rsidR="00CB069F">
        <w:t xml:space="preserve"> aufgeführt</w:t>
      </w:r>
      <w:r w:rsidR="004103B0">
        <w:t>.</w:t>
      </w:r>
      <w:r w:rsidR="007C3663">
        <w:t xml:space="preserve"> Außerdem beschäftigte sich Torlak </w:t>
      </w:r>
      <w:r w:rsidR="009E32D3">
        <w:t xml:space="preserve">mit der </w:t>
      </w:r>
      <w:r w:rsidR="00C749AA">
        <w:t>Berechnung</w:t>
      </w:r>
      <w:r w:rsidR="009E32D3">
        <w:t xml:space="preserve"> von Bewegungsinformationen </w:t>
      </w:r>
      <w:r w:rsidR="0018415E">
        <w:t>aus den</w:t>
      </w:r>
      <w:r w:rsidR="00C749AA">
        <w:t xml:space="preserve"> ermittelten</w:t>
      </w:r>
      <w:r w:rsidR="0018415E">
        <w:t xml:space="preserve"> Positionsdaten</w:t>
      </w:r>
      <w:r w:rsidR="003E5EC1">
        <w:t xml:space="preserve">, </w:t>
      </w:r>
      <w:r w:rsidR="0071186D">
        <w:t>welche</w:t>
      </w:r>
      <w:r w:rsidR="00C749AA">
        <w:t xml:space="preserve"> später</w:t>
      </w:r>
      <w:r w:rsidR="0071186D">
        <w:t xml:space="preserve"> zur Klassifikation genutzt werden sollen. Die Klassifikation selbst ist jedoch kein Teil der Arbeit</w:t>
      </w:r>
      <w:r w:rsidR="00E56548">
        <w:t>.</w:t>
      </w:r>
    </w:p>
    <w:p w14:paraId="05644B1D" w14:textId="159A8A0B" w:rsidR="005707FB" w:rsidRDefault="00D1293B" w:rsidP="00645437">
      <w:r>
        <w:t xml:space="preserve">Maximilian </w:t>
      </w:r>
      <w:r w:rsidR="007B380C">
        <w:t xml:space="preserve">Sohl </w:t>
      </w:r>
      <w:r w:rsidR="008C1D1B">
        <w:t>knüpft in seiner Bachelorarbeit</w:t>
      </w:r>
      <w:r w:rsidR="007B380C">
        <w:t xml:space="preserve"> </w:t>
      </w:r>
      <w:sdt>
        <w:sdtPr>
          <w:alias w:val="To edit, see citavi.com/edit"/>
          <w:tag w:val="CitaviPlaceholder#0b03eaed-a794-46a1-bd4d-d5a2b253ec6c"/>
          <w:id w:val="-893966898"/>
          <w:placeholder>
            <w:docPart w:val="DefaultPlaceholder_-1854013440"/>
          </w:placeholder>
        </w:sdtPr>
        <w:sdtContent>
          <w:r w:rsidR="007B380C">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BiY2IzLTdlM2ItNDhjNi1iYmY0LTQ3Mjk2MTdmZWZiYSIsIlJhbmdlTGVuZ3RoIjo0LCJSZWZlcmVuY2VJZCI6IjY3NDBiOWE1LTYxNWYtNGNiOC1hN2FiLTkwZTc2YWUzZTk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1pbGlhbiIsIkxhc3ROYW1lIjoiU29obCIsIlByb3RlY3RlZCI6ZmFsc2UsIlNleCI6MiwiQ3JlYXRlZEJ5IjoiX0xlbm5pIEtvZXBwZXIiLCJDcmVhdGVkT24iOiIyMDIzLTA1LTMxVDE1OjA3OjQzIiwiTW9kaWZpZWRCeSI6Il9MZW5uaSBLb2VwcGVyIiwiSWQiOiI2OGRlMDNiNy05YmZkLTRkODItOTYwZS00ODQ4ODljYzkzYjMiLCJNb2RpZmllZE9uIjoiMjAyMy0wNS0zMVQxNTowNzo0My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I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}</w:instrText>
          </w:r>
          <w:r w:rsidR="007B380C">
            <w:fldChar w:fldCharType="separate"/>
          </w:r>
          <w:r w:rsidR="0008262A">
            <w:t>[26]</w:t>
          </w:r>
          <w:r w:rsidR="007B380C">
            <w:fldChar w:fldCharType="end"/>
          </w:r>
        </w:sdtContent>
      </w:sdt>
      <w:r w:rsidR="00E23687">
        <w:t xml:space="preserve">, </w:t>
      </w:r>
      <w:r w:rsidR="001A1EDE">
        <w:t>ebenfalls</w:t>
      </w:r>
      <w:r w:rsidR="00E23687">
        <w:t xml:space="preserve"> aus dem Jahr 2022,</w:t>
      </w:r>
      <w:r w:rsidR="008C1D1B">
        <w:t xml:space="preserve"> direkt an die Arbeit </w:t>
      </w:r>
      <w:r w:rsidR="00E23687">
        <w:t xml:space="preserve">von Torlak an. </w:t>
      </w:r>
      <w:r w:rsidR="004F7BF5">
        <w:t xml:space="preserve">Er nutzt </w:t>
      </w:r>
      <w:r w:rsidR="00225638">
        <w:t xml:space="preserve">hierbei </w:t>
      </w:r>
      <w:r w:rsidR="000B15E4">
        <w:t xml:space="preserve">die aus der Verkehrssimulation CARLA gewonnenen </w:t>
      </w:r>
      <w:r>
        <w:t>Daten,</w:t>
      </w:r>
      <w:r w:rsidR="00960969">
        <w:t xml:space="preserve"> </w:t>
      </w:r>
      <w:r w:rsidR="00225638">
        <w:t>um</w:t>
      </w:r>
      <w:r w:rsidR="007B380C">
        <w:t xml:space="preserve"> die Leistung von</w:t>
      </w:r>
      <w:r w:rsidR="00225638">
        <w:t xml:space="preserve"> drei </w:t>
      </w:r>
      <w:r w:rsidR="00000FA5">
        <w:t xml:space="preserve">verschiedene Klassifikationsverfahren </w:t>
      </w:r>
      <w:r w:rsidR="005707FB">
        <w:t>zu evaluieren. Bei diesen handelt es sich um</w:t>
      </w:r>
      <w:r w:rsidR="00D53351">
        <w:t xml:space="preserve"> die Verfahren</w:t>
      </w:r>
      <w:r w:rsidR="005707FB">
        <w:t xml:space="preserve"> </w:t>
      </w:r>
      <w:r w:rsidR="00D53351" w:rsidRPr="007B380C">
        <w:rPr>
          <w:i/>
          <w:iCs/>
          <w:color w:val="70AD47" w:themeColor="accent6"/>
        </w:rPr>
        <w:t>Support-Vector-Machine</w:t>
      </w:r>
      <w:r w:rsidR="00D53351">
        <w:t xml:space="preserve">, </w:t>
      </w:r>
      <w:r w:rsidR="00D53351" w:rsidRPr="007B380C">
        <w:rPr>
          <w:i/>
          <w:iCs/>
          <w:color w:val="70AD47" w:themeColor="accent6"/>
        </w:rPr>
        <w:t xml:space="preserve">Decision-Tree </w:t>
      </w:r>
      <w:r w:rsidR="00D53351" w:rsidRPr="009744C1">
        <w:t>und</w:t>
      </w:r>
      <w:r w:rsidR="00D53351">
        <w:rPr>
          <w:i/>
          <w:iCs/>
        </w:rPr>
        <w:t xml:space="preserve"> </w:t>
      </w:r>
      <w:r w:rsidR="009744C1" w:rsidRPr="007B380C">
        <w:rPr>
          <w:i/>
          <w:iCs/>
          <w:color w:val="70AD47" w:themeColor="accent6"/>
        </w:rPr>
        <w:t>K-Nearest-Neighbours</w:t>
      </w:r>
      <w:r w:rsidR="009744C1">
        <w:rPr>
          <w:i/>
          <w:iCs/>
        </w:rPr>
        <w:t xml:space="preserve">. </w:t>
      </w:r>
      <w:r w:rsidR="00EC6D82" w:rsidRPr="00EC6D82">
        <w:t xml:space="preserve">Hierbei sollten </w:t>
      </w:r>
      <w:r w:rsidR="009E705E">
        <w:t xml:space="preserve">die Klassifikatoren </w:t>
      </w:r>
      <w:r w:rsidR="00EC6D82" w:rsidRPr="00EC6D82">
        <w:t xml:space="preserve">auf Basis verschieden stark verrauschter Positionsdaten bis zu fünf Fahrzeugklassen </w:t>
      </w:r>
      <w:r w:rsidR="001A1EDE">
        <w:t xml:space="preserve">zu </w:t>
      </w:r>
      <w:r w:rsidR="009E705E">
        <w:t>unterscheiden lernen</w:t>
      </w:r>
      <w:r w:rsidR="00BF03C8">
        <w:t xml:space="preserve">, allerdings stellte sich im Verlauf der Arbeit heraus, dass </w:t>
      </w:r>
      <w:r w:rsidR="00645437">
        <w:t>auf Basis der Simulation höchstens drei Klassen</w:t>
      </w:r>
      <w:r w:rsidR="008B4CB5">
        <w:t xml:space="preserve"> (Fußgänger, Fahrradfahrer und motorisiertes Fahrzeug)</w:t>
      </w:r>
      <w:r w:rsidR="00645437">
        <w:t xml:space="preserve"> unterschieden werden können.</w:t>
      </w:r>
      <w:r w:rsidR="003C07F9">
        <w:t xml:space="preserve"> </w:t>
      </w:r>
      <w:r w:rsidR="00A509E4">
        <w:t xml:space="preserve">Vor der Klassifikation </w:t>
      </w:r>
      <w:r w:rsidR="00343DFE">
        <w:t>wurden</w:t>
      </w:r>
      <w:r w:rsidR="001268CE">
        <w:t>,</w:t>
      </w:r>
      <w:r w:rsidR="008B4CB5">
        <w:t xml:space="preserve"> </w:t>
      </w:r>
      <w:r w:rsidR="00A509E4">
        <w:t xml:space="preserve">die </w:t>
      </w:r>
      <w:r w:rsidR="007C55D9">
        <w:t>über ein festes Zeitintervall</w:t>
      </w:r>
      <w:r w:rsidR="000A4A20">
        <w:t xml:space="preserve"> von einer Minute</w:t>
      </w:r>
      <w:r w:rsidR="007C55D9">
        <w:t xml:space="preserve"> gesammelten Positionsdaten </w:t>
      </w:r>
      <w:r w:rsidR="002853ED">
        <w:t xml:space="preserve">in lange Eingabevektoren weiterverarbeitet, die </w:t>
      </w:r>
      <w:r w:rsidR="00180EE7">
        <w:t>die Bewegung der Verkehrsteilnehmer innerhalb dieses Intervalls repräsentier</w:t>
      </w:r>
      <w:r w:rsidR="00663CC6">
        <w:t xml:space="preserve">en. Eine Merkmalsreduktion fand </w:t>
      </w:r>
      <w:r w:rsidR="00035AC8">
        <w:t xml:space="preserve">nicht statt. </w:t>
      </w:r>
      <w:r>
        <w:t xml:space="preserve">Bei der anschließenden Klassifikation wurden die besten Ergebnisse </w:t>
      </w:r>
      <w:r w:rsidR="0069723E">
        <w:t>durch</w:t>
      </w:r>
      <w:r>
        <w:t xml:space="preserve"> die</w:t>
      </w:r>
      <w:r w:rsidR="00703D8F">
        <w:t xml:space="preserve"> SVM erzielt, welche eine</w:t>
      </w:r>
      <w:r w:rsidR="00343DFE">
        <w:t>n</w:t>
      </w:r>
      <w:r w:rsidR="00703D8F">
        <w:t xml:space="preserve"> </w:t>
      </w:r>
      <w:r w:rsidR="00343DFE">
        <w:t>Accuracy-Wert</w:t>
      </w:r>
      <w:r w:rsidR="00AF76F3">
        <w:t xml:space="preserve"> von 93,9% auf</w:t>
      </w:r>
      <w:r>
        <w:t xml:space="preserve"> den</w:t>
      </w:r>
      <w:r w:rsidR="00AF76F3">
        <w:t xml:space="preserve"> unverrauschten Daten</w:t>
      </w:r>
      <w:r w:rsidR="0023665F">
        <w:t xml:space="preserve"> </w:t>
      </w:r>
      <w:r w:rsidR="00013784">
        <w:t>erreichen</w:t>
      </w:r>
      <w:r w:rsidR="00EF60F7">
        <w:t xml:space="preserve"> konnte. </w:t>
      </w:r>
      <w:r w:rsidR="00332A12">
        <w:t xml:space="preserve">Ein Verrauschen der </w:t>
      </w:r>
      <w:r w:rsidR="00013784">
        <w:t>Daten,</w:t>
      </w:r>
      <w:r w:rsidR="00332A12">
        <w:t xml:space="preserve"> um diese vermeintlich realistischer zu machen</w:t>
      </w:r>
      <w:r w:rsidR="00013784">
        <w:t>,</w:t>
      </w:r>
      <w:r w:rsidR="00332A12">
        <w:t xml:space="preserve"> </w:t>
      </w:r>
      <w:r w:rsidR="00690A82">
        <w:t>führte in allen Fällen zu einem starken Abfall der Qualität der Klassifikation</w:t>
      </w:r>
      <w:r w:rsidR="007B380C">
        <w:t>.</w:t>
      </w:r>
    </w:p>
    <w:p w14:paraId="75AD5605" w14:textId="08A38BCE" w:rsidR="000A4A20" w:rsidRDefault="000774E7" w:rsidP="00645437">
      <w:r>
        <w:lastRenderedPageBreak/>
        <w:t>Auch</w:t>
      </w:r>
      <w:r w:rsidR="000E371D">
        <w:t xml:space="preserve"> Dietmar</w:t>
      </w:r>
      <w:r>
        <w:t xml:space="preserve"> </w:t>
      </w:r>
      <w:r w:rsidR="00D76C2B">
        <w:t>Fischer</w:t>
      </w:r>
      <w:r>
        <w:t xml:space="preserve"> fokussiert sich in seiner Masterarbeit</w:t>
      </w:r>
      <w:r w:rsidR="00D76C2B">
        <w:t xml:space="preserve"> </w:t>
      </w:r>
      <w:sdt>
        <w:sdtPr>
          <w:alias w:val="To edit, see citavi.com/edit"/>
          <w:tag w:val="CitaviPlaceholder#441de6ae-8a85-4962-9385-9d0351f748cd"/>
          <w:id w:val="-292983589"/>
          <w:placeholder>
            <w:docPart w:val="DefaultPlaceholder_-1854013440"/>
          </w:placeholder>
        </w:sdtPr>
        <w:sdtContent>
          <w:r w:rsidR="00D76C2B">
            <w:fldChar w:fldCharType="begin"/>
          </w:r>
          <w:r w:rsidR="000826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MDJkYjUzLWYyMDktNDBlZC04MjUyLTJjNjUxZWQwOWM0MyIsIlJhbmdlTGVuZ3RoIjo0LCJSZWZlcmVuY2VJZCI6IjIyMGI3Y2RkLTI2NTYtNDNlMC1iODIyLWU1OTFkMWEwOT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lldG1hciIsIkxhc3ROYW1lIjoiRmlzY2hlciIsIlByb3RlY3RlZCI6ZmFsc2UsIlNleCI6MiwiQ3JlYXRlZEJ5IjoiX0xlbm5pIEtvZXBwZXIiLCJDcmVhdGVkT24iOiIyMDIzLTA1LTMxVDE1OjAzOjQ4IiwiTW9kaWZpZWRCeSI6Il9MZW5uaSBLb2VwcGVyIiwiSWQiOiJhZWE1Njg2MC0xMjMxLTQ1MWQtOTdjNy02NmFlNmM2OTUzMjMiLCJNb2RpZmllZE9uIjoiMjAyMy0wNS0zMVQxNTowMzo0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}</w:instrText>
          </w:r>
          <w:r w:rsidR="00D76C2B">
            <w:fldChar w:fldCharType="separate"/>
          </w:r>
          <w:r w:rsidR="0008262A">
            <w:t>[27]</w:t>
          </w:r>
          <w:r w:rsidR="00D76C2B">
            <w:fldChar w:fldCharType="end"/>
          </w:r>
        </w:sdtContent>
      </w:sdt>
      <w:r>
        <w:t xml:space="preserve"> von 2023 primär auf die Nutzung von Daten, die </w:t>
      </w:r>
      <w:r w:rsidR="00D57212">
        <w:t xml:space="preserve">ohne Verfälschung </w:t>
      </w:r>
      <w:r>
        <w:t xml:space="preserve">der Verkehrssimulation CARLA entnommen wurden, um ein System zu entwickeln, welches durch </w:t>
      </w:r>
      <w:r w:rsidR="00E95B2A">
        <w:t>den Einsatz</w:t>
      </w:r>
      <w:r>
        <w:t xml:space="preserve"> von neuronalen Netzen dazu in der Lage ist Verkehrsteilnehmer in drei Typen (Fußgänger, Fahrradfahrer und motorisiertes Fahrzeug) und</w:t>
      </w:r>
      <w:r w:rsidR="000A4A20">
        <w:t xml:space="preserve"> zusätzlich</w:t>
      </w:r>
      <w:r>
        <w:t xml:space="preserve"> entsprechend ihrer Relevanz für den </w:t>
      </w:r>
      <w:r w:rsidRPr="000774E7">
        <w:rPr>
          <w:i/>
          <w:iCs/>
        </w:rPr>
        <w:t>Hero</w:t>
      </w:r>
      <w:r>
        <w:t xml:space="preserve"> (das eigene Fahrzeug) zu klassifizieren. </w:t>
      </w:r>
      <w:r w:rsidR="00E95B2A">
        <w:t xml:space="preserve">Dabei </w:t>
      </w:r>
      <w:r w:rsidR="00E3772C">
        <w:t>untersucht Fischer im Wesentlichen die Performanz zweier Arten von neuronalen Netzen: Zum einen von gewöhnlichen Feed-Forward-Netzen</w:t>
      </w:r>
      <w:r w:rsidR="00D57212">
        <w:t xml:space="preserve"> (FFN)</w:t>
      </w:r>
      <w:r w:rsidR="00E3772C">
        <w:t xml:space="preserve"> und zum anderen von </w:t>
      </w:r>
      <w:r w:rsidR="00E3772C" w:rsidRPr="00C64AA2">
        <w:rPr>
          <w:i/>
          <w:iCs/>
          <w:color w:val="70AD47" w:themeColor="accent6"/>
        </w:rPr>
        <w:t>Deep-Q-Learning-Netzen</w:t>
      </w:r>
      <w:r w:rsidR="00D57212" w:rsidRPr="00C64AA2">
        <w:rPr>
          <w:color w:val="70AD47" w:themeColor="accent6"/>
        </w:rPr>
        <w:t xml:space="preserve"> </w:t>
      </w:r>
      <w:r w:rsidR="00D57212">
        <w:t>(DQLN)</w:t>
      </w:r>
      <w:r w:rsidR="00E3772C">
        <w:t xml:space="preserve">. Letztere zählen anders als die übrigen erprobten Ansätze nicht mehr zu den </w:t>
      </w:r>
      <w:r w:rsidR="00E3772C" w:rsidRPr="00C64AA2">
        <w:t>überwachten</w:t>
      </w:r>
      <w:r w:rsidR="00E3772C">
        <w:t xml:space="preserve">, sondern zu den </w:t>
      </w:r>
      <w:r w:rsidR="00E3772C" w:rsidRPr="00C64AA2">
        <w:rPr>
          <w:color w:val="70AD47" w:themeColor="accent6"/>
        </w:rPr>
        <w:t>bestärkenden Lernverfahren</w:t>
      </w:r>
      <w:r w:rsidR="00E3772C" w:rsidRPr="00C64AA2">
        <w:t>.</w:t>
      </w:r>
      <w:r w:rsidR="000A4A20">
        <w:t xml:space="preserve"> </w:t>
      </w:r>
      <w:r w:rsidR="00FB1607">
        <w:t>Im Zuge</w:t>
      </w:r>
      <w:r w:rsidR="000A4A20">
        <w:t xml:space="preserve"> der Datenvorverarbeitung setzte Fischer anders als Sohl auf eine Reduktion der Eingabedimension auf 16 deskriptive Statistiken, welche die Bewegungsmerkmale des Verkehrsteilnehmers über ein</w:t>
      </w:r>
      <w:r w:rsidR="00993127">
        <w:t xml:space="preserve"> festes</w:t>
      </w:r>
      <w:r w:rsidR="000A4A20">
        <w:t xml:space="preserve"> Intervall von einer Minute zusammenfa</w:t>
      </w:r>
      <w:r w:rsidR="00EA3525">
        <w:t>s</w:t>
      </w:r>
      <w:r w:rsidR="000A4A20">
        <w:t xml:space="preserve">sen.  </w:t>
      </w:r>
      <w:r w:rsidR="00D57212">
        <w:t xml:space="preserve">Die Ergebnisse der Arbeit zeigen, dass der DQLN-Ansatz bei der Typklassifikation einen Accuracy-Wert von 90% auf den Simulationsdaten erreichen konnte. Das FFN erreichte </w:t>
      </w:r>
      <w:r w:rsidR="00EA3525">
        <w:t>93%. Darüber hinaus erprobte Fischer die Modelle mit einem kleinen Datensatz an realen Positionssequenzen</w:t>
      </w:r>
      <w:r w:rsidR="005F2E48">
        <w:t>, wobei zumindest das beste FFN einen guten Accuracy-Wert von</w:t>
      </w:r>
      <w:r w:rsidR="00D337E5">
        <w:t xml:space="preserve"> etwa</w:t>
      </w:r>
      <w:r w:rsidR="005F2E48">
        <w:t xml:space="preserve"> 90% erzielen konnte.</w:t>
      </w:r>
      <w:r w:rsidR="00EA3525">
        <w:t xml:space="preserve"> </w:t>
      </w:r>
      <w:r w:rsidR="00D337E5">
        <w:t xml:space="preserve">Der unternommene Versuch auch die Relevanz von anderen Fahrzeugen aus Sicht des Heros </w:t>
      </w:r>
      <w:r w:rsidR="00A718A3">
        <w:t>in Risikokategorien zu klassifizieren</w:t>
      </w:r>
      <w:r w:rsidR="00D337E5">
        <w:t xml:space="preserve">, hat zu keinen </w:t>
      </w:r>
      <w:r w:rsidR="00E629A5">
        <w:t>nennenswerten</w:t>
      </w:r>
      <w:r w:rsidR="00D337E5">
        <w:t xml:space="preserve"> Ergebnissen geführt.  </w:t>
      </w:r>
    </w:p>
    <w:p w14:paraId="296B4F3A" w14:textId="3E3B1B61" w:rsidR="009753F0" w:rsidRPr="00D76C2B" w:rsidRDefault="0084159F" w:rsidP="00645437">
      <w:pPr>
        <w:rPr>
          <w:lang w:val="en-GB"/>
        </w:rPr>
      </w:pPr>
      <w:r>
        <w:t xml:space="preserve">Anders als bei Fischer beschränkt sich </w:t>
      </w:r>
      <w:r w:rsidR="005E5719">
        <w:t>die vorliegende</w:t>
      </w:r>
      <w:r>
        <w:t xml:space="preserve"> Arbeit erneut lediglich auf die Klassifikation von Verkehrsteilnehmern in verschiedene Typen. </w:t>
      </w:r>
      <w:r w:rsidR="00D70D4F">
        <w:t xml:space="preserve">Im Gegensatz zu allen vorangegangenen Arbeiten legt </w:t>
      </w:r>
      <w:r>
        <w:t>diese jedoch</w:t>
      </w:r>
      <w:r w:rsidR="00D70D4F">
        <w:t xml:space="preserve"> den Fokus nicht mehr auf </w:t>
      </w:r>
      <w:r w:rsidR="00983CE1">
        <w:t>Simulationsdaten,</w:t>
      </w:r>
      <w:r w:rsidR="00D70D4F">
        <w:t xml:space="preserve"> die innerhalb von CARLA gewonnen wurden, sondern</w:t>
      </w:r>
      <w:r w:rsidR="006A59AF">
        <w:t xml:space="preserve"> komplett</w:t>
      </w:r>
      <w:r w:rsidR="00D70D4F">
        <w:t xml:space="preserve"> auf reale Daten, welche durch Teilnehmer des Straßenverkehrs erzeugt wurden</w:t>
      </w:r>
      <w:r w:rsidR="006A59AF" w:rsidRPr="006A59AF">
        <w:t xml:space="preserve"> </w:t>
      </w:r>
      <w:r w:rsidR="006A59AF">
        <w:t>und potenziell weiterer Vorverarbeitungen bedürfen. Des Weiteren soll erstmalig eine Unterscheidung verschiedener motorisierter Fahrzeuge untersucht werden</w:t>
      </w:r>
      <w:r w:rsidR="009753F0">
        <w:t xml:space="preserve">, wobei auch auf bisher nicht erprobte maschinelle Lernverfahren zurückgegriffen werden soll. </w:t>
      </w:r>
      <w:r w:rsidR="002E4E29" w:rsidRPr="00D76C2B">
        <w:rPr>
          <w:color w:val="FF0000"/>
          <w:lang w:val="en-GB"/>
        </w:rPr>
        <w:t xml:space="preserve">+ keine festen Zeitintervalle mehr, weil </w:t>
      </w:r>
      <w:r w:rsidR="001268CE" w:rsidRPr="00D76C2B">
        <w:rPr>
          <w:color w:val="FF0000"/>
          <w:lang w:val="en-GB"/>
        </w:rPr>
        <w:t>Nonsense</w:t>
      </w:r>
    </w:p>
    <w:p w14:paraId="74A7343E" w14:textId="1D47ACFD" w:rsidR="00BD43D5" w:rsidRPr="009753F0" w:rsidRDefault="00BD43D5" w:rsidP="00BD43D5">
      <w:pPr>
        <w:pStyle w:val="berschrift2"/>
        <w:rPr>
          <w:lang w:val="en-GB"/>
        </w:rPr>
      </w:pPr>
      <w:bookmarkStart w:id="47" w:name="_Toc139037491"/>
      <w:r w:rsidRPr="009753F0">
        <w:rPr>
          <w:lang w:val="en-GB"/>
        </w:rPr>
        <w:t xml:space="preserve">Vehicle Classification from Low-Frequency GPS </w:t>
      </w:r>
      <w:r w:rsidR="007B04DD" w:rsidRPr="009753F0">
        <w:rPr>
          <w:lang w:val="en-GB"/>
        </w:rPr>
        <w:t>D</w:t>
      </w:r>
      <w:r w:rsidRPr="009753F0">
        <w:rPr>
          <w:lang w:val="en-GB"/>
        </w:rPr>
        <w:t>ata with Recurrent Neural Networks</w:t>
      </w:r>
      <w:bookmarkEnd w:id="47"/>
    </w:p>
    <w:p w14:paraId="4BEAC871" w14:textId="4CFFAE91" w:rsidR="00114096" w:rsidRDefault="00D76C2B" w:rsidP="008F72D9">
      <w:pPr>
        <w:shd w:val="clear" w:color="auto" w:fill="FFFFFF" w:themeFill="background1"/>
      </w:pPr>
      <w:r w:rsidRPr="008201D2">
        <w:rPr>
          <w:lang w:val="en-GB"/>
        </w:rPr>
        <w:t xml:space="preserve">Die Arbeit </w:t>
      </w:r>
      <w:r w:rsidRPr="008201D2">
        <w:rPr>
          <w:i/>
          <w:iCs/>
          <w:lang w:val="en-GB"/>
        </w:rPr>
        <w:t xml:space="preserve">Vehicle Classification from Low-Frequency GPS Data with Recurrent Neural Networks </w:t>
      </w:r>
      <w:r w:rsidRPr="008201D2">
        <w:rPr>
          <w:lang w:val="en-GB"/>
        </w:rPr>
        <w:t xml:space="preserve">von Matteo Simoncini et. al. </w:t>
      </w:r>
      <w:sdt>
        <w:sdtPr>
          <w:alias w:val="To edit, see citavi.com/edit"/>
          <w:tag w:val="CitaviPlaceholder#cee1b711-2e2a-42e4-8c99-54e7ba17bbb0"/>
          <w:id w:val="-223138627"/>
          <w:placeholder>
            <w:docPart w:val="DefaultPlaceholder_-1854013440"/>
          </w:placeholder>
        </w:sdtPr>
        <w:sdtContent>
          <w:r>
            <w:fldChar w:fldCharType="begin"/>
          </w:r>
          <w:r w:rsidR="006A0306">
            <w:rPr>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Y2M2ODkyLTdjMmUtNDgyMC05MmU2LWY3MDRiYzc4YWYzYSIsIlJhbmdlTGVuZ3RoIjo0LCJSZWZlcmVuY2VJZCI6IjFhNDFjYTU3LWUwY2YtNDA4ZS1hZmY0LTFkMzgzNDU1ZWF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bGVubmlcXEFwcERhdGFcXExvY2FsXFxUZW1wXFxrYWwxZnN5NS5qcGciLCJVcmlTdHJpbmciOiIxYTQxY2E1Ny1lMGNmLTQwOGUtYWZmNC0xZDM4MzQ1NWVhYm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dHJjLjIwMTguMDMuMDI0IiwiRWRpdG9ycyI6W10sIkV2YWx1YXRpb25Db21wbGV4aXR5IjowLCJFdmFsdWF0aW9uU291cmNlVGV4dEZvcm1hdCI6MCwiR3JvdXBzIjpbeyIkaWQiOiIxN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nRyYy4yMDE4LjAzLjAyNCIsIlVyaVN0cmluZyI6Imh0dHBzOi8vZG9pLm9yZy8xMC4xMDE2L2oudHJjLjIwMTguMDMuMDI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</w:instrText>
          </w:r>
          <w:r w:rsidR="006A0306" w:rsidRPr="006A0306">
            <w:instrText>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}</w:instrText>
          </w:r>
          <w:r>
            <w:fldChar w:fldCharType="separate"/>
          </w:r>
          <w:r w:rsidR="0008262A">
            <w:t>[14]</w:t>
          </w:r>
          <w:r>
            <w:fldChar w:fldCharType="end"/>
          </w:r>
        </w:sdtContent>
      </w:sdt>
      <w:r w:rsidR="00D92E54">
        <w:t xml:space="preserve">, die im Jahr 2018 veröffentlicht wurde, </w:t>
      </w:r>
      <w:r w:rsidRPr="00D76C2B">
        <w:t xml:space="preserve">untersucht </w:t>
      </w:r>
      <w:r w:rsidR="00787891">
        <w:t>die Klassifikation von motorisierten Fahrzeugen in drei Kategorien</w:t>
      </w:r>
      <w:r w:rsidR="008F72D9">
        <w:t>:</w:t>
      </w:r>
      <w:r w:rsidR="00787891">
        <w:t xml:space="preserve"> </w:t>
      </w:r>
      <w:r w:rsidR="00114096" w:rsidRPr="00114096">
        <w:t>leichte</w:t>
      </w:r>
      <w:r w:rsidR="00114096">
        <w:t>,</w:t>
      </w:r>
      <w:r w:rsidR="00787891">
        <w:t xml:space="preserve"> </w:t>
      </w:r>
      <w:r w:rsidR="00114096" w:rsidRPr="00114096">
        <w:t>mittelschwere</w:t>
      </w:r>
      <w:r w:rsidR="00787891">
        <w:t xml:space="preserve">, und </w:t>
      </w:r>
      <w:r w:rsidR="00114096" w:rsidRPr="00114096">
        <w:lastRenderedPageBreak/>
        <w:t>schwere Fahrzeuge</w:t>
      </w:r>
      <w:r w:rsidR="008F72D9">
        <w:t>.</w:t>
      </w:r>
      <w:r w:rsidR="002B0028">
        <w:t xml:space="preserve"> </w:t>
      </w:r>
      <w:r w:rsidR="008F72D9">
        <w:t xml:space="preserve">Basis hierfür bilden niederfrequente </w:t>
      </w:r>
      <w:r w:rsidR="00787891">
        <w:t xml:space="preserve">GNSS-Sequenzen mit einem </w:t>
      </w:r>
      <w:r w:rsidR="008202A8">
        <w:t xml:space="preserve">variierendem </w:t>
      </w:r>
      <w:r w:rsidR="00787891">
        <w:t xml:space="preserve">Abtastintervall von </w:t>
      </w:r>
      <w:r w:rsidR="006F5A39">
        <w:t>durchschnittlich 90 Sekunden</w:t>
      </w:r>
      <w:r w:rsidR="002B0028">
        <w:t>.</w:t>
      </w:r>
      <w:r w:rsidR="00CD4423">
        <w:t xml:space="preserve"> </w:t>
      </w:r>
    </w:p>
    <w:p w14:paraId="112356F6" w14:textId="285AD4BA" w:rsidR="00787891" w:rsidRDefault="00CD4423" w:rsidP="00D76C2B">
      <w:pPr>
        <w:shd w:val="clear" w:color="auto" w:fill="FFFFFF" w:themeFill="background1"/>
      </w:pPr>
      <w:r>
        <w:t>Der zugrundeliegende Datensatz</w:t>
      </w:r>
      <w:r w:rsidR="00B440D1">
        <w:t xml:space="preserve"> ist äußerst umfangreich. Er </w:t>
      </w:r>
      <w:r>
        <w:t>umfasst in etwa eine Million Sequenzen, die durch insgesamt 55 Millionen GNSS-Punkte eine Strecke von etwa 56 Millionen gefahrenen Kilometern abbilden.</w:t>
      </w:r>
      <w:r w:rsidR="006F5A39">
        <w:t xml:space="preserve"> Die Sequenzen wurden so vorverarbeitet, dass für alle paarweisen GNSS-Punkte die</w:t>
      </w:r>
      <w:r w:rsidR="00EE6DFD">
        <w:t xml:space="preserve"> </w:t>
      </w:r>
      <w:r w:rsidR="006F5A39" w:rsidRPr="006F5A39">
        <w:rPr>
          <w:i/>
          <w:iCs/>
        </w:rPr>
        <w:t>gefahrene Strecke</w:t>
      </w:r>
      <w:r w:rsidR="006F5A39">
        <w:t xml:space="preserve">, die </w:t>
      </w:r>
      <w:r w:rsidR="00EE6DFD" w:rsidRPr="00EE6DFD">
        <w:rPr>
          <w:i/>
          <w:iCs/>
        </w:rPr>
        <w:t xml:space="preserve">direkte </w:t>
      </w:r>
      <w:r w:rsidR="002531E2">
        <w:rPr>
          <w:i/>
          <w:iCs/>
        </w:rPr>
        <w:t>Krähenflugdistanz</w:t>
      </w:r>
      <w:r w:rsidR="00EE6DFD" w:rsidRPr="00EE6DFD">
        <w:t xml:space="preserve">, </w:t>
      </w:r>
      <w:r w:rsidR="00EE6DFD">
        <w:t xml:space="preserve">die </w:t>
      </w:r>
      <w:r w:rsidR="00EE6DFD" w:rsidRPr="00EE6DFD">
        <w:rPr>
          <w:i/>
          <w:iCs/>
        </w:rPr>
        <w:t>verstrichene Zeit</w:t>
      </w:r>
      <w:r w:rsidR="00EE6DFD">
        <w:t xml:space="preserve">, die </w:t>
      </w:r>
      <w:r w:rsidR="00EE6DFD" w:rsidRPr="00EE6DFD">
        <w:rPr>
          <w:i/>
          <w:iCs/>
        </w:rPr>
        <w:t>Geschwindigkeit</w:t>
      </w:r>
      <w:r w:rsidR="00EE6DFD">
        <w:t xml:space="preserve"> und </w:t>
      </w:r>
      <w:r w:rsidR="00EE6DFD" w:rsidRPr="00EE6DFD">
        <w:rPr>
          <w:i/>
          <w:iCs/>
        </w:rPr>
        <w:t>Intervallgeschwindigkeit</w:t>
      </w:r>
      <w:r w:rsidR="00EE6DFD">
        <w:t xml:space="preserve">, die </w:t>
      </w:r>
      <w:r w:rsidR="00EE6DFD" w:rsidRPr="00EE6DFD">
        <w:rPr>
          <w:i/>
          <w:iCs/>
        </w:rPr>
        <w:t>Beschleunigung</w:t>
      </w:r>
      <w:r w:rsidR="00EE6DFD">
        <w:t xml:space="preserve"> und </w:t>
      </w:r>
      <w:r w:rsidR="00EE6DFD" w:rsidRPr="00EE6DFD">
        <w:rPr>
          <w:i/>
          <w:iCs/>
        </w:rPr>
        <w:t>Intervallbeschleunigung</w:t>
      </w:r>
      <w:r w:rsidR="00EE6DFD">
        <w:t xml:space="preserve"> sowie de</w:t>
      </w:r>
      <w:r w:rsidR="00114096">
        <w:t>r</w:t>
      </w:r>
      <w:r w:rsidR="00EE6DFD">
        <w:t xml:space="preserve"> </w:t>
      </w:r>
      <w:r w:rsidR="00EE6DFD" w:rsidRPr="00EE6DFD">
        <w:rPr>
          <w:i/>
          <w:iCs/>
        </w:rPr>
        <w:t>Straßentyp</w:t>
      </w:r>
      <w:r w:rsidR="00EE6DFD">
        <w:t xml:space="preserve"> vorlag. Globale Merkmale oder deskriptive Statistiken wurden nicht berechnet.</w:t>
      </w:r>
      <w:r w:rsidR="00C17868">
        <w:t xml:space="preserve"> Die für die Klassifikation verwendeten Sequenzen umfassten mindestens 20 Zeitschritte, was einem Zeitfenster von etwa 30 Minuten entspricht.</w:t>
      </w:r>
      <w:r w:rsidR="00917E4E">
        <w:t xml:space="preserve"> </w:t>
      </w:r>
    </w:p>
    <w:p w14:paraId="77ED7132" w14:textId="7510ED36" w:rsidR="00B3498B" w:rsidRDefault="006F5A39" w:rsidP="008C57B2">
      <w:r>
        <w:t>Für die Klassifikation wurden verschiedene Rekurrente Neuronale Netze</w:t>
      </w:r>
      <w:r w:rsidR="00AE661D">
        <w:t xml:space="preserve"> </w:t>
      </w:r>
      <w:r w:rsidR="00B440D1">
        <w:t>mit LSTM-Schichten entworfen. Dabei kamen auch reguläre Feed-Forward-Schichten zum Einsatz, die vor und nach den LSTM-Schichten platziert wurden, was den Autoren zufolge die Vorhersageleistung der Netze deutlich verstärkte.</w:t>
      </w:r>
      <w:r w:rsidR="00D900EE">
        <w:t xml:space="preserve"> Das beste Modell erreicht</w:t>
      </w:r>
      <w:r w:rsidR="0053384F">
        <w:t>e auf den Testdatensatz</w:t>
      </w:r>
      <w:r w:rsidR="00D900EE">
        <w:t xml:space="preserve"> eine </w:t>
      </w:r>
      <w:r w:rsidR="004F7457">
        <w:t xml:space="preserve">Trefferquote (Recall) von 85% für </w:t>
      </w:r>
      <w:r w:rsidR="008C57B2">
        <w:t>leichte</w:t>
      </w:r>
      <w:r w:rsidR="004F7457">
        <w:t xml:space="preserve"> und sogar 93% für </w:t>
      </w:r>
      <w:r w:rsidR="008C57B2">
        <w:t>schwere Fahrzeuge</w:t>
      </w:r>
      <w:r w:rsidR="004F7457">
        <w:t xml:space="preserve">. Allerdings hat das Modell Probleme in der Unterscheidung von </w:t>
      </w:r>
      <w:r w:rsidR="008C57B2">
        <w:t>mittelschweren und leichten Fahrzeugen, wodurch es für mittelschwere Fahrzeuge lediglich eine Trefferquote von 48% erzielen konnte.</w:t>
      </w:r>
      <w:r w:rsidR="00167399">
        <w:t xml:space="preserve"> </w:t>
      </w:r>
    </w:p>
    <w:p w14:paraId="1E144C7B" w14:textId="395D5C7F" w:rsidR="007B04DD" w:rsidRPr="004F37EA" w:rsidRDefault="00B3498B" w:rsidP="003F6879">
      <w:r>
        <w:t xml:space="preserve">Nichtsdestotrotz </w:t>
      </w:r>
      <w:r w:rsidR="002531E2">
        <w:t>zeigt</w:t>
      </w:r>
      <w:r w:rsidR="00EA6009">
        <w:t xml:space="preserve"> </w:t>
      </w:r>
      <w:r w:rsidR="002531E2">
        <w:t xml:space="preserve">die Arbeit, dass der Einsatz von RNNs durch ihre Fähigkeit sequenzielle Daten zu verarbeiten, ein vielversprechendes Verfahren für die </w:t>
      </w:r>
      <w:r w:rsidR="00196090">
        <w:t>Klassifikation</w:t>
      </w:r>
      <w:r w:rsidR="002531E2">
        <w:t xml:space="preserve"> von Fahrzeugen auf Basis von GNSS-Sequenzen ist.</w:t>
      </w:r>
      <w:r w:rsidR="00BD1E9C">
        <w:t xml:space="preserve"> </w:t>
      </w:r>
      <w:r w:rsidR="002531E2">
        <w:t xml:space="preserve">Die Autoren heben dabei in ihrem Fazit hervor, dass </w:t>
      </w:r>
      <w:r w:rsidR="00BD1E9C">
        <w:t xml:space="preserve">die Nutzung </w:t>
      </w:r>
      <w:r w:rsidR="00196090">
        <w:t>von höherfrequenten GNSS-Sequenzen</w:t>
      </w:r>
      <w:r w:rsidR="00BD1E9C">
        <w:t xml:space="preserve"> bei einem ähnlichen Ansatz</w:t>
      </w:r>
      <w:r w:rsidR="00196090">
        <w:t xml:space="preserve"> das Potenzial besitzt, die </w:t>
      </w:r>
      <w:r w:rsidR="00BD1E9C">
        <w:t>aufgezeigten</w:t>
      </w:r>
      <w:r w:rsidR="00196090">
        <w:t xml:space="preserve"> Schwächen zu überwinden und Fahrzeuge zuverlässiger und auch schneller zu klassifizieren.</w:t>
      </w:r>
      <w:r w:rsidR="00A94CDD">
        <w:t xml:space="preserve"> </w:t>
      </w:r>
    </w:p>
    <w:p w14:paraId="29752568" w14:textId="3C2437D0" w:rsidR="007B04DD" w:rsidRPr="00BD1E9C" w:rsidRDefault="007B04DD" w:rsidP="007B04DD">
      <w:pPr>
        <w:pStyle w:val="berschrift2"/>
        <w:rPr>
          <w:lang w:val="en-GB"/>
        </w:rPr>
      </w:pPr>
      <w:bookmarkStart w:id="48" w:name="_Toc139037492"/>
      <w:r w:rsidRPr="00BD1E9C">
        <w:rPr>
          <w:lang w:val="en-GB"/>
        </w:rPr>
        <w:t>Vehicle Classification using GPS Data</w:t>
      </w:r>
      <w:bookmarkEnd w:id="48"/>
    </w:p>
    <w:p w14:paraId="09D914EE" w14:textId="227DE00D" w:rsidR="00001DF3" w:rsidRDefault="00061D00" w:rsidP="00161155">
      <w:r w:rsidRPr="00061D00">
        <w:t>Im Zuge ihrer Arbe</w:t>
      </w:r>
      <w:r>
        <w:t>it</w:t>
      </w:r>
      <w:r w:rsidRPr="00061D00">
        <w:t xml:space="preserve"> </w:t>
      </w:r>
      <w:r w:rsidRPr="00061D00">
        <w:rPr>
          <w:i/>
          <w:iCs/>
        </w:rPr>
        <w:t>Vehicle Classification using GPS Data</w:t>
      </w:r>
      <w:r w:rsidRPr="00061D00">
        <w:t xml:space="preserve"> </w:t>
      </w:r>
      <w:r>
        <w:t>setzten sich</w:t>
      </w:r>
      <w:r w:rsidRPr="00061D00">
        <w:t xml:space="preserve"> Zhanbo Sun und Xuegang Ban</w:t>
      </w:r>
      <w:r w:rsidR="00E530E3">
        <w:t xml:space="preserve"> </w:t>
      </w:r>
      <w:sdt>
        <w:sdtPr>
          <w:alias w:val="To edit, see citavi.com/edit"/>
          <w:tag w:val="CitaviPlaceholder#f1f6f578-abda-48b1-befb-88fe104849d4"/>
          <w:id w:val="-2146969542"/>
          <w:placeholder>
            <w:docPart w:val="DefaultPlaceholder_-1854013440"/>
          </w:placeholder>
        </w:sdtPr>
        <w:sdtContent>
          <w:r w:rsidR="00E530E3">
            <w:fldChar w:fldCharType="begin"/>
          </w:r>
          <w:r w:rsidR="00E530E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DQ0NmMyLWRkYmMtNDEyMi1hZmUxLTg4YzMxNjYyZDY5MCIsIlJhbmdlTGVuZ3RoIjo0LCJSZWZlcmVuY2VJZCI6IjRhNTJhOGUwLTdkZTctNGVmMi1hOTZiLWU4NTg2ZTc0YTY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Gxlbm5pXFxBcHBEYXRhXFxMb2NhbFxcVGVtcFxcZnNidWVuYTQuanBnIiwiVXJpU3RyaW5nIjoiNGE1MmE4ZTAtN2RlNy00ZWYyLWE5NmItZTg1ODZlNzRhNjl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3d3cuc2NpZW5jZWRpcmVjdC5jb20vc2NpZW5jZS9hcnRpY2xlL3BpaS9TMDk2ODA5MFgxMzAwMjA0MCIsIlVyaVN0cmluZyI6Imh0dHBzOi8vd3d3LnNjaWVuY2VkaXJlY3QuY29tL3NjaWVuY2UvYXJ0aWNsZS9waWkvUzA5NjgwOTBYMTMwMDIwND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xlbm5pIEtvZXBwZXIiLCJDcmVhdGVkT24iOiIyMDIzLTA0LTIwVDA4OjU2OjIzIiwiTW9kaWZpZWRCeSI6Il9MZW5uaSBLb2VwcGVyIiwiSWQiOiI4YmM1YTk2NC1mNGJhLTRmZjAtOGExMi0zNzgwYjEwMTk3ZWQiLCJNb2RpZmllZE9uIjoiMjAyMy0wNC0yMFQwODo1NjoyM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0cmMuMjAxMy4wOS4wMTUiLCJVcmlTdHJpbmciOiJodHRwczovL2RvaS5vcmcvMTAuMTAxNi9qLnRyYy4yMDEzLjA5LjAx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}</w:instrText>
          </w:r>
          <w:r w:rsidR="00E530E3">
            <w:fldChar w:fldCharType="separate"/>
          </w:r>
          <w:r w:rsidR="00E530E3">
            <w:t>[28]</w:t>
          </w:r>
          <w:r w:rsidR="00E530E3">
            <w:fldChar w:fldCharType="end"/>
          </w:r>
        </w:sdtContent>
      </w:sdt>
      <w:r>
        <w:t xml:space="preserve"> bereits im Jahr 2013 mit der Klassifikation von Fahrzeugen auf Basis von GNSS-Sequenzen</w:t>
      </w:r>
      <w:r w:rsidR="00C4253B">
        <w:t xml:space="preserve"> auseinander</w:t>
      </w:r>
      <w:r>
        <w:t>.</w:t>
      </w:r>
      <w:r w:rsidR="00C4253B">
        <w:t xml:space="preserve"> Untersucht wird hierbei ein binäres Klassifikationsproblem: Die Unterscheidung zwischen PKWs und LKWs, basierend auf einem Datensatz der 52 PKW- und 84 LKW-Sequenzen</w:t>
      </w:r>
      <w:r w:rsidR="004520EE">
        <w:t xml:space="preserve"> </w:t>
      </w:r>
      <w:r w:rsidR="008D6E97">
        <w:t xml:space="preserve">mit Längen von 15-20min </w:t>
      </w:r>
      <w:r w:rsidR="00C4253B">
        <w:t>umfasst.</w:t>
      </w:r>
      <w:r w:rsidR="00161155">
        <w:t xml:space="preserve"> Alle genutzten Sequenzen bilden lediglich Fahrten auf Zubringerstraßen ab, die mit einer Abtastrate von etwa drei Sekunden aufgenommen wurden. </w:t>
      </w:r>
    </w:p>
    <w:p w14:paraId="6832264C" w14:textId="3CADFAC4" w:rsidR="00DF64AC" w:rsidRDefault="00DF64AC" w:rsidP="007B04DD">
      <w:r>
        <w:lastRenderedPageBreak/>
        <w:t xml:space="preserve">Aus den Sequenzen </w:t>
      </w:r>
      <w:r w:rsidR="00161155">
        <w:t>wurden im Zuge der Arbeit</w:t>
      </w:r>
      <w:r>
        <w:t xml:space="preserve"> verschiedene globale Merkmale mit Geschwindigkeits- sowie Beschleunigungs-</w:t>
      </w:r>
      <w:r w:rsidR="00161155">
        <w:t xml:space="preserve"> und </w:t>
      </w:r>
      <w:r>
        <w:t xml:space="preserve">Verzögerungsbezug extrahiert. Anschließend wurden verschiedene Modelle zur Merkmalsauswahl (engl. </w:t>
      </w:r>
      <w:r w:rsidRPr="00DF64AC">
        <w:rPr>
          <w:i/>
          <w:iCs/>
        </w:rPr>
        <w:t>feature selction</w:t>
      </w:r>
      <w:r>
        <w:t xml:space="preserve">) und Klassifikation </w:t>
      </w:r>
      <w:r w:rsidR="008D6E97">
        <w:t>entwickelt und</w:t>
      </w:r>
      <w:r>
        <w:t xml:space="preserve"> deren Ergebnisse </w:t>
      </w:r>
      <w:r w:rsidR="00B12192">
        <w:t xml:space="preserve">veranschaulicht und </w:t>
      </w:r>
      <w:r w:rsidR="008D6E97">
        <w:t>ausgewertet</w:t>
      </w:r>
      <w:r>
        <w:t>.</w:t>
      </w:r>
      <w:r w:rsidR="00671681">
        <w:t xml:space="preserve"> Die Klassifikationsmodelle basierten hierbei auf Support-Vector-Machines mit quadratischen Kernel-Funktionen. </w:t>
      </w:r>
    </w:p>
    <w:p w14:paraId="29097189" w14:textId="0B5B4C30" w:rsidR="00C81726" w:rsidRPr="00B4404E" w:rsidRDefault="00671681" w:rsidP="007B04DD">
      <w:r>
        <w:t xml:space="preserve">Die Autoren heben </w:t>
      </w:r>
      <w:r w:rsidR="00001DF3">
        <w:t xml:space="preserve">hervor, dass Merkmale, die das Beschleunigungs- und Verzögerungsverhalten der Fahrzeuge abbilden, sich besser zur Klassifikation verschiedener motorisierter Fahrzeuge eignen als geschwindigkeitsbasierte Merkmale. </w:t>
      </w:r>
      <w:r>
        <w:t xml:space="preserve">Am effektivsten waren hierbei der Anteil von </w:t>
      </w:r>
      <w:r w:rsidR="00747E0C">
        <w:t>Beschleunigungs</w:t>
      </w:r>
      <w:r>
        <w:t xml:space="preserve">- und Verzögerungswerten über </w:t>
      </w:r>
      <m:oMath>
        <m:r>
          <w:rPr>
            <w:rFonts w:ascii="Cambria Math" w:hAnsi="Cambria Math"/>
          </w:rPr>
          <m:t>1</m:t>
        </m:r>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t xml:space="preserve"> </w:t>
      </w:r>
      <w:r w:rsidR="00747E0C">
        <w:t>und die Standardverteilung</w:t>
      </w:r>
      <w:r w:rsidR="00161155">
        <w:t>en</w:t>
      </w:r>
      <w:r w:rsidR="00747E0C">
        <w:t xml:space="preserve"> der Beschleunigung und Verzögerung. Unter der Nutzung dieser vier Merkmale konnte </w:t>
      </w:r>
      <w:r w:rsidR="00161155">
        <w:t xml:space="preserve">durch </w:t>
      </w:r>
      <w:r w:rsidR="00747E0C">
        <w:t xml:space="preserve">das beste SVM-Modell </w:t>
      </w:r>
      <w:r w:rsidR="00044927">
        <w:t>eine Fehlklassifizierungsrate von nur 4,2% (bzw. eine Accuracy von 95,8%) auf den Testdaten erreicht werden.</w:t>
      </w:r>
    </w:p>
    <w:p w14:paraId="4DC6A430" w14:textId="3CEAE2B5" w:rsidR="00BD43D5" w:rsidRDefault="006C000F" w:rsidP="00FD0C14">
      <w:pPr>
        <w:pStyle w:val="berschrift1"/>
      </w:pPr>
      <w:bookmarkStart w:id="49" w:name="_Toc139037493"/>
      <w:r>
        <w:lastRenderedPageBreak/>
        <w:t>Datengrundlage</w:t>
      </w:r>
      <w:bookmarkEnd w:id="49"/>
    </w:p>
    <w:p w14:paraId="3777B2A0" w14:textId="422E78F9" w:rsidR="00F2088B" w:rsidRPr="00F2088B" w:rsidRDefault="00D65AC9" w:rsidP="00F2088B">
      <w:pPr>
        <w:pStyle w:val="berschrift2"/>
      </w:pPr>
      <w:bookmarkStart w:id="50" w:name="_Toc139037494"/>
      <w:r>
        <w:t>Anforderungen</w:t>
      </w:r>
      <w:bookmarkEnd w:id="50"/>
    </w:p>
    <w:p w14:paraId="48F897A4" w14:textId="3C3961A1" w:rsidR="00AA28E5" w:rsidRDefault="0050017B" w:rsidP="00F2088B">
      <w:r>
        <w:t xml:space="preserve">Das Ziel dieser Arbeit ist die Erforschung der Klassifikation von Verkehrsteilnehmern auf Basis von sequenziellen GNSS-Koordinaten durch den Einsatz von maschinellen Lernverfahren. </w:t>
      </w:r>
      <w:r w:rsidR="00D65AC9">
        <w:t xml:space="preserve">Grundlage für die erfolgreiche Umsetzung dieser Klassifikation </w:t>
      </w:r>
      <w:r w:rsidR="00EA20C9">
        <w:t>ist, wie in allen Projekten des Maschinellen Lernens, ein für die vorliegende Aufgabenstellung geeignete</w:t>
      </w:r>
      <w:r w:rsidR="007F2979">
        <w:t>r</w:t>
      </w:r>
      <w:r w:rsidR="00EA20C9">
        <w:t xml:space="preserve"> </w:t>
      </w:r>
      <w:r w:rsidR="007F2979">
        <w:t>Datensatz</w:t>
      </w:r>
      <w:r w:rsidR="005612AA">
        <w:t>. Dieser sollte</w:t>
      </w:r>
      <w:r w:rsidR="007F2979">
        <w:t xml:space="preserve"> die nachfolgend beschriebenen Anforderungen erfüll</w:t>
      </w:r>
      <w:r w:rsidR="005612AA">
        <w:t>en</w:t>
      </w:r>
      <w:r w:rsidR="007F2979">
        <w:t>.</w:t>
      </w:r>
    </w:p>
    <w:p w14:paraId="1655F485" w14:textId="3251BED1" w:rsidR="007F2979" w:rsidRDefault="007F2979" w:rsidP="00F2088B">
      <w:r>
        <w:t xml:space="preserve">Entsprechend der Zielsetzung muss der Datensatz eine möglichst umfangreiche Sammlung an GNSS-Sequenzen aufweisen, welche die Bewegung von Teilnehmern des Straßenverkehrs unter Realbedingungen </w:t>
      </w:r>
      <w:r w:rsidR="007D7057">
        <w:t>repräsentieren</w:t>
      </w:r>
      <w:r>
        <w:t>.</w:t>
      </w:r>
      <w:r w:rsidR="007D7057">
        <w:t xml:space="preserve"> Um sinnvoll mit diesen Sequenzen arbeiten zu können sollten diese dabei mindestens eine Minute, idealerweise jedoch eine deutlich größere Zeitspanne umfassen.</w:t>
      </w:r>
      <w:r w:rsidR="006025D7">
        <w:t xml:space="preserve"> </w:t>
      </w:r>
      <w:r w:rsidR="00275189">
        <w:t>Zwischen zwei aufeinanderfolgenden Koordinatenaufnahmen einer</w:t>
      </w:r>
      <w:r w:rsidR="006025D7">
        <w:t xml:space="preserve"> einzelnen</w:t>
      </w:r>
      <w:r w:rsidR="00275189">
        <w:t xml:space="preserve"> Sequenz sollte</w:t>
      </w:r>
      <w:r w:rsidR="006025D7">
        <w:t xml:space="preserve"> außerdem</w:t>
      </w:r>
      <w:r w:rsidR="00275189">
        <w:t xml:space="preserve"> ein geringes und möglichst immer gleich großes Zeitintervall liegen. Gut geeignet ist beispielsweise eine Aufnahmefrequenz </w:t>
      </w:r>
      <w:r w:rsidR="00D22E79">
        <w:t>im Bereich von 0,5-2</w:t>
      </w:r>
      <w:r w:rsidR="00275189">
        <w:t xml:space="preserve"> Hz, </w:t>
      </w:r>
      <w:r w:rsidR="00D22E79">
        <w:t>was einem Aufnahmeintervall von 2 bis 0,5 Sekunden entspricht.</w:t>
      </w:r>
    </w:p>
    <w:p w14:paraId="4833E60C" w14:textId="6E35169F" w:rsidR="00FD3104" w:rsidRDefault="00054F70" w:rsidP="00F2088B">
      <w:r>
        <w:t>Eine weitere nicht zu vernachlässigende Anforderung</w:t>
      </w:r>
      <w:r w:rsidR="00EA2E5A">
        <w:t xml:space="preserve"> </w:t>
      </w:r>
      <w:r w:rsidR="00385003">
        <w:t xml:space="preserve">ist </w:t>
      </w:r>
      <w:r w:rsidR="00EA2E5A">
        <w:t>eine möglichst hohe Repräsentativität des Datensatzes.</w:t>
      </w:r>
      <w:r>
        <w:t xml:space="preserve"> Dies umfasst </w:t>
      </w:r>
      <w:r w:rsidR="009D6115">
        <w:t>verschiedene</w:t>
      </w:r>
      <w:r w:rsidR="001128C0">
        <w:t xml:space="preserve"> Aspekte. </w:t>
      </w:r>
      <w:r w:rsidR="003C427A">
        <w:t xml:space="preserve">Zum Beispiel </w:t>
      </w:r>
      <w:r w:rsidR="001128C0">
        <w:t xml:space="preserve">die Anzahl an Personen, welche an der </w:t>
      </w:r>
      <w:r w:rsidR="008F268E">
        <w:t>Erzeugung des Datensatzes</w:t>
      </w:r>
      <w:r w:rsidR="001128C0">
        <w:t xml:space="preserve"> beteiligt </w:t>
      </w:r>
      <w:r w:rsidR="008F268E">
        <w:t>waren</w:t>
      </w:r>
      <w:r w:rsidR="003C427A">
        <w:t xml:space="preserve"> oder </w:t>
      </w:r>
      <w:r w:rsidR="009D6115">
        <w:t xml:space="preserve">die gegebenen Klassen von Verkehrsteilnehmern und deren Anteil </w:t>
      </w:r>
      <w:r w:rsidR="008F268E">
        <w:t>an den Gesamtdaten</w:t>
      </w:r>
      <w:r w:rsidR="009D6115">
        <w:t xml:space="preserve">. </w:t>
      </w:r>
      <w:r w:rsidR="00645892">
        <w:t>Auch die Abbildung von verschiedenen und möglichst vielseitigen Verkehrssituationen</w:t>
      </w:r>
      <w:r w:rsidR="002334E3">
        <w:t xml:space="preserve"> und -umständen</w:t>
      </w:r>
      <w:r w:rsidR="00645892">
        <w:t xml:space="preserve"> </w:t>
      </w:r>
      <w:r w:rsidR="005C76A8">
        <w:t>spielt</w:t>
      </w:r>
      <w:r w:rsidR="00645892">
        <w:t xml:space="preserve"> eine entscheidende Rolle</w:t>
      </w:r>
      <w:r w:rsidR="00A2473F">
        <w:t xml:space="preserve"> für </w:t>
      </w:r>
      <w:r w:rsidR="00297948">
        <w:t>die Qualität</w:t>
      </w:r>
      <w:r w:rsidR="00A2473F">
        <w:t xml:space="preserve"> </w:t>
      </w:r>
      <w:r w:rsidR="008F268E">
        <w:t xml:space="preserve">der zu trainierenden Klassifikatoren. </w:t>
      </w:r>
      <w:r w:rsidR="00A2473F">
        <w:t xml:space="preserve"> </w:t>
      </w:r>
    </w:p>
    <w:p w14:paraId="4C41122F" w14:textId="3857E4F3" w:rsidR="00D65AC9" w:rsidRDefault="008640C8" w:rsidP="00D65AC9">
      <w:pPr>
        <w:pStyle w:val="berschrift2"/>
      </w:pPr>
      <w:r>
        <w:t>Datengewinnung</w:t>
      </w:r>
    </w:p>
    <w:p w14:paraId="4E744F72" w14:textId="059FFF35" w:rsidR="00C35967" w:rsidRDefault="00E667E8" w:rsidP="00E667E8">
      <w:r>
        <w:t>Der naheliegendste Ansatz der Datengewinnung liegt in der Beschaffung</w:t>
      </w:r>
      <w:r w:rsidR="00415775">
        <w:t xml:space="preserve"> und Nutzung</w:t>
      </w:r>
      <w:r>
        <w:t xml:space="preserve"> bereits bestehender Datens</w:t>
      </w:r>
      <w:r w:rsidR="00415775">
        <w:t>ä</w:t>
      </w:r>
      <w:r>
        <w:t>tze</w:t>
      </w:r>
      <w:r w:rsidR="00415775">
        <w:t>, a</w:t>
      </w:r>
      <w:r>
        <w:t xml:space="preserve">llerdings konnte kein frei verfügbarer Datensatz gefunden werden, der sich entsprechend der im letzten Abschnitt erhobenen Anforderungen auf die vorliegende Aufgabenstellung anwenden </w:t>
      </w:r>
      <w:r w:rsidR="00780C27">
        <w:t xml:space="preserve">ließe. </w:t>
      </w:r>
      <w:r w:rsidR="00C35967">
        <w:t xml:space="preserve">Während der Suche nach einem solchen Datensatz </w:t>
      </w:r>
      <w:r w:rsidR="005B12B7">
        <w:t>wurde,</w:t>
      </w:r>
      <w:r w:rsidR="00C35967">
        <w:t xml:space="preserve"> dabei insbesondere ein Mangel an Datensätzen, welche die Bewegung vulnerablerer Verkehrsteilnehmer (Fußgänger, Fahrradfahrer, Motorradfahrer) abbilden und hochfrequente GNSS-Sequenzen enthalten, festgestellt.</w:t>
      </w:r>
      <w:r w:rsidR="005B12B7">
        <w:t xml:space="preserve"> </w:t>
      </w:r>
      <w:r w:rsidR="0014531C">
        <w:t>Dies machte es notwendig, den Datensatz für das vorliegende Klassifikationsproblem selbst zu erzeugen</w:t>
      </w:r>
      <w:r w:rsidR="005E1611">
        <w:t xml:space="preserve">, was bei strenger Beachtung aller </w:t>
      </w:r>
      <w:r w:rsidR="005E1611">
        <w:lastRenderedPageBreak/>
        <w:t xml:space="preserve">Anforderungen den praktischen Rahmen dieser Arbeit gesprengt hätte. Deshalb wurden </w:t>
      </w:r>
      <w:r w:rsidR="00C17A36">
        <w:t>einige Einschränkungen</w:t>
      </w:r>
      <w:r w:rsidR="005E1611">
        <w:t xml:space="preserve"> festgelegt, um den Aufwand der Datenerzeugung </w:t>
      </w:r>
      <w:r w:rsidR="00C17A36">
        <w:t xml:space="preserve">auch </w:t>
      </w:r>
      <w:r w:rsidR="005E1611">
        <w:t xml:space="preserve">für </w:t>
      </w:r>
      <w:r w:rsidR="001557AE">
        <w:t>eine</w:t>
      </w:r>
      <w:r w:rsidR="005E1611">
        <w:t xml:space="preserve"> kleine </w:t>
      </w:r>
      <w:r w:rsidR="00C17A36">
        <w:t>Gruppe</w:t>
      </w:r>
      <w:r w:rsidR="005E1611">
        <w:t xml:space="preserve"> an Freiwilligen</w:t>
      </w:r>
      <w:r w:rsidR="000361E6">
        <w:t xml:space="preserve"> </w:t>
      </w:r>
      <w:r w:rsidR="005E1611">
        <w:t>umsetzbar zu halten.</w:t>
      </w:r>
    </w:p>
    <w:p w14:paraId="62AA1BC5" w14:textId="0F97B29B" w:rsidR="004322F0" w:rsidRDefault="000F60F6" w:rsidP="00E667E8">
      <w:r>
        <w:t xml:space="preserve">Die wichtigste Einschränkung ist hierbei die Begrenzung der Klassifikation auf lediglich vier Verkehrsteilnehmerklassen: </w:t>
      </w:r>
      <w:r w:rsidR="0022666F">
        <w:t>Fußgänger, Fahrräder, Motorräder und Autos.</w:t>
      </w:r>
      <w:r w:rsidR="00FD0C7E">
        <w:t xml:space="preserve"> Hierdurch ist die Komplexität der Klassifikation und der Datengewinnung für eine Umsetzbarkeit im Zuge dieser Arbeit hinreichend eingeschränkt, allerdings werden dennoch wichtige vulnerable und vor allem verschiedene motorisierte Verkehrsteilnehmerklassen betrachtet. </w:t>
      </w:r>
      <w:r w:rsidR="00DD3D37">
        <w:t xml:space="preserve">Zwei weitere große Einschränkungen liegen zum einen in der reinen Betrachtung von innerörtlichem Verkehr und zum anderen in der Beschränkung auf die Region Südthüringen-Oberfranken, in welcher die Hochschule Coburg </w:t>
      </w:r>
      <w:r w:rsidR="002573E7">
        <w:t xml:space="preserve">lokalisiert ist. </w:t>
      </w:r>
      <w:r w:rsidR="008B5D80">
        <w:t xml:space="preserve">Entsprechend beschränken sich die gesammelten Daten primär auf </w:t>
      </w:r>
      <w:r w:rsidR="005A2BDB">
        <w:t>kleinstädtischen</w:t>
      </w:r>
      <w:r w:rsidR="008B5D80">
        <w:t>-</w:t>
      </w:r>
      <w:r w:rsidR="005A2BDB">
        <w:t>, städtischen</w:t>
      </w:r>
      <w:r w:rsidR="008B5D80">
        <w:t xml:space="preserve"> und </w:t>
      </w:r>
      <w:r w:rsidR="005A2BDB">
        <w:t>dörflichen Verkehr</w:t>
      </w:r>
      <w:r w:rsidR="008B5D80">
        <w:t xml:space="preserve">. </w:t>
      </w:r>
      <w:r w:rsidR="005A2BDB">
        <w:t>Großstadtverkehr wird in den Daten nicht abgebildet.</w:t>
      </w:r>
    </w:p>
    <w:p w14:paraId="10E83D7E" w14:textId="0CE4B0CD" w:rsidR="00546AB9" w:rsidRDefault="00000B88" w:rsidP="00546AB9">
      <w:r>
        <w:t xml:space="preserve">Für die </w:t>
      </w:r>
      <w:r w:rsidR="00A14D11">
        <w:t>Datengewinnung</w:t>
      </w:r>
      <w:r>
        <w:t xml:space="preserve"> kam die Mobile-App </w:t>
      </w:r>
      <w:r w:rsidRPr="00000B88">
        <w:rPr>
          <w:i/>
          <w:iCs/>
        </w:rPr>
        <w:t>MotionTrace</w:t>
      </w:r>
      <w:r>
        <w:rPr>
          <w:i/>
          <w:iCs/>
        </w:rPr>
        <w:t xml:space="preserve"> </w:t>
      </w:r>
      <w:r>
        <w:t xml:space="preserve">zum Einsatz, welche ebenfalls im Zuge des Forschungsprojektes zur erweiterten Umfeldwahrnehmung autonomer Fahrzeuge an der Hochschule Coburg entwickelt wurde. </w:t>
      </w:r>
      <w:r w:rsidR="0060114E">
        <w:t xml:space="preserve">Die Kernfunktion der App besteht in der Aufnahme von gelabelten GNSS-Sequenzen, welche die Geräteposition über einen beliebigen Zeitraum abbilden. </w:t>
      </w:r>
      <w:r w:rsidR="00266490">
        <w:t xml:space="preserve">Hierbei wird ein Intervall von einer Sekunde zwischen zwei aufeinanderfolgenden Koordinatenaufnahmen genutzt. </w:t>
      </w:r>
      <w:r w:rsidR="00546AB9">
        <w:t xml:space="preserve">Abb. 13 zeigt einen Screenshot der Benutzeroberfläche von MotionTrace während einer Aufnahme, </w:t>
      </w:r>
      <w:r w:rsidR="00546AB9">
        <w:t>die</w:t>
      </w:r>
      <w:r w:rsidR="00546AB9">
        <w:t xml:space="preserve"> </w:t>
      </w:r>
      <w:r w:rsidR="00712BD9">
        <w:t xml:space="preserve">durch den Nutzer </w:t>
      </w:r>
      <w:r w:rsidR="00546AB9">
        <w:t xml:space="preserve">mit dem Label </w:t>
      </w:r>
      <w:r w:rsidR="00546AB9" w:rsidRPr="004B0BC5">
        <w:rPr>
          <w:i/>
          <w:iCs/>
        </w:rPr>
        <w:t>Auto</w:t>
      </w:r>
      <w:r w:rsidR="00546AB9">
        <w:t xml:space="preserve"> versehen wurde.</w:t>
      </w:r>
    </w:p>
    <w:p w14:paraId="5936D3FC" w14:textId="2BE786CC" w:rsidR="00CC3C71" w:rsidRDefault="0060114E" w:rsidP="00367323">
      <w:r>
        <w:t xml:space="preserve">Die </w:t>
      </w:r>
      <w:r w:rsidR="00266490">
        <w:t xml:space="preserve">durch MotionTrace aufgezeichneten </w:t>
      </w:r>
      <w:r>
        <w:t xml:space="preserve">Sequenzen </w:t>
      </w:r>
      <w:r w:rsidR="00266490">
        <w:t>können</w:t>
      </w:r>
      <w:r w:rsidR="00367323">
        <w:t xml:space="preserve"> synchron zur Aufnahme als csv-Dateien auf dem Gerät gespeichert oder über das </w:t>
      </w:r>
      <w:r w:rsidR="00367323" w:rsidRPr="00367323">
        <w:rPr>
          <w:color w:val="70AD47" w:themeColor="accent6"/>
        </w:rPr>
        <w:t>MQTT</w:t>
      </w:r>
      <w:r w:rsidR="00367323">
        <w:rPr>
          <w:color w:val="70AD47" w:themeColor="accent6"/>
        </w:rPr>
        <w:t>-Protokoll</w:t>
      </w:r>
      <w:r w:rsidR="00367323">
        <w:t xml:space="preserve"> und im JSON-Format an einen beliebigen MQTT-Broker gesendet</w:t>
      </w:r>
      <w:r w:rsidR="00C73349">
        <w:t xml:space="preserve"> und von dort abgerufen</w:t>
      </w:r>
      <w:r w:rsidR="00367323">
        <w:t xml:space="preserve"> werden.</w:t>
      </w:r>
      <w:r>
        <w:t xml:space="preserve"> </w:t>
      </w:r>
      <w:r w:rsidR="00383126">
        <w:t>Eine einzelne Positionsaufnahme (Zeile) in der</w:t>
      </w:r>
      <w:r w:rsidR="00393059">
        <w:t xml:space="preserve"> zu einer Aufnahme zugehörigen</w:t>
      </w:r>
      <w:r w:rsidR="00383126">
        <w:t xml:space="preserve"> csv-Datei umfasst dabei die in </w:t>
      </w:r>
      <w:r w:rsidR="00383126" w:rsidRPr="00383126">
        <w:rPr>
          <w:color w:val="FF0000"/>
        </w:rPr>
        <w:t>Tabelle 1</w:t>
      </w:r>
      <w:r w:rsidR="00383126" w:rsidRPr="00383126">
        <w:t xml:space="preserve"> aufgeführten</w:t>
      </w:r>
      <w:r w:rsidR="00383126">
        <w:t xml:space="preserve"> Felder (Spalten).</w:t>
      </w:r>
    </w:p>
    <w:tbl>
      <w:tblPr>
        <w:tblStyle w:val="zuTabStandard"/>
        <w:tblW w:w="0" w:type="auto"/>
        <w:tblLook w:val="04A0" w:firstRow="1" w:lastRow="0" w:firstColumn="1" w:lastColumn="0" w:noHBand="0" w:noVBand="1"/>
      </w:tblPr>
      <w:tblGrid>
        <w:gridCol w:w="1349"/>
        <w:gridCol w:w="1198"/>
        <w:gridCol w:w="6515"/>
      </w:tblGrid>
      <w:tr w:rsidR="00383126" w14:paraId="6D0966F1" w14:textId="77777777" w:rsidTr="007D1002">
        <w:trPr>
          <w:cnfStyle w:val="100000000000" w:firstRow="1" w:lastRow="0" w:firstColumn="0" w:lastColumn="0" w:oddVBand="0" w:evenVBand="0" w:oddHBand="0" w:evenHBand="0" w:firstRowFirstColumn="0" w:firstRowLastColumn="0" w:lastRowFirstColumn="0" w:lastRowLastColumn="0"/>
        </w:trPr>
        <w:tc>
          <w:tcPr>
            <w:tcW w:w="1349" w:type="dxa"/>
          </w:tcPr>
          <w:p w14:paraId="447BC5F2" w14:textId="02A71E23" w:rsidR="00383126" w:rsidRDefault="007D1002" w:rsidP="00383126">
            <w:pPr>
              <w:pStyle w:val="TabStandard"/>
            </w:pPr>
            <w:r>
              <w:t>B</w:t>
            </w:r>
            <w:r w:rsidR="00383126">
              <w:t>ezeichner</w:t>
            </w:r>
          </w:p>
        </w:tc>
        <w:tc>
          <w:tcPr>
            <w:tcW w:w="1198" w:type="dxa"/>
          </w:tcPr>
          <w:p w14:paraId="5B65B74B" w14:textId="1AD51EA2" w:rsidR="00383126" w:rsidRDefault="00383126" w:rsidP="00383126">
            <w:pPr>
              <w:pStyle w:val="TabStandard"/>
            </w:pPr>
            <w:r>
              <w:t>Datentyp</w:t>
            </w:r>
          </w:p>
        </w:tc>
        <w:tc>
          <w:tcPr>
            <w:tcW w:w="6515" w:type="dxa"/>
          </w:tcPr>
          <w:p w14:paraId="6835A50A" w14:textId="5E14AEEB" w:rsidR="00383126" w:rsidRDefault="007D1002" w:rsidP="00383126">
            <w:pPr>
              <w:pStyle w:val="TabStandard"/>
            </w:pPr>
            <w:r>
              <w:t>Erläuterung</w:t>
            </w:r>
          </w:p>
        </w:tc>
      </w:tr>
      <w:tr w:rsidR="00383126" w14:paraId="78CD4EA1" w14:textId="77777777" w:rsidTr="007D1002">
        <w:tc>
          <w:tcPr>
            <w:tcW w:w="1349" w:type="dxa"/>
          </w:tcPr>
          <w:p w14:paraId="1CBF247D" w14:textId="3897C65A" w:rsidR="00383126" w:rsidRDefault="00383126" w:rsidP="00383126">
            <w:pPr>
              <w:pStyle w:val="TabStandard"/>
            </w:pPr>
            <w:r>
              <w:t>idx</w:t>
            </w:r>
          </w:p>
        </w:tc>
        <w:tc>
          <w:tcPr>
            <w:tcW w:w="1198" w:type="dxa"/>
          </w:tcPr>
          <w:p w14:paraId="6BE7897A" w14:textId="375EABCE" w:rsidR="00383126" w:rsidRDefault="00383126" w:rsidP="00383126">
            <w:pPr>
              <w:pStyle w:val="TabStandard"/>
            </w:pPr>
            <w:r>
              <w:t>Integer</w:t>
            </w:r>
          </w:p>
        </w:tc>
        <w:tc>
          <w:tcPr>
            <w:tcW w:w="6515" w:type="dxa"/>
          </w:tcPr>
          <w:p w14:paraId="2C9204C2" w14:textId="3E05BF74" w:rsidR="00383126" w:rsidRDefault="007D1002" w:rsidP="00383126">
            <w:pPr>
              <w:pStyle w:val="TabStandard"/>
            </w:pPr>
            <w:r>
              <w:t>Laufender Index, der die Reihenfolge der Positionsaufnahmen innerhalb einer Sequenz eindeutig festlegt.</w:t>
            </w:r>
          </w:p>
        </w:tc>
      </w:tr>
      <w:tr w:rsidR="00383126" w14:paraId="6CA9B065" w14:textId="77777777" w:rsidTr="007D1002">
        <w:tc>
          <w:tcPr>
            <w:tcW w:w="1349" w:type="dxa"/>
          </w:tcPr>
          <w:p w14:paraId="774E739E" w14:textId="3ADE4B2B" w:rsidR="00383126" w:rsidRDefault="00383126" w:rsidP="00383126">
            <w:pPr>
              <w:pStyle w:val="TabStandard"/>
            </w:pPr>
            <w:r>
              <w:t>type</w:t>
            </w:r>
          </w:p>
        </w:tc>
        <w:tc>
          <w:tcPr>
            <w:tcW w:w="1198" w:type="dxa"/>
          </w:tcPr>
          <w:p w14:paraId="17B65B6D" w14:textId="5B3DDAE5" w:rsidR="00383126" w:rsidRDefault="007D1002" w:rsidP="00383126">
            <w:pPr>
              <w:pStyle w:val="TabStandard"/>
            </w:pPr>
            <w:r>
              <w:t>Integer</w:t>
            </w:r>
          </w:p>
        </w:tc>
        <w:tc>
          <w:tcPr>
            <w:tcW w:w="6515" w:type="dxa"/>
          </w:tcPr>
          <w:p w14:paraId="0AA5761A" w14:textId="77777777" w:rsidR="00383126" w:rsidRDefault="007D1002" w:rsidP="00383126">
            <w:pPr>
              <w:pStyle w:val="TabStandard"/>
            </w:pPr>
            <w:r>
              <w:t>Die Klasse des aufzeichnenden Verkehrsteilnehmers:</w:t>
            </w:r>
          </w:p>
          <w:p w14:paraId="49DE3525" w14:textId="53FD6730" w:rsidR="007D1002" w:rsidRDefault="007D1002" w:rsidP="00383126">
            <w:pPr>
              <w:pStyle w:val="TabStandard"/>
            </w:pPr>
            <w:r>
              <w:t>0 = Fußgänger, 1 = Fahrrad, 2 = Motorrad, 3 = Auto (, …)</w:t>
            </w:r>
          </w:p>
        </w:tc>
      </w:tr>
      <w:tr w:rsidR="00383126" w14:paraId="32D4042F" w14:textId="77777777" w:rsidTr="007D1002">
        <w:tc>
          <w:tcPr>
            <w:tcW w:w="1349" w:type="dxa"/>
          </w:tcPr>
          <w:p w14:paraId="44E0F85E" w14:textId="6B67D1CD" w:rsidR="00383126" w:rsidRDefault="007D1002" w:rsidP="00383126">
            <w:pPr>
              <w:pStyle w:val="TabStandard"/>
            </w:pPr>
            <w:r>
              <w:t>lat</w:t>
            </w:r>
          </w:p>
        </w:tc>
        <w:tc>
          <w:tcPr>
            <w:tcW w:w="1198" w:type="dxa"/>
          </w:tcPr>
          <w:p w14:paraId="05A51AB9" w14:textId="0010ACEC" w:rsidR="00383126" w:rsidRDefault="007D1002" w:rsidP="00383126">
            <w:pPr>
              <w:pStyle w:val="TabStandard"/>
            </w:pPr>
            <w:r>
              <w:t>Double</w:t>
            </w:r>
          </w:p>
        </w:tc>
        <w:tc>
          <w:tcPr>
            <w:tcW w:w="6515" w:type="dxa"/>
          </w:tcPr>
          <w:p w14:paraId="29FEE641" w14:textId="6E342B9F" w:rsidR="00383126" w:rsidRDefault="007D1002" w:rsidP="00383126">
            <w:pPr>
              <w:pStyle w:val="TabStandard"/>
            </w:pPr>
            <w:r>
              <w:t>Die geographische Breitenkoordinate in Dezimalgrad.</w:t>
            </w:r>
          </w:p>
        </w:tc>
      </w:tr>
      <w:tr w:rsidR="007D1002" w14:paraId="26C171CF" w14:textId="77777777" w:rsidTr="007D1002">
        <w:tc>
          <w:tcPr>
            <w:tcW w:w="1349" w:type="dxa"/>
          </w:tcPr>
          <w:p w14:paraId="099963AF" w14:textId="0D20BF63" w:rsidR="007D1002" w:rsidRDefault="007D1002" w:rsidP="00383126">
            <w:pPr>
              <w:pStyle w:val="TabStandard"/>
            </w:pPr>
            <w:r>
              <w:t>lon</w:t>
            </w:r>
          </w:p>
        </w:tc>
        <w:tc>
          <w:tcPr>
            <w:tcW w:w="1198" w:type="dxa"/>
          </w:tcPr>
          <w:p w14:paraId="5C91D3CA" w14:textId="7099F6AC" w:rsidR="007D1002" w:rsidRDefault="007D1002" w:rsidP="00383126">
            <w:pPr>
              <w:pStyle w:val="TabStandard"/>
            </w:pPr>
            <w:r>
              <w:t>Double</w:t>
            </w:r>
          </w:p>
        </w:tc>
        <w:tc>
          <w:tcPr>
            <w:tcW w:w="6515" w:type="dxa"/>
          </w:tcPr>
          <w:p w14:paraId="6176D475" w14:textId="016B6AD7" w:rsidR="007D1002" w:rsidRDefault="007D1002" w:rsidP="00383126">
            <w:pPr>
              <w:pStyle w:val="TabStandard"/>
            </w:pPr>
            <w:r>
              <w:t>Die geographische Längenkoordinate in Dezimalgrad.</w:t>
            </w:r>
          </w:p>
        </w:tc>
      </w:tr>
      <w:tr w:rsidR="007D1002" w14:paraId="40FBA782" w14:textId="77777777" w:rsidTr="007D1002">
        <w:tc>
          <w:tcPr>
            <w:tcW w:w="1349" w:type="dxa"/>
          </w:tcPr>
          <w:p w14:paraId="3D035C62" w14:textId="3C8941AC" w:rsidR="007D1002" w:rsidRDefault="007D1002" w:rsidP="00383126">
            <w:pPr>
              <w:pStyle w:val="TabStandard"/>
            </w:pPr>
            <w:r>
              <w:lastRenderedPageBreak/>
              <w:t>accuracy</w:t>
            </w:r>
          </w:p>
        </w:tc>
        <w:tc>
          <w:tcPr>
            <w:tcW w:w="1198" w:type="dxa"/>
          </w:tcPr>
          <w:p w14:paraId="44FBE3AF" w14:textId="118E900C" w:rsidR="007D1002" w:rsidRDefault="007D1002" w:rsidP="00383126">
            <w:pPr>
              <w:pStyle w:val="TabStandard"/>
            </w:pPr>
            <w:r>
              <w:t>Double</w:t>
            </w:r>
          </w:p>
        </w:tc>
        <w:tc>
          <w:tcPr>
            <w:tcW w:w="6515" w:type="dxa"/>
          </w:tcPr>
          <w:p w14:paraId="0E5A8060" w14:textId="0BEB4D45" w:rsidR="007D1002" w:rsidRDefault="007D1002" w:rsidP="00383126">
            <w:pPr>
              <w:pStyle w:val="TabStandard"/>
            </w:pPr>
            <w:r>
              <w:t xml:space="preserve">Die geschätzte </w:t>
            </w:r>
            <w:r w:rsidR="00A41AA1">
              <w:t xml:space="preserve">radiale </w:t>
            </w:r>
            <w:r>
              <w:t>Genauigkeit de</w:t>
            </w:r>
            <w:r w:rsidR="00A41AA1">
              <w:t>s</w:t>
            </w:r>
            <w:r>
              <w:t xml:space="preserve"> aufgezeichneten Koordinaten</w:t>
            </w:r>
            <w:r w:rsidR="00A41AA1">
              <w:t>punktes</w:t>
            </w:r>
            <w:r>
              <w:t xml:space="preserve"> in Meter.</w:t>
            </w:r>
          </w:p>
        </w:tc>
      </w:tr>
      <w:tr w:rsidR="007D1002" w14:paraId="571FAF0A" w14:textId="77777777" w:rsidTr="007D1002">
        <w:tc>
          <w:tcPr>
            <w:tcW w:w="1349" w:type="dxa"/>
          </w:tcPr>
          <w:p w14:paraId="14458E41" w14:textId="65FD7F90" w:rsidR="007D1002" w:rsidRDefault="007D1002" w:rsidP="00383126">
            <w:pPr>
              <w:pStyle w:val="TabStandard"/>
            </w:pPr>
            <w:r>
              <w:t>time</w:t>
            </w:r>
          </w:p>
        </w:tc>
        <w:tc>
          <w:tcPr>
            <w:tcW w:w="1198" w:type="dxa"/>
          </w:tcPr>
          <w:p w14:paraId="4B6F0704" w14:textId="46D7E0C6" w:rsidR="007D1002" w:rsidRDefault="007D1002" w:rsidP="00383126">
            <w:pPr>
              <w:pStyle w:val="TabStandard"/>
            </w:pPr>
            <w:r>
              <w:t>Integer</w:t>
            </w:r>
          </w:p>
        </w:tc>
        <w:tc>
          <w:tcPr>
            <w:tcW w:w="6515" w:type="dxa"/>
          </w:tcPr>
          <w:p w14:paraId="7D6CEF27" w14:textId="15BCB502" w:rsidR="004C2B20" w:rsidRDefault="007D1002" w:rsidP="00383126">
            <w:pPr>
              <w:pStyle w:val="TabStandard"/>
            </w:pPr>
            <w:r>
              <w:t>Zeitstempel der Koordinatenaufzeichnung in Millisekunden seit</w:t>
            </w:r>
            <w:r w:rsidR="00BB1AFC">
              <w:t xml:space="preserve"> der Unix-Epoche (01.01.1970 00:00:00 Uhr).</w:t>
            </w:r>
          </w:p>
        </w:tc>
      </w:tr>
    </w:tbl>
    <w:p w14:paraId="2F8C0F6A" w14:textId="06F367F0" w:rsidR="00383126" w:rsidRPr="00000B88" w:rsidRDefault="004C2B20" w:rsidP="004C2B20">
      <w:pPr>
        <w:pStyle w:val="Beschriftung"/>
        <w:jc w:val="center"/>
      </w:pPr>
      <w:r>
        <w:t xml:space="preserve">Tab.  </w:t>
      </w:r>
      <w:fldSimple w:instr=" SEQ Tab._ \* ARABIC ">
        <w:r>
          <w:rPr>
            <w:noProof/>
          </w:rPr>
          <w:t>1</w:t>
        </w:r>
      </w:fldSimple>
      <w:r>
        <w:t>: Spalten der von MotionTrace erzeugten csv-Dateien</w:t>
      </w:r>
    </w:p>
    <w:p w14:paraId="4A02371F" w14:textId="77777777" w:rsidR="005E1611" w:rsidRDefault="005E1611" w:rsidP="00E667E8"/>
    <w:p w14:paraId="7CA6AE53" w14:textId="03D1A87B" w:rsidR="00546AB9" w:rsidRDefault="002E291B" w:rsidP="00E667E8">
      <w:r>
        <w:t>Insgesamt konnten sechs Freiwillige gewonnen werden, welche sich an der Datenerzeugung beteiligten und</w:t>
      </w:r>
      <w:r w:rsidR="00736BFF">
        <w:t xml:space="preserve"> ihre Bewegung </w:t>
      </w:r>
      <w:r>
        <w:t>als Fußgänger, Fahrradfahrer, Motorradfahrer oder Auto</w:t>
      </w:r>
      <w:r w:rsidR="00736BFF">
        <w:t>fahrer</w:t>
      </w:r>
      <w:r>
        <w:t xml:space="preserve"> </w:t>
      </w:r>
      <w:r w:rsidR="00736BFF">
        <w:t xml:space="preserve">im Straßenverkehr </w:t>
      </w:r>
      <w:r w:rsidR="00736BFF">
        <w:t>über einen Zeitraum von etwa zwei Monaten</w:t>
      </w:r>
      <w:r w:rsidR="003C21F7">
        <w:t xml:space="preserve"> h</w:t>
      </w:r>
      <w:r w:rsidR="003C21F7" w:rsidRPr="001E1A59">
        <w:t>inweg regelmäßig</w:t>
      </w:r>
      <w:r w:rsidR="00736BFF" w:rsidRPr="001E1A59">
        <w:t xml:space="preserve"> mittels MotionTrace aufgenommen haben.</w:t>
      </w:r>
      <w:r w:rsidR="00500236" w:rsidRPr="001E1A59">
        <w:t xml:space="preserve"> Hierdurch konnten insgesamt </w:t>
      </w:r>
      <w:r w:rsidR="00500236" w:rsidRPr="001E1A59">
        <w:rPr>
          <w:color w:val="FF0000"/>
        </w:rPr>
        <w:t>1</w:t>
      </w:r>
      <w:r w:rsidR="001E1A59" w:rsidRPr="001E1A59">
        <w:rPr>
          <w:color w:val="FF0000"/>
        </w:rPr>
        <w:t>74</w:t>
      </w:r>
      <w:r w:rsidR="00500236" w:rsidRPr="001E1A59">
        <w:rPr>
          <w:color w:val="FF0000"/>
        </w:rPr>
        <w:t xml:space="preserve"> </w:t>
      </w:r>
      <w:r w:rsidR="001E1A59" w:rsidRPr="001E1A59">
        <w:rPr>
          <w:color w:val="FF0000"/>
        </w:rPr>
        <w:t>GNSS-Sequenzen</w:t>
      </w:r>
      <w:r w:rsidR="00500236" w:rsidRPr="001E1A59">
        <w:rPr>
          <w:color w:val="FF0000"/>
        </w:rPr>
        <w:t xml:space="preserve"> </w:t>
      </w:r>
      <w:r w:rsidR="00500236">
        <w:t>mit einer Gesamtlänge von</w:t>
      </w:r>
      <w:r w:rsidR="001E1A59">
        <w:t xml:space="preserve"> ca.</w:t>
      </w:r>
      <w:r w:rsidR="00500236">
        <w:t xml:space="preserve"> </w:t>
      </w:r>
      <w:r w:rsidR="001E1A59" w:rsidRPr="001E1A59">
        <w:rPr>
          <w:color w:val="FF0000"/>
        </w:rPr>
        <w:t>32</w:t>
      </w:r>
      <w:r w:rsidR="00500236" w:rsidRPr="001E1A59">
        <w:rPr>
          <w:color w:val="FF0000"/>
        </w:rPr>
        <w:t xml:space="preserve"> Stunden </w:t>
      </w:r>
      <w:r w:rsidR="00500236">
        <w:t>als Datengrundlage</w:t>
      </w:r>
      <w:r w:rsidR="008305EB">
        <w:t xml:space="preserve"> für diese Arbeit</w:t>
      </w:r>
      <w:r w:rsidR="00500236">
        <w:t xml:space="preserve"> gesammelt werden.</w:t>
      </w:r>
    </w:p>
    <w:p w14:paraId="724DE20F" w14:textId="77777777" w:rsidR="00CC3C71" w:rsidRDefault="00192C3C" w:rsidP="00CC3C71">
      <w:pPr>
        <w:pStyle w:val="AbbMitRahmen"/>
        <w:keepNext/>
      </w:pPr>
      <w:r w:rsidRPr="00192C3C">
        <w:drawing>
          <wp:inline distT="0" distB="0" distL="0" distR="0" wp14:anchorId="7863BDBD" wp14:editId="167C7CAA">
            <wp:extent cx="1863514" cy="4038600"/>
            <wp:effectExtent l="95250" t="95250" r="80010" b="76200"/>
            <wp:docPr id="15" name="Inhaltsplatzhalter 14" descr="Ein Bild, das Text, Karte, Screenshot enthält.&#10;&#10;Automatisch generierte Beschreibung">
              <a:extLst xmlns:a="http://schemas.openxmlformats.org/drawingml/2006/main">
                <a:ext uri="{FF2B5EF4-FFF2-40B4-BE49-F238E27FC236}">
                  <a16:creationId xmlns:a16="http://schemas.microsoft.com/office/drawing/2014/main" id="{72CF4F64-4810-D0CD-45A5-8FEA8C2A4F68}"/>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5" name="Inhaltsplatzhalter 14" descr="Ein Bild, das Text, Karte, Screenshot enthält.&#10;&#10;Automatisch generierte Beschreibung">
                      <a:extLst>
                        <a:ext uri="{FF2B5EF4-FFF2-40B4-BE49-F238E27FC236}">
                          <a16:creationId xmlns:a16="http://schemas.microsoft.com/office/drawing/2014/main" id="{72CF4F64-4810-D0CD-45A5-8FEA8C2A4F68}"/>
                        </a:ext>
                      </a:extLst>
                    </pic:cNvPr>
                    <pic:cNvPicPr>
                      <a:picLocks noGrp="1"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68622" cy="4049670"/>
                    </a:xfrm>
                    <a:prstGeom prst="roundRect">
                      <a:avLst>
                        <a:gd name="adj" fmla="val 2828"/>
                      </a:avLst>
                    </a:prstGeom>
                    <a:solidFill>
                      <a:srgbClr val="FFFFFF"/>
                    </a:solidFill>
                    <a:ln w="76200" cap="sq">
                      <a:solidFill>
                        <a:srgbClr val="292929"/>
                      </a:solidFill>
                      <a:miter lim="800000"/>
                    </a:ln>
                    <a:effectLst/>
                    <a:scene3d>
                      <a:camera prst="orthographicFront"/>
                      <a:lightRig rig="threePt" dir="t">
                        <a:rot lat="0" lon="0" rev="2700000"/>
                      </a:lightRig>
                    </a:scene3d>
                    <a:sp3d>
                      <a:bevelT h="38100"/>
                      <a:contourClr>
                        <a:srgbClr val="C0C0C0"/>
                      </a:contourClr>
                    </a:sp3d>
                  </pic:spPr>
                </pic:pic>
              </a:graphicData>
            </a:graphic>
          </wp:inline>
        </w:drawing>
      </w:r>
    </w:p>
    <w:p w14:paraId="2B4E436A" w14:textId="0AFC7314" w:rsidR="007F2979" w:rsidRPr="007F2979" w:rsidRDefault="00CC3C71" w:rsidP="006A2E5D">
      <w:pPr>
        <w:pStyle w:val="Beschriftung"/>
        <w:jc w:val="center"/>
      </w:pPr>
      <w:r>
        <w:t xml:space="preserve">Abb.  </w:t>
      </w:r>
      <w:fldSimple w:instr=" SEQ Abb._ \* ARABIC ">
        <w:r>
          <w:rPr>
            <w:noProof/>
          </w:rPr>
          <w:t>13</w:t>
        </w:r>
      </w:fldSimple>
      <w:r>
        <w:t>: Screenshot der MotionTrace-App</w:t>
      </w:r>
    </w:p>
    <w:p w14:paraId="28C239E6" w14:textId="61CEF91F" w:rsidR="00F2088B" w:rsidRDefault="00F2088B" w:rsidP="00F2088B">
      <w:pPr>
        <w:pStyle w:val="berschrift2"/>
      </w:pPr>
      <w:bookmarkStart w:id="51" w:name="_Toc139037495"/>
      <w:r>
        <w:t>Be</w:t>
      </w:r>
      <w:r w:rsidR="00760AAA">
        <w:t>trachtung</w:t>
      </w:r>
      <w:r>
        <w:t xml:space="preserve"> de</w:t>
      </w:r>
      <w:r w:rsidR="00E20F0B">
        <w:t xml:space="preserve">r </w:t>
      </w:r>
      <w:r w:rsidR="00281A17">
        <w:t>Ausgangsdaten</w:t>
      </w:r>
      <w:bookmarkEnd w:id="51"/>
    </w:p>
    <w:p w14:paraId="451442AE" w14:textId="60B56751" w:rsidR="00F2088B" w:rsidRPr="006C000F" w:rsidRDefault="00F2088B" w:rsidP="00F2088B">
      <w:pPr>
        <w:rPr>
          <w:color w:val="70AD47" w:themeColor="accent6"/>
        </w:rPr>
      </w:pPr>
      <w:r w:rsidRPr="006C000F">
        <w:rPr>
          <w:color w:val="70AD47" w:themeColor="accent6"/>
        </w:rPr>
        <w:t>Wie umfangreich ist die Datenbasis?</w:t>
      </w:r>
    </w:p>
    <w:p w14:paraId="46720636" w14:textId="2A8E1CF0" w:rsidR="00F2088B" w:rsidRPr="006C000F" w:rsidRDefault="00F2088B" w:rsidP="00FD0C14">
      <w:pPr>
        <w:rPr>
          <w:color w:val="70AD47" w:themeColor="accent6"/>
        </w:rPr>
      </w:pPr>
      <w:r w:rsidRPr="006C000F">
        <w:rPr>
          <w:color w:val="70AD47" w:themeColor="accent6"/>
        </w:rPr>
        <w:lastRenderedPageBreak/>
        <w:t>Wie sehen die Rohdaten aus?</w:t>
      </w:r>
    </w:p>
    <w:p w14:paraId="7F6F91CA" w14:textId="755CA41E" w:rsidR="00FD0C14" w:rsidRPr="006C000F" w:rsidRDefault="00FD0C14" w:rsidP="00FD0C14">
      <w:pPr>
        <w:rPr>
          <w:color w:val="70AD47" w:themeColor="accent6"/>
        </w:rPr>
      </w:pPr>
      <w:r w:rsidRPr="006C000F">
        <w:rPr>
          <w:color w:val="70AD47" w:themeColor="accent6"/>
        </w:rPr>
        <w:t>Sind die Daten ausgeglichen?</w:t>
      </w:r>
    </w:p>
    <w:p w14:paraId="26737D04" w14:textId="0E8A61E3" w:rsidR="00FD0C14" w:rsidRDefault="00FD0C14" w:rsidP="00FD0C14">
      <w:pPr>
        <w:rPr>
          <w:color w:val="70AD47" w:themeColor="accent6"/>
        </w:rPr>
      </w:pPr>
      <w:r w:rsidRPr="006C000F">
        <w:rPr>
          <w:color w:val="70AD47" w:themeColor="accent6"/>
        </w:rPr>
        <w:t>Probleme in den Daten, welche beachtet werden müssen?</w:t>
      </w:r>
    </w:p>
    <w:p w14:paraId="74850C60" w14:textId="2CB6FF0A" w:rsidR="00281A17" w:rsidRPr="006C000F" w:rsidRDefault="00281A17" w:rsidP="00281A17">
      <w:pPr>
        <w:pStyle w:val="berschrift2"/>
      </w:pPr>
      <w:bookmarkStart w:id="52" w:name="_Toc139037496"/>
      <w:r>
        <w:t>Weiterverarbeitung zu Bewegungsdaten</w:t>
      </w:r>
      <w:bookmarkEnd w:id="52"/>
    </w:p>
    <w:p w14:paraId="335E1FCA" w14:textId="3BFBDC74" w:rsidR="009130EA" w:rsidRDefault="009130EA" w:rsidP="009130EA">
      <w:pPr>
        <w:pStyle w:val="berschrift1"/>
      </w:pPr>
      <w:bookmarkStart w:id="53" w:name="_Toc139037497"/>
      <w:r>
        <w:lastRenderedPageBreak/>
        <w:t>Anforderungen und Gesamtkonzept der Klassifikation</w:t>
      </w:r>
      <w:bookmarkEnd w:id="53"/>
    </w:p>
    <w:p w14:paraId="372A75D0" w14:textId="05FA4F6D" w:rsidR="00FC5A6A" w:rsidRPr="00FC5A6A" w:rsidRDefault="009130EA" w:rsidP="00FC5A6A">
      <w:pPr>
        <w:rPr>
          <w:color w:val="70AD47" w:themeColor="accent6"/>
        </w:rPr>
      </w:pPr>
      <w:r w:rsidRPr="006C000F">
        <w:rPr>
          <w:color w:val="70AD47" w:themeColor="accent6"/>
        </w:rPr>
        <w:t>Teil 1: Wie genau sieht das zugrundeliegende Problem aus und welche konkreten Aufgaben/Anforderungen ergeben sich daraus?</w:t>
      </w:r>
    </w:p>
    <w:p w14:paraId="52B2DB6C" w14:textId="77777777" w:rsidR="009130EA" w:rsidRDefault="009130EA" w:rsidP="009130EA">
      <w:pPr>
        <w:rPr>
          <w:color w:val="70AD47" w:themeColor="accent6"/>
        </w:rPr>
      </w:pPr>
      <w:r w:rsidRPr="006C000F">
        <w:rPr>
          <w:color w:val="70AD47" w:themeColor="accent6"/>
        </w:rPr>
        <w:t>Teil 2: Wie könnte man dieser Aufgaben Herr werden? Welche Ansätze und Ideen werden gewählt?</w:t>
      </w:r>
    </w:p>
    <w:p w14:paraId="498EA336" w14:textId="77777777" w:rsidR="00FC5A6A" w:rsidRPr="006C000F" w:rsidRDefault="00FC5A6A" w:rsidP="009130EA">
      <w:pPr>
        <w:rPr>
          <w:color w:val="70AD47" w:themeColor="accent6"/>
        </w:rPr>
      </w:pPr>
    </w:p>
    <w:p w14:paraId="21FD02CD" w14:textId="77777777" w:rsidR="009130EA" w:rsidRDefault="009130EA" w:rsidP="00FD0C14"/>
    <w:p w14:paraId="518BD7E6" w14:textId="727814B0" w:rsidR="00FD0C14" w:rsidRDefault="00693EC4" w:rsidP="00FD0C14">
      <w:pPr>
        <w:pStyle w:val="berschrift1"/>
      </w:pPr>
      <w:bookmarkStart w:id="54" w:name="_Toc139037498"/>
      <w:r>
        <w:lastRenderedPageBreak/>
        <w:t>Umsetzung des Map-Matchings</w:t>
      </w:r>
      <w:bookmarkEnd w:id="54"/>
    </w:p>
    <w:p w14:paraId="5792F5F8" w14:textId="50D4CD24" w:rsidR="00FC5A6A" w:rsidRPr="00436DC8" w:rsidRDefault="00693EC4" w:rsidP="00FC5A6A">
      <w:pPr>
        <w:pStyle w:val="berschrift2"/>
        <w:numPr>
          <w:ilvl w:val="1"/>
          <w:numId w:val="1"/>
        </w:numPr>
        <w:ind w:left="680" w:hanging="680"/>
        <w:rPr>
          <w:color w:val="FF0000"/>
        </w:rPr>
      </w:pPr>
      <w:bookmarkStart w:id="55" w:name="_Toc139037499"/>
      <w:r w:rsidRPr="00436DC8">
        <w:rPr>
          <w:color w:val="FF0000"/>
        </w:rPr>
        <w:t>Einrichtung der Valhalla-Engine</w:t>
      </w:r>
      <w:bookmarkEnd w:id="55"/>
    </w:p>
    <w:p w14:paraId="406A6F1B" w14:textId="2634DCF8" w:rsidR="00693EC4" w:rsidRPr="00693EC4" w:rsidRDefault="00693EC4" w:rsidP="00693EC4">
      <w:pPr>
        <w:pStyle w:val="berschrift2"/>
      </w:pPr>
      <w:bookmarkStart w:id="56" w:name="_Toc139037500"/>
      <w:r>
        <w:t>Umsetzung</w:t>
      </w:r>
      <w:r w:rsidR="003D33AD">
        <w:t xml:space="preserve"> und Evaluierung</w:t>
      </w:r>
      <w:r>
        <w:t xml:space="preserve"> des Road-Snappings</w:t>
      </w:r>
      <w:bookmarkEnd w:id="56"/>
    </w:p>
    <w:p w14:paraId="3C097719" w14:textId="702D6F38" w:rsidR="009130EA" w:rsidRDefault="00693EC4" w:rsidP="009130EA">
      <w:pPr>
        <w:pStyle w:val="berschrift2"/>
      </w:pPr>
      <w:bookmarkStart w:id="57" w:name="_Toc139037501"/>
      <w:r>
        <w:t>Vorklassifikation zur Bestimmung des korrekten Matching-Modus</w:t>
      </w:r>
      <w:bookmarkEnd w:id="57"/>
    </w:p>
    <w:p w14:paraId="4578045B" w14:textId="1499E1F1" w:rsidR="00693EC4" w:rsidRDefault="00693EC4" w:rsidP="00693EC4">
      <w:pPr>
        <w:pStyle w:val="berschrift3"/>
      </w:pPr>
      <w:bookmarkStart w:id="58" w:name="_Toc139037502"/>
      <w:r>
        <w:t>Erzeugung des Trainingsdatensatzes</w:t>
      </w:r>
      <w:bookmarkEnd w:id="58"/>
    </w:p>
    <w:p w14:paraId="1606C398" w14:textId="674E40BD" w:rsidR="00693EC4" w:rsidRDefault="00693EC4" w:rsidP="00693EC4">
      <w:pPr>
        <w:pStyle w:val="berschrift3"/>
      </w:pPr>
      <w:bookmarkStart w:id="59" w:name="_Toc139037503"/>
      <w:r>
        <w:t>Auswahl des Klassifikators</w:t>
      </w:r>
      <w:bookmarkEnd w:id="59"/>
    </w:p>
    <w:p w14:paraId="2B22C7CE" w14:textId="294D5ED6" w:rsidR="00693EC4" w:rsidRPr="00693EC4" w:rsidRDefault="00693EC4" w:rsidP="00693EC4">
      <w:pPr>
        <w:pStyle w:val="berschrift3"/>
      </w:pPr>
      <w:bookmarkStart w:id="60" w:name="_Toc139037504"/>
      <w:r>
        <w:t>Evaluierung</w:t>
      </w:r>
      <w:bookmarkEnd w:id="60"/>
      <w:r w:rsidR="003D33AD">
        <w:t xml:space="preserve"> </w:t>
      </w:r>
    </w:p>
    <w:p w14:paraId="1EE58D22" w14:textId="5512FE5A" w:rsidR="00074A4B" w:rsidRDefault="00074A4B" w:rsidP="00074A4B">
      <w:pPr>
        <w:pStyle w:val="berschrift1"/>
      </w:pPr>
      <w:bookmarkStart w:id="61" w:name="_Toc139037505"/>
      <w:r>
        <w:lastRenderedPageBreak/>
        <w:t>Umsetzung der Klassifikation</w:t>
      </w:r>
      <w:bookmarkEnd w:id="61"/>
    </w:p>
    <w:p w14:paraId="3298E325" w14:textId="65D5BDF5" w:rsidR="00A43AD1" w:rsidRDefault="00A43AD1" w:rsidP="00880525">
      <w:pPr>
        <w:pStyle w:val="berschrift2"/>
      </w:pPr>
      <w:bookmarkStart w:id="62" w:name="_Toc139037506"/>
      <w:r>
        <w:t xml:space="preserve">Erzeugung der Trainingsdatensätze </w:t>
      </w:r>
      <w:r w:rsidRPr="00A43AD1">
        <w:rPr>
          <w:color w:val="70AD47" w:themeColor="accent6"/>
        </w:rPr>
        <w:t>(inkl. Vorverarbeitungen)</w:t>
      </w:r>
      <w:bookmarkEnd w:id="62"/>
    </w:p>
    <w:p w14:paraId="585BDD1B" w14:textId="222AE0B2" w:rsidR="00A43AD1" w:rsidRDefault="00A43AD1" w:rsidP="00880525">
      <w:pPr>
        <w:pStyle w:val="berschrift2"/>
      </w:pPr>
      <w:bookmarkStart w:id="63" w:name="_Toc139037507"/>
      <w:r>
        <w:t>Training und Optimierung der Modelle</w:t>
      </w:r>
      <w:bookmarkEnd w:id="63"/>
    </w:p>
    <w:p w14:paraId="33F2412B" w14:textId="3204FFE7" w:rsidR="00A43AD1" w:rsidRPr="00A43AD1" w:rsidRDefault="00A43AD1" w:rsidP="00880525">
      <w:pPr>
        <w:pStyle w:val="berschrift2"/>
      </w:pPr>
      <w:bookmarkStart w:id="64" w:name="_Toc139037508"/>
      <w:r>
        <w:t>Vorstellung der besten Klassifikatoren</w:t>
      </w:r>
      <w:bookmarkEnd w:id="64"/>
    </w:p>
    <w:p w14:paraId="3DFE3DE5" w14:textId="77777777" w:rsidR="00A43AD1" w:rsidRPr="00A43AD1" w:rsidRDefault="00A43AD1" w:rsidP="00A43AD1"/>
    <w:p w14:paraId="076A9243" w14:textId="64959C4F" w:rsidR="00963FBF" w:rsidRDefault="00963FBF" w:rsidP="00963FBF">
      <w:pPr>
        <w:rPr>
          <w:color w:val="70AD47" w:themeColor="accent6"/>
        </w:rPr>
      </w:pPr>
      <w:r w:rsidRPr="00963FBF">
        <w:rPr>
          <w:color w:val="70AD47" w:themeColor="accent6"/>
        </w:rPr>
        <w:t>Weitere Unterkapitel</w:t>
      </w:r>
      <w:r w:rsidR="00093175">
        <w:rPr>
          <w:color w:val="70AD47" w:themeColor="accent6"/>
        </w:rPr>
        <w:t xml:space="preserve"> ggf.</w:t>
      </w:r>
      <w:r w:rsidRPr="00963FBF">
        <w:rPr>
          <w:color w:val="70AD47" w:themeColor="accent6"/>
        </w:rPr>
        <w:t xml:space="preserve"> abhängig von schlussendlich verwendeten Verfahren.</w:t>
      </w:r>
    </w:p>
    <w:p w14:paraId="4C66E785" w14:textId="14DFD5EE" w:rsidR="00750369" w:rsidRPr="006257FC" w:rsidRDefault="00FD0C14" w:rsidP="00F21842">
      <w:pPr>
        <w:pStyle w:val="berschrift1"/>
        <w:ind w:left="0" w:firstLine="0"/>
      </w:pPr>
      <w:bookmarkStart w:id="65" w:name="_Toc139037509"/>
      <w:r>
        <w:lastRenderedPageBreak/>
        <w:t>Evaluierung</w:t>
      </w:r>
      <w:r w:rsidR="00436DC8">
        <w:t xml:space="preserve"> </w:t>
      </w:r>
      <w:r w:rsidR="00436DC8" w:rsidRPr="00436DC8">
        <w:rPr>
          <w:color w:val="FF0000"/>
        </w:rPr>
        <w:t>und Diskussion</w:t>
      </w:r>
      <w:bookmarkEnd w:id="65"/>
    </w:p>
    <w:p w14:paraId="0D6EF9C5" w14:textId="7B2EBF24" w:rsidR="00814669" w:rsidRPr="00963FBF" w:rsidRDefault="00963FBF" w:rsidP="00814669">
      <w:pPr>
        <w:rPr>
          <w:color w:val="70AD47" w:themeColor="accent6"/>
        </w:rPr>
      </w:pPr>
      <w:r w:rsidRPr="00963FBF">
        <w:rPr>
          <w:color w:val="70AD47" w:themeColor="accent6"/>
        </w:rPr>
        <w:t>Weitere Unterkapitel abhängig von schlussendlich verwendeten Verfahren.</w:t>
      </w:r>
      <w:r>
        <w:rPr>
          <w:color w:val="70AD47" w:themeColor="accent6"/>
        </w:rPr>
        <w:t xml:space="preserve"> Dieses Kapitel wird aber auf jeden Fall einen Vergleich zwischen gematchten und ungematchten Daten</w:t>
      </w:r>
      <w:r w:rsidR="000E2C22">
        <w:rPr>
          <w:color w:val="70AD47" w:themeColor="accent6"/>
        </w:rPr>
        <w:t xml:space="preserve"> bei der finalen Klassifikation</w:t>
      </w:r>
      <w:r>
        <w:rPr>
          <w:color w:val="70AD47" w:themeColor="accent6"/>
        </w:rPr>
        <w:t xml:space="preserve"> enthalten.</w:t>
      </w:r>
    </w:p>
    <w:p w14:paraId="4EEA54A9" w14:textId="55CD0F91" w:rsidR="00F21842" w:rsidRPr="002D6A27" w:rsidRDefault="00F21842" w:rsidP="00F21842">
      <w:pPr>
        <w:pStyle w:val="berschrift1"/>
      </w:pPr>
      <w:bookmarkStart w:id="66" w:name="_Toc139037510"/>
      <w:r w:rsidRPr="002D6A27">
        <w:lastRenderedPageBreak/>
        <w:t>Zusammenfassung und Ausblick</w:t>
      </w:r>
      <w:bookmarkEnd w:id="66"/>
    </w:p>
    <w:p w14:paraId="023A8126" w14:textId="77777777" w:rsidR="001E2E5E" w:rsidRPr="002D6A27" w:rsidRDefault="001E2E5E" w:rsidP="001E2E5E">
      <w:pPr>
        <w:sectPr w:rsidR="001E2E5E" w:rsidRPr="002D6A27">
          <w:pgSz w:w="11906" w:h="16838"/>
          <w:pgMar w:top="1417" w:right="1417" w:bottom="1134" w:left="1417" w:header="708" w:footer="708" w:gutter="0"/>
          <w:cols w:space="708"/>
          <w:docGrid w:linePitch="360"/>
        </w:sectPr>
      </w:pPr>
      <w:r w:rsidRPr="002D6A27">
        <w:t>…</w:t>
      </w:r>
    </w:p>
    <w:p w14:paraId="0CD1A618" w14:textId="4362612E" w:rsidR="00814669" w:rsidRPr="002D6A27" w:rsidRDefault="00814669" w:rsidP="00814669">
      <w:pPr>
        <w:pStyle w:val="berschrift1"/>
        <w:numPr>
          <w:ilvl w:val="0"/>
          <w:numId w:val="0"/>
        </w:numPr>
      </w:pPr>
      <w:bookmarkStart w:id="67" w:name="_Toc139037511"/>
      <w:r w:rsidRPr="002D6A27">
        <w:lastRenderedPageBreak/>
        <w:t>Quellenverzeichnis</w:t>
      </w:r>
      <w:bookmarkEnd w:id="67"/>
    </w:p>
    <w:sdt>
      <w:sdtPr>
        <w:tag w:val="CitaviBibliography"/>
        <w:id w:val="-586609109"/>
        <w:placeholder>
          <w:docPart w:val="DefaultPlaceholder_-1854013440"/>
        </w:placeholder>
      </w:sdtPr>
      <w:sdtContent>
        <w:p w14:paraId="47596C9D" w14:textId="77777777" w:rsidR="00E530E3" w:rsidRDefault="00814669" w:rsidP="00E530E3">
          <w:pPr>
            <w:pStyle w:val="CitaviBibliographyEntry"/>
          </w:pPr>
          <w:r>
            <w:fldChar w:fldCharType="begin"/>
          </w:r>
          <w:r w:rsidRPr="00D76C2B">
            <w:rPr>
              <w:lang w:val="en-GB"/>
            </w:rPr>
            <w:instrText>ADDIN CitaviBibliography</w:instrText>
          </w:r>
          <w:r>
            <w:fldChar w:fldCharType="separate"/>
          </w:r>
          <w:r w:rsidR="00E530E3" w:rsidRPr="00E530E3">
            <w:rPr>
              <w:lang w:val="en-GB"/>
            </w:rPr>
            <w:t>[1]</w:t>
          </w:r>
          <w:r w:rsidR="00E530E3" w:rsidRPr="00E530E3">
            <w:rPr>
              <w:lang w:val="en-GB"/>
            </w:rPr>
            <w:tab/>
          </w:r>
          <w:bookmarkStart w:id="68" w:name="_CTVL0013603186579b04970937f6064970cd1d3"/>
          <w:r w:rsidR="00E530E3" w:rsidRPr="00E530E3">
            <w:rPr>
              <w:lang w:val="en-GB"/>
            </w:rPr>
            <w:t xml:space="preserve">Gartner. „Gartner Says 5G Networks Have a Paramount Role in Autonomous Vehicle Connectivity: CSPs Need to Ensure Participation in Safety Design of Autonomous Vehicles.” https://​www.gartner.com​/​en/​newsroom/​press-​releases/​2018-​06-​21-​gartner-​says-​5g-​networks-​have-​a-​paramount-​role-​in-​autonomous-​vehicle-​connectivity (Zugriff am: 20. </w:t>
          </w:r>
          <w:r w:rsidR="00E530E3">
            <w:t>Juni 2023).</w:t>
          </w:r>
        </w:p>
        <w:bookmarkEnd w:id="68"/>
        <w:p w14:paraId="1864C30A" w14:textId="77777777" w:rsidR="00E530E3" w:rsidRDefault="00E530E3" w:rsidP="00E530E3">
          <w:pPr>
            <w:pStyle w:val="CitaviBibliographyEntry"/>
          </w:pPr>
          <w:r>
            <w:t>[2]</w:t>
          </w:r>
          <w:r>
            <w:tab/>
          </w:r>
          <w:bookmarkStart w:id="69" w:name="_CTVL0016714e6a8b31e4393921c2efbbda8587a"/>
          <w:r>
            <w:t>IZK. „5GKC: 5G basiertes Testfeld für das automatisierte Fahren.” https://​5gkc.net​/​ (Zugriff am: 20. Juni 2023).</w:t>
          </w:r>
        </w:p>
        <w:bookmarkEnd w:id="69"/>
        <w:p w14:paraId="24CCA9DF" w14:textId="77777777" w:rsidR="00E530E3" w:rsidRDefault="00E530E3" w:rsidP="00E530E3">
          <w:pPr>
            <w:pStyle w:val="CitaviBibliographyEntry"/>
          </w:pPr>
          <w:r>
            <w:t>[3]</w:t>
          </w:r>
          <w:r>
            <w:tab/>
          </w:r>
          <w:bookmarkStart w:id="70" w:name="_CTVL001751d695fcea34022ba4e3431eeffa2bb"/>
          <w:r>
            <w:t>H. Winner, S. Hakuli, F. Lotz und C. Singer, Hg.</w:t>
          </w:r>
          <w:bookmarkEnd w:id="70"/>
          <w:r>
            <w:t xml:space="preserve"> </w:t>
          </w:r>
          <w:r w:rsidRPr="00E530E3">
            <w:rPr>
              <w:i/>
            </w:rPr>
            <w:t xml:space="preserve">Handbuch Fahrerassistenzsysteme: Grundlagen, Komponenten und Systeme für aktive Sicherheit und Komfort, </w:t>
          </w:r>
          <w:r w:rsidRPr="00E530E3">
            <w:t>3. Aufl. (ATZ/MTZ-Fachbuch). Wiesbaden: Springer Vieweg, 2015. [Online]. Verfügbar unter: https://​ebookcentral.proquest.com​/​lib/​kxp/​detail.action​?​docID=​1997888</w:t>
          </w:r>
        </w:p>
        <w:p w14:paraId="314F4ACE" w14:textId="77777777" w:rsidR="00E530E3" w:rsidRPr="00E530E3" w:rsidRDefault="00E530E3" w:rsidP="00E530E3">
          <w:pPr>
            <w:pStyle w:val="CitaviBibliographyEntry"/>
            <w:rPr>
              <w:lang w:val="en-GB"/>
            </w:rPr>
          </w:pPr>
          <w:r w:rsidRPr="00E530E3">
            <w:rPr>
              <w:lang w:val="en-GB"/>
            </w:rPr>
            <w:t>[4]</w:t>
          </w:r>
          <w:r w:rsidRPr="00E530E3">
            <w:rPr>
              <w:lang w:val="en-GB"/>
            </w:rPr>
            <w:tab/>
          </w:r>
          <w:bookmarkStart w:id="71" w:name="_CTVL001c3ad1922bbaa4690a18753c802f82bad"/>
          <w:r w:rsidRPr="00E530E3">
            <w:rPr>
              <w:lang w:val="en-GB"/>
            </w:rPr>
            <w:t>E. D. Kaplan und C. J. Hegarty,</w:t>
          </w:r>
          <w:bookmarkEnd w:id="71"/>
          <w:r w:rsidRPr="00E530E3">
            <w:rPr>
              <w:lang w:val="en-GB"/>
            </w:rPr>
            <w:t xml:space="preserve"> </w:t>
          </w:r>
          <w:r w:rsidRPr="00E530E3">
            <w:rPr>
              <w:i/>
              <w:lang w:val="en-GB"/>
            </w:rPr>
            <w:t xml:space="preserve">Understanding GPS/GNSS: Principles and applications </w:t>
          </w:r>
          <w:r w:rsidRPr="00E530E3">
            <w:rPr>
              <w:lang w:val="en-GB"/>
            </w:rPr>
            <w:t>(GNSS technology and applications series). Boston, London: Artech House, 2017.</w:t>
          </w:r>
        </w:p>
        <w:p w14:paraId="4DC73730" w14:textId="77777777" w:rsidR="00E530E3" w:rsidRDefault="00E530E3" w:rsidP="00E530E3">
          <w:pPr>
            <w:pStyle w:val="CitaviBibliographyEntry"/>
          </w:pPr>
          <w:r w:rsidRPr="00E530E3">
            <w:rPr>
              <w:lang w:val="en-GB"/>
            </w:rPr>
            <w:t>[5]</w:t>
          </w:r>
          <w:r w:rsidRPr="00E530E3">
            <w:rPr>
              <w:lang w:val="en-GB"/>
            </w:rPr>
            <w:tab/>
          </w:r>
          <w:bookmarkStart w:id="72" w:name="_CTVL0017f104fa0073b4b0bb636bb25d3fae8ee"/>
          <w:r w:rsidRPr="00E530E3">
            <w:rPr>
              <w:lang w:val="en-GB"/>
            </w:rPr>
            <w:t xml:space="preserve">Wikipedia. „Globales Navigationssatellitensystem.” https://​de.wikipedia.org​/​w/​index.php​?​title=​Globales_Navigationssatellitensystem&amp;​oldid=​233312836 (Zugriff am: 22. </w:t>
          </w:r>
          <w:r>
            <w:t>Juni 2023).</w:t>
          </w:r>
        </w:p>
        <w:bookmarkEnd w:id="72"/>
        <w:p w14:paraId="3499EED2" w14:textId="77777777" w:rsidR="00E530E3" w:rsidRPr="00880525" w:rsidRDefault="00E530E3" w:rsidP="00E530E3">
          <w:pPr>
            <w:pStyle w:val="CitaviBibliographyEntry"/>
            <w:rPr>
              <w:lang w:val="en-GB"/>
            </w:rPr>
          </w:pPr>
          <w:r>
            <w:t>[6]</w:t>
          </w:r>
          <w:r>
            <w:tab/>
          </w:r>
          <w:bookmarkStart w:id="73" w:name="_CTVL0017f51b3d680c746ea8881fa17a94c35b4"/>
          <w:r>
            <w:t>magicmaps. „Wie funktioniert Satellitennavigation?” https://​www.magicmaps.de​/​gnss-​wissen/​wie-​funktioniert-​gps/​?​</w:t>
          </w:r>
          <w:r w:rsidRPr="00880525">
            <w:rPr>
              <w:lang w:val="en-GB"/>
            </w:rPr>
            <w:t>L=​0 (Zugriff am: 22. Juni 2023).</w:t>
          </w:r>
        </w:p>
        <w:bookmarkEnd w:id="73"/>
        <w:p w14:paraId="36759CB7" w14:textId="77777777" w:rsidR="00E530E3" w:rsidRPr="00E530E3" w:rsidRDefault="00E530E3" w:rsidP="00E530E3">
          <w:pPr>
            <w:pStyle w:val="CitaviBibliographyEntry"/>
            <w:rPr>
              <w:lang w:val="en-GB"/>
            </w:rPr>
          </w:pPr>
          <w:r w:rsidRPr="00E530E3">
            <w:rPr>
              <w:lang w:val="en-GB"/>
            </w:rPr>
            <w:t>[7]</w:t>
          </w:r>
          <w:r w:rsidRPr="00E530E3">
            <w:rPr>
              <w:lang w:val="en-GB"/>
            </w:rPr>
            <w:tab/>
          </w:r>
          <w:bookmarkStart w:id="74" w:name="_CTVL001a21226a1a8b144fb993f0ad3fb6ffba8"/>
          <w:r w:rsidRPr="00E530E3">
            <w:rPr>
              <w:lang w:val="en-GB"/>
            </w:rPr>
            <w:t>S. Saki und T. Hagen, „A Practical Guide to an Open-Source Map-Matching Approach for Big GPS Data,“</w:t>
          </w:r>
          <w:bookmarkEnd w:id="74"/>
          <w:r w:rsidRPr="00E530E3">
            <w:rPr>
              <w:lang w:val="en-GB"/>
            </w:rPr>
            <w:t xml:space="preserve"> </w:t>
          </w:r>
          <w:r w:rsidRPr="00E530E3">
            <w:rPr>
              <w:i/>
              <w:lang w:val="en-GB"/>
            </w:rPr>
            <w:t>SN COMPUT. SCI.</w:t>
          </w:r>
          <w:r w:rsidRPr="00E530E3">
            <w:rPr>
              <w:lang w:val="en-GB"/>
            </w:rPr>
            <w:t>, Jg. 3, Nr. 5, 2022, doi: 10.1007/s42979-022-01340-5.</w:t>
          </w:r>
        </w:p>
        <w:p w14:paraId="6704EDC7" w14:textId="77777777" w:rsidR="00E530E3" w:rsidRDefault="00E530E3" w:rsidP="00E530E3">
          <w:pPr>
            <w:pStyle w:val="CitaviBibliographyEntry"/>
          </w:pPr>
          <w:r w:rsidRPr="00E530E3">
            <w:rPr>
              <w:lang w:val="en-GB"/>
            </w:rPr>
            <w:t>[8]</w:t>
          </w:r>
          <w:r w:rsidRPr="00E530E3">
            <w:rPr>
              <w:lang w:val="en-GB"/>
            </w:rPr>
            <w:tab/>
          </w:r>
          <w:bookmarkStart w:id="75" w:name="_CTVL001b467f668897941c7a2bb98db80ada867"/>
          <w:r w:rsidRPr="00E530E3">
            <w:rPr>
              <w:lang w:val="en-GB"/>
            </w:rPr>
            <w:t xml:space="preserve">P. Chao, Y. Xu, W. Hua und X. Zhou, „A Survey on Map-Matching Algorithms,“ Okt. 2019. </w:t>
          </w:r>
          <w:r>
            <w:t>[Online]. Verfügbar unter: https://​arxiv.org​/​pdf/​1910.13065</w:t>
          </w:r>
        </w:p>
        <w:bookmarkEnd w:id="75"/>
        <w:p w14:paraId="0327D497" w14:textId="77777777" w:rsidR="00E530E3" w:rsidRDefault="00E530E3" w:rsidP="00E530E3">
          <w:pPr>
            <w:pStyle w:val="CitaviBibliographyEntry"/>
          </w:pPr>
          <w:r>
            <w:t>[9]</w:t>
          </w:r>
          <w:r>
            <w:tab/>
          </w:r>
          <w:bookmarkStart w:id="76" w:name="_CTVL00110f485e6e7a74e24918603814f2857ce"/>
          <w:r>
            <w:t>Wikipedia. „Arthur Samuel (computer scientist).” https://​en.wikipedia.org​/​w/​index.php​?​title=​Arthur_Samuel_(computer_scientist)&amp;​oldid=​1149301740 (Zugriff am: 26. Juni 2023).</w:t>
          </w:r>
        </w:p>
        <w:bookmarkEnd w:id="76"/>
        <w:p w14:paraId="513F8749" w14:textId="77777777" w:rsidR="00E530E3" w:rsidRPr="00E530E3" w:rsidRDefault="00E530E3" w:rsidP="00E530E3">
          <w:pPr>
            <w:pStyle w:val="CitaviBibliographyEntry"/>
            <w:rPr>
              <w:lang w:val="en-GB"/>
            </w:rPr>
          </w:pPr>
          <w:r>
            <w:t>[10]</w:t>
          </w:r>
          <w:r>
            <w:tab/>
          </w:r>
          <w:bookmarkStart w:id="77" w:name="_CTVL0013d992f5979ee4145a2f7e5b22d949ea3"/>
          <w:r>
            <w:t>A. Géron,</w:t>
          </w:r>
          <w:bookmarkEnd w:id="77"/>
          <w:r>
            <w:t xml:space="preserve"> </w:t>
          </w:r>
          <w:r w:rsidRPr="00E530E3">
            <w:rPr>
              <w:i/>
            </w:rPr>
            <w:t xml:space="preserve">Praxiseinstieg Machine Learning mit Scikit-Learn, Keras und TensorFlow: Konzepte, Tools und Techniken für intelligente Systeme, </w:t>
          </w:r>
          <w:r w:rsidRPr="00E530E3">
            <w:t xml:space="preserve">2. </w:t>
          </w:r>
          <w:r w:rsidRPr="00E530E3">
            <w:rPr>
              <w:lang w:val="en-GB"/>
            </w:rPr>
            <w:t>Aufl. Heidelberg: O'Reilly, 2020.</w:t>
          </w:r>
        </w:p>
        <w:p w14:paraId="3689765D" w14:textId="77777777" w:rsidR="00E530E3" w:rsidRPr="00E530E3" w:rsidRDefault="00E530E3" w:rsidP="00E530E3">
          <w:pPr>
            <w:pStyle w:val="CitaviBibliographyEntry"/>
            <w:rPr>
              <w:lang w:val="en-GB"/>
            </w:rPr>
          </w:pPr>
          <w:r w:rsidRPr="00E530E3">
            <w:rPr>
              <w:lang w:val="en-GB"/>
            </w:rPr>
            <w:t>[11]</w:t>
          </w:r>
          <w:r w:rsidRPr="00E530E3">
            <w:rPr>
              <w:lang w:val="en-GB"/>
            </w:rPr>
            <w:tab/>
          </w:r>
          <w:bookmarkStart w:id="78" w:name="_CTVL00134833ffae8bb46c8b775f068c74cd599"/>
          <w:r w:rsidRPr="00E530E3">
            <w:rPr>
              <w:lang w:val="en-GB"/>
            </w:rPr>
            <w:t>M. Grandini, E. Bagli und G. Visani, „Metrics for Multi-Class Classification: an Overview,“ Aug. 2020. [Online]. Verfügbar unter: https://​arxiv.org​/​pdf/​2008.05756</w:t>
          </w:r>
        </w:p>
        <w:bookmarkEnd w:id="78"/>
        <w:p w14:paraId="7FE4668A" w14:textId="77777777" w:rsidR="00E530E3" w:rsidRDefault="00E530E3" w:rsidP="00E530E3">
          <w:pPr>
            <w:pStyle w:val="CitaviBibliographyEntry"/>
          </w:pPr>
          <w:r w:rsidRPr="00E530E3">
            <w:rPr>
              <w:lang w:val="en-GB"/>
            </w:rPr>
            <w:lastRenderedPageBreak/>
            <w:t>[12]</w:t>
          </w:r>
          <w:r w:rsidRPr="00E530E3">
            <w:rPr>
              <w:lang w:val="en-GB"/>
            </w:rPr>
            <w:tab/>
          </w:r>
          <w:bookmarkStart w:id="79" w:name="_CTVL00126b06b01395e47c08df66a3ce6b85910"/>
          <w:r w:rsidRPr="00E530E3">
            <w:rPr>
              <w:lang w:val="en-GB"/>
            </w:rPr>
            <w:t>A. Mammone, M. Turchi und N. Cristianini, „Support vector machines,“</w:t>
          </w:r>
          <w:bookmarkEnd w:id="79"/>
          <w:r w:rsidRPr="00E530E3">
            <w:rPr>
              <w:lang w:val="en-GB"/>
            </w:rPr>
            <w:t xml:space="preserve"> </w:t>
          </w:r>
          <w:r w:rsidRPr="00E530E3">
            <w:rPr>
              <w:i/>
              <w:lang w:val="en-GB"/>
            </w:rPr>
            <w:t>WIREs Comp Stat</w:t>
          </w:r>
          <w:r w:rsidRPr="00E530E3">
            <w:rPr>
              <w:lang w:val="en-GB"/>
            </w:rPr>
            <w:t xml:space="preserve">, Jg. 1, Nr. 3, S. 283–289, 2009. doi: 10.1002/wics.49. </w:t>
          </w:r>
          <w:r w:rsidRPr="00E530E3">
            <w:t>[Online]. Verfügbar unter: https://​wires.onlinelibrary.wiley.com​/​doi/​pdfdirect/​10.1002/​wics.49​?​download=​true</w:t>
          </w:r>
        </w:p>
        <w:p w14:paraId="53D79886" w14:textId="77777777" w:rsidR="00E530E3" w:rsidRDefault="00E530E3" w:rsidP="00E530E3">
          <w:pPr>
            <w:pStyle w:val="CitaviBibliographyEntry"/>
          </w:pPr>
          <w:r w:rsidRPr="00E530E3">
            <w:rPr>
              <w:lang w:val="en-GB"/>
            </w:rPr>
            <w:t>[13]</w:t>
          </w:r>
          <w:r w:rsidRPr="00E530E3">
            <w:rPr>
              <w:lang w:val="en-GB"/>
            </w:rPr>
            <w:tab/>
          </w:r>
          <w:bookmarkStart w:id="80" w:name="_CTVL001b00da318389b404192344c42c92c66e4"/>
          <w:r w:rsidRPr="00E530E3">
            <w:rPr>
              <w:lang w:val="en-GB"/>
            </w:rPr>
            <w:t>Ali, Jehad, R. Khan, N. Ahmad und I. Maqsood, „Random Forests and Decision Trees,“</w:t>
          </w:r>
          <w:bookmarkEnd w:id="80"/>
          <w:r w:rsidRPr="00E530E3">
            <w:rPr>
              <w:lang w:val="en-GB"/>
            </w:rPr>
            <w:t xml:space="preserve"> </w:t>
          </w:r>
          <w:r w:rsidRPr="00E530E3">
            <w:rPr>
              <w:i/>
              <w:lang w:val="en-GB"/>
            </w:rPr>
            <w:t>IJCSI International Journal of Computer Science Issues</w:t>
          </w:r>
          <w:r w:rsidRPr="00E530E3">
            <w:rPr>
              <w:lang w:val="en-GB"/>
            </w:rPr>
            <w:t xml:space="preserve">, Jg. 9, Nr. 3, 2012, Art. Nr. 5. </w:t>
          </w:r>
          <w:r w:rsidRPr="00E530E3">
            <w:t>[Online]. Verfügbar unter: https://​www.uetpeshawar.edu.pk​/​TRP-​G/​Dr.Nasir-​Ahmad-​TRP/​Journals/​2012/​Random%20Forests%20and%20Decision%20Trees.pdf</w:t>
          </w:r>
        </w:p>
        <w:p w14:paraId="149F1244" w14:textId="77777777" w:rsidR="00E530E3" w:rsidRPr="00E530E3" w:rsidRDefault="00E530E3" w:rsidP="00E530E3">
          <w:pPr>
            <w:pStyle w:val="CitaviBibliographyEntry"/>
            <w:rPr>
              <w:lang w:val="en-GB"/>
            </w:rPr>
          </w:pPr>
          <w:r w:rsidRPr="00E530E3">
            <w:rPr>
              <w:lang w:val="en-GB"/>
            </w:rPr>
            <w:t>[14]</w:t>
          </w:r>
          <w:r w:rsidRPr="00E530E3">
            <w:rPr>
              <w:lang w:val="en-GB"/>
            </w:rPr>
            <w:tab/>
          </w:r>
          <w:bookmarkStart w:id="81" w:name="_CTVL0011a41ca57e0cf408eaff41d383455eabe"/>
          <w:r w:rsidRPr="00E530E3">
            <w:rPr>
              <w:lang w:val="en-GB"/>
            </w:rPr>
            <w:t>Matteo Simoncini, Leonardo Taccari, Francesco Sambo, Luca Bravi, Samuele Salti und Alessandro Lori, „Vehicle Classification from Low-Frequency GPS Data with Recurrent Neural Networks,“</w:t>
          </w:r>
          <w:bookmarkEnd w:id="81"/>
          <w:r w:rsidRPr="00E530E3">
            <w:rPr>
              <w:lang w:val="en-GB"/>
            </w:rPr>
            <w:t xml:space="preserve"> </w:t>
          </w:r>
          <w:r w:rsidRPr="00E530E3">
            <w:rPr>
              <w:i/>
              <w:lang w:val="en-GB"/>
            </w:rPr>
            <w:t>Transportation Research Part C: Emerging Technologies</w:t>
          </w:r>
          <w:r w:rsidRPr="00E530E3">
            <w:rPr>
              <w:lang w:val="en-GB"/>
            </w:rPr>
            <w:t>, Jg. 91, 2018, doi: 10.1016/j.trc.2018.03.024.</w:t>
          </w:r>
        </w:p>
        <w:p w14:paraId="3F24C00E" w14:textId="77777777" w:rsidR="00E530E3" w:rsidRDefault="00E530E3" w:rsidP="00E530E3">
          <w:pPr>
            <w:pStyle w:val="CitaviBibliographyEntry"/>
          </w:pPr>
          <w:r w:rsidRPr="00E530E3">
            <w:rPr>
              <w:lang w:val="en-GB"/>
            </w:rPr>
            <w:t>[15]</w:t>
          </w:r>
          <w:r w:rsidRPr="00E530E3">
            <w:rPr>
              <w:lang w:val="en-GB"/>
            </w:rPr>
            <w:tab/>
          </w:r>
          <w:bookmarkStart w:id="82" w:name="_CTVL00122e26bf3fbde4762be3dd2cc52978cfa"/>
          <w:r w:rsidRPr="00E530E3">
            <w:rPr>
              <w:lang w:val="en-GB"/>
            </w:rPr>
            <w:t xml:space="preserve">Michael Nielsen, „Neural Networks and Deep Learning,“ 2019. </w:t>
          </w:r>
          <w:r>
            <w:t>[Online]. Verfügbar unter: https://​static.latexstudio.net​/​article/​2018/​0912/​neuralnetworksanddeeplearning.pdf</w:t>
          </w:r>
        </w:p>
        <w:bookmarkEnd w:id="82"/>
        <w:p w14:paraId="47D302EB" w14:textId="77777777" w:rsidR="00E530E3" w:rsidRDefault="00E530E3" w:rsidP="00E530E3">
          <w:pPr>
            <w:pStyle w:val="CitaviBibliographyEntry"/>
          </w:pPr>
          <w:r>
            <w:t>[16]</w:t>
          </w:r>
          <w:r>
            <w:tab/>
          </w:r>
          <w:bookmarkStart w:id="83" w:name="_CTVL001848fbb30e60546198ff9ecfdff0b87b4"/>
          <w:r>
            <w:t>„Valhalla Docs: Map Matching API.” https://​valhalla.github.io​/​valhalla/​api/​map-​matching/​api-​reference/​#trace-route-action (Zugriff am: 24. Juni 2023).</w:t>
          </w:r>
        </w:p>
        <w:bookmarkEnd w:id="83"/>
        <w:p w14:paraId="0072B886" w14:textId="77777777" w:rsidR="00E530E3" w:rsidRDefault="00E530E3" w:rsidP="00E530E3">
          <w:pPr>
            <w:pStyle w:val="CitaviBibliographyEntry"/>
          </w:pPr>
          <w:r>
            <w:t>[17]</w:t>
          </w:r>
          <w:r>
            <w:tab/>
          </w:r>
          <w:bookmarkStart w:id="84" w:name="_CTVL00156042667dc3543b3ab076992cd15f72c"/>
          <w:r>
            <w:t>Python Foundation. „Python documentation: General Python FAQ.” https://​docs.python.org​/​3/​faq/​general.html​#what-is-python-good-for (Zugriff am: 24. Juni 2023).</w:t>
          </w:r>
        </w:p>
        <w:bookmarkEnd w:id="84"/>
        <w:p w14:paraId="2CF2BFDA" w14:textId="77777777" w:rsidR="00E530E3" w:rsidRDefault="00E530E3" w:rsidP="00E530E3">
          <w:pPr>
            <w:pStyle w:val="CitaviBibliographyEntry"/>
          </w:pPr>
          <w:r>
            <w:t>[18]</w:t>
          </w:r>
          <w:r>
            <w:tab/>
          </w:r>
          <w:bookmarkStart w:id="85" w:name="_CTVL00181b07c3e5802477fab77c4e6a73bdf0b"/>
          <w:r>
            <w:t>Python Foundation. „Python 3.10.11 documentation.” https://​docs.python.org​/​3.10/​ (Zugriff am: 24. Juni 2023).</w:t>
          </w:r>
        </w:p>
        <w:bookmarkEnd w:id="85"/>
        <w:p w14:paraId="203F5C75" w14:textId="77777777" w:rsidR="00E530E3" w:rsidRDefault="00E530E3" w:rsidP="00E530E3">
          <w:pPr>
            <w:pStyle w:val="CitaviBibliographyEntry"/>
          </w:pPr>
          <w:r>
            <w:t>[19]</w:t>
          </w:r>
          <w:r>
            <w:tab/>
          </w:r>
          <w:bookmarkStart w:id="86" w:name="_CTVL001fb7eb4330bee48868917dececa3be2a6"/>
          <w:r>
            <w:t>pandas. „pandas documentation.” https://​pandas.pydata.org​/​docs/​ (Zugriff am: 24. Juni 2023).</w:t>
          </w:r>
        </w:p>
        <w:bookmarkEnd w:id="86"/>
        <w:p w14:paraId="251B4493" w14:textId="77777777" w:rsidR="00E530E3" w:rsidRDefault="00E530E3" w:rsidP="00E530E3">
          <w:pPr>
            <w:pStyle w:val="CitaviBibliographyEntry"/>
          </w:pPr>
          <w:r>
            <w:t>[20]</w:t>
          </w:r>
          <w:r>
            <w:tab/>
          </w:r>
          <w:bookmarkStart w:id="87" w:name="_CTVL00139b5bb1f61c348c5a268dd83d5dc7ed4"/>
          <w:r>
            <w:t>NumPy. „NumPy documentation.” https://​numpy.org​/​ (Zugriff am: 24. Juni 2023).</w:t>
          </w:r>
        </w:p>
        <w:bookmarkEnd w:id="87"/>
        <w:p w14:paraId="7ACFDD0D" w14:textId="77777777" w:rsidR="00E530E3" w:rsidRPr="00E530E3" w:rsidRDefault="00E530E3" w:rsidP="00E530E3">
          <w:pPr>
            <w:pStyle w:val="CitaviBibliographyEntry"/>
            <w:rPr>
              <w:lang w:val="en-GB"/>
            </w:rPr>
          </w:pPr>
          <w:r w:rsidRPr="00E530E3">
            <w:rPr>
              <w:lang w:val="en-GB"/>
            </w:rPr>
            <w:t>[21]</w:t>
          </w:r>
          <w:r w:rsidRPr="00E530E3">
            <w:rPr>
              <w:lang w:val="en-GB"/>
            </w:rPr>
            <w:tab/>
          </w:r>
          <w:bookmarkStart w:id="88" w:name="_CTVL00111f894fe75024c5faa3bab82a8e66881"/>
          <w:r w:rsidRPr="00E530E3">
            <w:rPr>
              <w:lang w:val="en-GB"/>
            </w:rPr>
            <w:t>J. Hao und T. K. Ho, „Machine Learning Made Easy: A Review of Scikit-learn Package in Python Programming Language,“</w:t>
          </w:r>
          <w:bookmarkEnd w:id="88"/>
          <w:r w:rsidRPr="00E530E3">
            <w:rPr>
              <w:lang w:val="en-GB"/>
            </w:rPr>
            <w:t xml:space="preserve"> </w:t>
          </w:r>
          <w:r w:rsidRPr="00E530E3">
            <w:rPr>
              <w:i/>
              <w:lang w:val="en-GB"/>
            </w:rPr>
            <w:t>Journal of Educational and Behavioral Statistics</w:t>
          </w:r>
          <w:r w:rsidRPr="00E530E3">
            <w:rPr>
              <w:lang w:val="en-GB"/>
            </w:rPr>
            <w:t>, Jg. 44, Nr. 3, S. 348–361, 2019, doi: 10.3102/1076998619832248.</w:t>
          </w:r>
        </w:p>
        <w:p w14:paraId="1926CC28" w14:textId="77777777" w:rsidR="00E530E3" w:rsidRDefault="00E530E3" w:rsidP="00E530E3">
          <w:pPr>
            <w:pStyle w:val="CitaviBibliographyEntry"/>
          </w:pPr>
          <w:r w:rsidRPr="00E530E3">
            <w:rPr>
              <w:lang w:val="en-GB"/>
            </w:rPr>
            <w:t>[22]</w:t>
          </w:r>
          <w:r w:rsidRPr="00E530E3">
            <w:rPr>
              <w:lang w:val="en-GB"/>
            </w:rPr>
            <w:tab/>
          </w:r>
          <w:bookmarkStart w:id="89" w:name="_CTVL00127af317d9f914046841911a17cecc694"/>
          <w:r w:rsidRPr="00E530E3">
            <w:rPr>
              <w:lang w:val="en-GB"/>
            </w:rPr>
            <w:t xml:space="preserve">scikit-learn. „machine learning in Python — scikit-learn 1.2.2 documentation.” https://​scikit-learn.org​/​stable/​ (Zugriff am: 25. </w:t>
          </w:r>
          <w:r>
            <w:t>Juni 2023).</w:t>
          </w:r>
        </w:p>
        <w:bookmarkEnd w:id="89"/>
        <w:p w14:paraId="06B24E83" w14:textId="77777777" w:rsidR="00E530E3" w:rsidRDefault="00E530E3" w:rsidP="00E530E3">
          <w:pPr>
            <w:pStyle w:val="CitaviBibliographyEntry"/>
          </w:pPr>
          <w:r>
            <w:t>[23]</w:t>
          </w:r>
          <w:r>
            <w:tab/>
          </w:r>
          <w:bookmarkStart w:id="90" w:name="_CTVL001cfc1892941344204a6f7b725a0333e25"/>
          <w:r>
            <w:t>„TensorFlow,” [Online]. Verfügbar unter: https://​www.tensorflow.org​/​</w:t>
          </w:r>
        </w:p>
        <w:bookmarkEnd w:id="90"/>
        <w:p w14:paraId="74AC8340" w14:textId="77777777" w:rsidR="00E530E3" w:rsidRDefault="00E530E3" w:rsidP="00E530E3">
          <w:pPr>
            <w:pStyle w:val="CitaviBibliographyEntry"/>
          </w:pPr>
          <w:r>
            <w:t>[24]</w:t>
          </w:r>
          <w:r>
            <w:tab/>
          </w:r>
          <w:bookmarkStart w:id="91" w:name="_CTVL001a052d00854e6493da55af008e6956223"/>
          <w:r>
            <w:t>Keras, „Keras API reference,“ 2023. [Online]. Verfügbar unter: https://​keras.io​/​api/​</w:t>
          </w:r>
        </w:p>
        <w:bookmarkEnd w:id="91"/>
        <w:p w14:paraId="442D4DDD" w14:textId="77777777" w:rsidR="00E530E3" w:rsidRDefault="00E530E3" w:rsidP="00E530E3">
          <w:pPr>
            <w:pStyle w:val="CitaviBibliographyEntry"/>
          </w:pPr>
          <w:r>
            <w:t>[25]</w:t>
          </w:r>
          <w:r>
            <w:tab/>
          </w:r>
          <w:bookmarkStart w:id="92" w:name="_CTVL001cb05fb53c5d34552a56f572e83ecfdec"/>
          <w:r>
            <w:t>R. F. Torlak, „Detektion der Bewegung von Verkehrsteilnehmern aus Positionsdaten,“ Bachelorarbeit, Hochschule für angewandte Wissenschaften Coburg, 2022.</w:t>
          </w:r>
        </w:p>
        <w:bookmarkEnd w:id="92"/>
        <w:p w14:paraId="3BB193C1" w14:textId="77777777" w:rsidR="00E530E3" w:rsidRDefault="00E530E3" w:rsidP="00E530E3">
          <w:pPr>
            <w:pStyle w:val="CitaviBibliographyEntry"/>
          </w:pPr>
          <w:r>
            <w:lastRenderedPageBreak/>
            <w:t>[26]</w:t>
          </w:r>
          <w:r>
            <w:tab/>
          </w:r>
          <w:bookmarkStart w:id="93" w:name="_CTVL0016740b9a5615f4cb8a7ab90e76ae3e990"/>
          <w:r>
            <w:t>M. Sohl, „Klassifizierung der Bewegungsmuster von Mobilfunkteilnehmern zur erweiterten Umfeldwahrnehmung autonomer Fahrzeuge,“ Bachelorarbeit, Hochschule für angewandte Wissenschaften Coburg, 2022.</w:t>
          </w:r>
        </w:p>
        <w:bookmarkEnd w:id="93"/>
        <w:p w14:paraId="47462BC4" w14:textId="77777777" w:rsidR="00E530E3" w:rsidRDefault="00E530E3" w:rsidP="00E530E3">
          <w:pPr>
            <w:pStyle w:val="CitaviBibliographyEntry"/>
          </w:pPr>
          <w:r>
            <w:t>[27]</w:t>
          </w:r>
          <w:r>
            <w:tab/>
          </w:r>
          <w:bookmarkStart w:id="94" w:name="_CTVL001220b7cdd265643e0b822e591d1a0941e"/>
          <w:r>
            <w:t>D. Fischer, „Verwendung von Positionsdaten zur automatisierten Klassifizierung von Verkehrsteilnehmern mittels maschinellen Lernverfahren,“ Masterarbeit, Hochschule für angewandte Wissenschaften Coburg, 2023.</w:t>
          </w:r>
        </w:p>
        <w:bookmarkEnd w:id="94"/>
        <w:p w14:paraId="3269A826" w14:textId="33E03FDE" w:rsidR="00814669" w:rsidRPr="006A0306" w:rsidRDefault="00E530E3" w:rsidP="00E530E3">
          <w:pPr>
            <w:pStyle w:val="CitaviBibliographyEntry"/>
          </w:pPr>
          <w:r w:rsidRPr="00E530E3">
            <w:rPr>
              <w:lang w:val="en-GB"/>
            </w:rPr>
            <w:t>[28]</w:t>
          </w:r>
          <w:r w:rsidRPr="00E530E3">
            <w:rPr>
              <w:lang w:val="en-GB"/>
            </w:rPr>
            <w:tab/>
          </w:r>
          <w:bookmarkStart w:id="95" w:name="_CTVL0014a52a8e07de74ef2a96be8586e74a69c"/>
          <w:r w:rsidRPr="00E530E3">
            <w:rPr>
              <w:lang w:val="en-GB"/>
            </w:rPr>
            <w:t>Z. Sun und X. Ban, „Vehicle classification using GPS data,“</w:t>
          </w:r>
          <w:bookmarkEnd w:id="95"/>
          <w:r w:rsidRPr="00E530E3">
            <w:rPr>
              <w:lang w:val="en-GB"/>
            </w:rPr>
            <w:t xml:space="preserve"> </w:t>
          </w:r>
          <w:r w:rsidRPr="00E530E3">
            <w:rPr>
              <w:i/>
              <w:lang w:val="en-GB"/>
            </w:rPr>
            <w:t>Transportation Research Part C: Emerging Technologies</w:t>
          </w:r>
          <w:r w:rsidRPr="00E530E3">
            <w:rPr>
              <w:lang w:val="en-GB"/>
            </w:rPr>
            <w:t xml:space="preserve">, Jg. 37, S. 102–117, 2013. doi: 10.1016/j.trc.2013.09.015. </w:t>
          </w:r>
          <w:r w:rsidRPr="00E530E3">
            <w:t>[Online]. Verfügbar unter: https://​www.sciencedirect.com​/​science/​article/​pii/​S0968090X13002040</w:t>
          </w:r>
          <w:r w:rsidR="00814669">
            <w:fldChar w:fldCharType="end"/>
          </w:r>
        </w:p>
      </w:sdtContent>
    </w:sdt>
    <w:p w14:paraId="66B1A7DA" w14:textId="77777777" w:rsidR="00AB5561" w:rsidRPr="006A0306" w:rsidRDefault="00AB5561" w:rsidP="00814669">
      <w:pPr>
        <w:pStyle w:val="CitaviBibliographyEntry"/>
        <w:sectPr w:rsidR="00AB5561" w:rsidRPr="006A0306">
          <w:pgSz w:w="11906" w:h="16838"/>
          <w:pgMar w:top="1417" w:right="1417" w:bottom="1134" w:left="1417" w:header="708" w:footer="708" w:gutter="0"/>
          <w:cols w:space="708"/>
          <w:docGrid w:linePitch="360"/>
        </w:sectPr>
      </w:pPr>
    </w:p>
    <w:p w14:paraId="1C78FF8B" w14:textId="482C866F" w:rsidR="00814669" w:rsidRPr="002D6A27" w:rsidRDefault="00814669" w:rsidP="00814669">
      <w:pPr>
        <w:pStyle w:val="AnhangA1"/>
      </w:pPr>
      <w:bookmarkStart w:id="96" w:name="_Toc139037512"/>
      <w:r w:rsidRPr="002D6A27">
        <w:lastRenderedPageBreak/>
        <w:t>Test</w:t>
      </w:r>
      <w:bookmarkEnd w:id="96"/>
    </w:p>
    <w:p w14:paraId="2D66B31F" w14:textId="77777777" w:rsidR="00814669" w:rsidRPr="002D6A27" w:rsidRDefault="00814669" w:rsidP="000E478C"/>
    <w:sectPr w:rsidR="00814669" w:rsidRPr="002D6A27">
      <w:headerReference w:type="default" r:id="rId2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BFDAE5" w14:textId="77777777" w:rsidR="002C71BE" w:rsidRDefault="002C71BE" w:rsidP="001E2E5E">
      <w:pPr>
        <w:spacing w:after="0" w:line="240" w:lineRule="auto"/>
      </w:pPr>
      <w:r>
        <w:separator/>
      </w:r>
    </w:p>
  </w:endnote>
  <w:endnote w:type="continuationSeparator" w:id="0">
    <w:p w14:paraId="1E029FD6" w14:textId="77777777" w:rsidR="002C71BE" w:rsidRDefault="002C71BE" w:rsidP="001E2E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C2E1D4" w14:textId="77777777" w:rsidR="007654F5" w:rsidRDefault="007654F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279450"/>
      <w:docPartObj>
        <w:docPartGallery w:val="Page Numbers (Bottom of Page)"/>
        <w:docPartUnique/>
      </w:docPartObj>
    </w:sdtPr>
    <w:sdtContent>
      <w:p w14:paraId="12824499" w14:textId="62AA1012" w:rsidR="007654F5" w:rsidRDefault="007654F5" w:rsidP="00AB5561">
        <w:pPr>
          <w:pStyle w:val="Fuzeile"/>
          <w:jc w:val="right"/>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CF7F2" w14:textId="77777777" w:rsidR="007654F5" w:rsidRDefault="007654F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233B8D" w14:textId="77777777" w:rsidR="002C71BE" w:rsidRDefault="002C71BE" w:rsidP="001E2E5E">
      <w:pPr>
        <w:spacing w:after="0" w:line="240" w:lineRule="auto"/>
      </w:pPr>
      <w:r>
        <w:separator/>
      </w:r>
    </w:p>
  </w:footnote>
  <w:footnote w:type="continuationSeparator" w:id="0">
    <w:p w14:paraId="2A99B136" w14:textId="77777777" w:rsidR="002C71BE" w:rsidRDefault="002C71BE" w:rsidP="001E2E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60B63" w14:textId="77777777" w:rsidR="007654F5" w:rsidRDefault="007654F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948A51" w14:textId="2E1B6DD5" w:rsidR="007654F5" w:rsidRDefault="00000000">
    <w:pPr>
      <w:pStyle w:val="Kopfzeile"/>
    </w:pPr>
    <w:fldSimple w:instr=" STYLEREF  &quot;Überschrift 1;Ü 1-MitSeitenumbruch&quot;  \* MERGEFORMAT ">
      <w:r w:rsidR="00DA23F7">
        <w:rPr>
          <w:noProof/>
        </w:rPr>
        <w:t>Umsetzung des Map-Matching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ECB10" w14:textId="77777777" w:rsidR="007654F5" w:rsidRDefault="007654F5">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FD998" w14:textId="2CFDDFDE" w:rsidR="007D2DD4" w:rsidRDefault="00000000">
    <w:pPr>
      <w:pStyle w:val="Kopfzeile"/>
    </w:pPr>
    <w:fldSimple w:instr=" STYLEREF  &quot;Überschrift 1;Ü 1-MitSeitenumbruch&quot;  \* MERGEFORMAT ">
      <w:r w:rsidR="00720C18" w:rsidRPr="00720C18">
        <w:rPr>
          <w:b/>
          <w:bCs/>
          <w:noProof/>
        </w:rPr>
        <w:t>Quellenverzeichni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C7ABB8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20769D5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55D40CA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79294C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8940F7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70EECA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CD4357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4DABE3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EB26DE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A6FA2F8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25A44938"/>
    <w:multiLevelType w:val="multilevel"/>
    <w:tmpl w:val="830A997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3411"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9404737"/>
    <w:multiLevelType w:val="hybridMultilevel"/>
    <w:tmpl w:val="B0706F1A"/>
    <w:lvl w:ilvl="0" w:tplc="EE7481C4">
      <w:start w:val="29"/>
      <w:numFmt w:val="bullet"/>
      <w:lvlText w:val="-"/>
      <w:lvlJc w:val="left"/>
      <w:pPr>
        <w:ind w:left="720" w:hanging="360"/>
      </w:pPr>
      <w:rPr>
        <w:rFonts w:ascii="Times New Roman" w:eastAsia="MS Gothic"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9BA6E5C"/>
    <w:multiLevelType w:val="hybridMultilevel"/>
    <w:tmpl w:val="2B1AE88C"/>
    <w:lvl w:ilvl="0" w:tplc="542460CE">
      <w:start w:val="1"/>
      <w:numFmt w:val="upperLetter"/>
      <w:pStyle w:val="Anhang1"/>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D5C5A79"/>
    <w:multiLevelType w:val="hybridMultilevel"/>
    <w:tmpl w:val="51187D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21218EE"/>
    <w:multiLevelType w:val="hybridMultilevel"/>
    <w:tmpl w:val="25A233B6"/>
    <w:lvl w:ilvl="0" w:tplc="38CC53C6">
      <w:start w:val="1"/>
      <w:numFmt w:val="decimal"/>
      <w:lvlText w:val="%1)"/>
      <w:lvlJc w:val="left"/>
      <w:pPr>
        <w:ind w:left="1077" w:hanging="360"/>
      </w:pPr>
    </w:lvl>
    <w:lvl w:ilvl="1" w:tplc="04070019" w:tentative="1">
      <w:start w:val="1"/>
      <w:numFmt w:val="lowerLetter"/>
      <w:lvlText w:val="%2."/>
      <w:lvlJc w:val="left"/>
      <w:pPr>
        <w:ind w:left="1797" w:hanging="360"/>
      </w:pPr>
    </w:lvl>
    <w:lvl w:ilvl="2" w:tplc="0407001B" w:tentative="1">
      <w:start w:val="1"/>
      <w:numFmt w:val="lowerRoman"/>
      <w:lvlText w:val="%3."/>
      <w:lvlJc w:val="right"/>
      <w:pPr>
        <w:ind w:left="2517" w:hanging="180"/>
      </w:pPr>
    </w:lvl>
    <w:lvl w:ilvl="3" w:tplc="0407000F" w:tentative="1">
      <w:start w:val="1"/>
      <w:numFmt w:val="decimal"/>
      <w:lvlText w:val="%4."/>
      <w:lvlJc w:val="left"/>
      <w:pPr>
        <w:ind w:left="3237" w:hanging="360"/>
      </w:pPr>
    </w:lvl>
    <w:lvl w:ilvl="4" w:tplc="04070019" w:tentative="1">
      <w:start w:val="1"/>
      <w:numFmt w:val="lowerLetter"/>
      <w:lvlText w:val="%5."/>
      <w:lvlJc w:val="left"/>
      <w:pPr>
        <w:ind w:left="3957" w:hanging="360"/>
      </w:pPr>
    </w:lvl>
    <w:lvl w:ilvl="5" w:tplc="0407001B" w:tentative="1">
      <w:start w:val="1"/>
      <w:numFmt w:val="lowerRoman"/>
      <w:lvlText w:val="%6."/>
      <w:lvlJc w:val="right"/>
      <w:pPr>
        <w:ind w:left="4677" w:hanging="180"/>
      </w:pPr>
    </w:lvl>
    <w:lvl w:ilvl="6" w:tplc="0407000F" w:tentative="1">
      <w:start w:val="1"/>
      <w:numFmt w:val="decimal"/>
      <w:lvlText w:val="%7."/>
      <w:lvlJc w:val="left"/>
      <w:pPr>
        <w:ind w:left="5397" w:hanging="360"/>
      </w:pPr>
    </w:lvl>
    <w:lvl w:ilvl="7" w:tplc="04070019" w:tentative="1">
      <w:start w:val="1"/>
      <w:numFmt w:val="lowerLetter"/>
      <w:lvlText w:val="%8."/>
      <w:lvlJc w:val="left"/>
      <w:pPr>
        <w:ind w:left="6117" w:hanging="360"/>
      </w:pPr>
    </w:lvl>
    <w:lvl w:ilvl="8" w:tplc="0407001B" w:tentative="1">
      <w:start w:val="1"/>
      <w:numFmt w:val="lowerRoman"/>
      <w:lvlText w:val="%9."/>
      <w:lvlJc w:val="right"/>
      <w:pPr>
        <w:ind w:left="6837" w:hanging="180"/>
      </w:p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A6C78AF"/>
    <w:multiLevelType w:val="hybridMultilevel"/>
    <w:tmpl w:val="12D288C8"/>
    <w:lvl w:ilvl="0" w:tplc="84AAE844">
      <w:numFmt w:val="bullet"/>
      <w:lvlText w:val=""/>
      <w:lvlJc w:val="left"/>
      <w:pPr>
        <w:ind w:left="720" w:hanging="360"/>
      </w:pPr>
      <w:rPr>
        <w:rFonts w:ascii="Wingdings" w:eastAsia="Calibr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2" w15:restartNumberingAfterBreak="0">
    <w:nsid w:val="72683D91"/>
    <w:multiLevelType w:val="hybridMultilevel"/>
    <w:tmpl w:val="2D2AE9F8"/>
    <w:lvl w:ilvl="0" w:tplc="C7DA70FE">
      <w:start w:val="1"/>
      <w:numFmt w:val="bullet"/>
      <w:pStyle w:val="Aufz2"/>
      <w:lvlText w:val=""/>
      <w:lvlJc w:val="left"/>
      <w:pPr>
        <w:ind w:left="1077" w:hanging="360"/>
      </w:pPr>
      <w:rPr>
        <w:rFonts w:ascii="Symbol" w:hAnsi="Symbol" w:cs="Symbol" w:hint="default"/>
        <w:color w:val="C0504D"/>
        <w:sz w:val="22"/>
        <w:szCs w:val="22"/>
      </w:rPr>
    </w:lvl>
    <w:lvl w:ilvl="1" w:tplc="04070003" w:tentative="1">
      <w:start w:val="1"/>
      <w:numFmt w:val="bullet"/>
      <w:lvlText w:val="o"/>
      <w:lvlJc w:val="left"/>
      <w:pPr>
        <w:ind w:left="1797" w:hanging="360"/>
      </w:pPr>
      <w:rPr>
        <w:rFonts w:ascii="Courier New" w:hAnsi="Courier New" w:cs="Courier New" w:hint="default"/>
      </w:rPr>
    </w:lvl>
    <w:lvl w:ilvl="2" w:tplc="04070005" w:tentative="1">
      <w:start w:val="1"/>
      <w:numFmt w:val="bullet"/>
      <w:lvlText w:val=""/>
      <w:lvlJc w:val="left"/>
      <w:pPr>
        <w:ind w:left="2517" w:hanging="360"/>
      </w:pPr>
      <w:rPr>
        <w:rFonts w:ascii="Wingdings" w:hAnsi="Wingdings" w:hint="default"/>
      </w:rPr>
    </w:lvl>
    <w:lvl w:ilvl="3" w:tplc="04070001" w:tentative="1">
      <w:start w:val="1"/>
      <w:numFmt w:val="bullet"/>
      <w:lvlText w:val=""/>
      <w:lvlJc w:val="left"/>
      <w:pPr>
        <w:ind w:left="3237" w:hanging="360"/>
      </w:pPr>
      <w:rPr>
        <w:rFonts w:ascii="Symbol" w:hAnsi="Symbol" w:hint="default"/>
      </w:rPr>
    </w:lvl>
    <w:lvl w:ilvl="4" w:tplc="04070003" w:tentative="1">
      <w:start w:val="1"/>
      <w:numFmt w:val="bullet"/>
      <w:lvlText w:val="o"/>
      <w:lvlJc w:val="left"/>
      <w:pPr>
        <w:ind w:left="3957" w:hanging="360"/>
      </w:pPr>
      <w:rPr>
        <w:rFonts w:ascii="Courier New" w:hAnsi="Courier New" w:cs="Courier New" w:hint="default"/>
      </w:rPr>
    </w:lvl>
    <w:lvl w:ilvl="5" w:tplc="04070005" w:tentative="1">
      <w:start w:val="1"/>
      <w:numFmt w:val="bullet"/>
      <w:lvlText w:val=""/>
      <w:lvlJc w:val="left"/>
      <w:pPr>
        <w:ind w:left="4677" w:hanging="360"/>
      </w:pPr>
      <w:rPr>
        <w:rFonts w:ascii="Wingdings" w:hAnsi="Wingdings" w:hint="default"/>
      </w:rPr>
    </w:lvl>
    <w:lvl w:ilvl="6" w:tplc="04070001" w:tentative="1">
      <w:start w:val="1"/>
      <w:numFmt w:val="bullet"/>
      <w:lvlText w:val=""/>
      <w:lvlJc w:val="left"/>
      <w:pPr>
        <w:ind w:left="5397" w:hanging="360"/>
      </w:pPr>
      <w:rPr>
        <w:rFonts w:ascii="Symbol" w:hAnsi="Symbol" w:hint="default"/>
      </w:rPr>
    </w:lvl>
    <w:lvl w:ilvl="7" w:tplc="04070003" w:tentative="1">
      <w:start w:val="1"/>
      <w:numFmt w:val="bullet"/>
      <w:lvlText w:val="o"/>
      <w:lvlJc w:val="left"/>
      <w:pPr>
        <w:ind w:left="6117" w:hanging="360"/>
      </w:pPr>
      <w:rPr>
        <w:rFonts w:ascii="Courier New" w:hAnsi="Courier New" w:cs="Courier New" w:hint="default"/>
      </w:rPr>
    </w:lvl>
    <w:lvl w:ilvl="8" w:tplc="04070005" w:tentative="1">
      <w:start w:val="1"/>
      <w:numFmt w:val="bullet"/>
      <w:lvlText w:val=""/>
      <w:lvlJc w:val="left"/>
      <w:pPr>
        <w:ind w:left="6837" w:hanging="360"/>
      </w:pPr>
      <w:rPr>
        <w:rFonts w:ascii="Wingdings" w:hAnsi="Wingdings" w:hint="default"/>
      </w:rPr>
    </w:lvl>
  </w:abstractNum>
  <w:abstractNum w:abstractNumId="23" w15:restartNumberingAfterBreak="0">
    <w:nsid w:val="73CA5FF7"/>
    <w:multiLevelType w:val="multilevel"/>
    <w:tmpl w:val="2298A59A"/>
    <w:lvl w:ilvl="0">
      <w:start w:val="1"/>
      <w:numFmt w:val="bullet"/>
      <w:pStyle w:val="Aufz1"/>
      <w:lvlText w:val="l"/>
      <w:lvlJc w:val="left"/>
      <w:pPr>
        <w:ind w:left="717" w:hanging="360"/>
      </w:pPr>
      <w:rPr>
        <w:rFonts w:ascii="Wingdings" w:hAnsi="Wingdings" w:cs="Symbol" w:hint="default"/>
        <w:b w:val="0"/>
        <w:i w:val="0"/>
        <w:color w:val="auto"/>
        <w:sz w:val="20"/>
      </w:rPr>
    </w:lvl>
    <w:lvl w:ilvl="1">
      <w:start w:val="1"/>
      <w:numFmt w:val="bullet"/>
      <w:lvlText w:val=""/>
      <w:lvlJc w:val="left"/>
      <w:pPr>
        <w:ind w:left="714" w:hanging="357"/>
      </w:pPr>
      <w:rPr>
        <w:rFonts w:ascii="Wingdings" w:hAnsi="Wingdings" w:hint="default"/>
        <w:sz w:val="16"/>
      </w:rPr>
    </w:lvl>
    <w:lvl w:ilvl="2">
      <w:start w:val="1"/>
      <w:numFmt w:val="bullet"/>
      <w:lvlText w:val=""/>
      <w:lvlJc w:val="left"/>
      <w:pPr>
        <w:ind w:left="1072" w:hanging="358"/>
      </w:pPr>
      <w:rPr>
        <w:rFonts w:ascii="Wingdings" w:hAnsi="Wingdings" w:hint="default"/>
        <w:sz w:val="24"/>
      </w:rPr>
    </w:lvl>
    <w:lvl w:ilvl="3">
      <w:start w:val="1"/>
      <w:numFmt w:val="bullet"/>
      <w:lvlText w:val=""/>
      <w:lvlJc w:val="left"/>
      <w:pPr>
        <w:ind w:left="1418" w:hanging="284"/>
      </w:pPr>
      <w:rPr>
        <w:rFonts w:ascii="Symbol" w:hAnsi="Symbol" w:hint="default"/>
      </w:rPr>
    </w:lvl>
    <w:lvl w:ilvl="4">
      <w:start w:val="1"/>
      <w:numFmt w:val="bullet"/>
      <w:lvlText w:val="o"/>
      <w:lvlJc w:val="left"/>
      <w:pPr>
        <w:ind w:left="3240" w:hanging="360"/>
      </w:pPr>
      <w:rPr>
        <w:rFonts w:ascii="Courier New" w:hAnsi="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4" w15:restartNumberingAfterBreak="0">
    <w:nsid w:val="7AD500A1"/>
    <w:multiLevelType w:val="hybridMultilevel"/>
    <w:tmpl w:val="8FC86D88"/>
    <w:lvl w:ilvl="0" w:tplc="6F0CAC3A">
      <w:start w:val="1"/>
      <w:numFmt w:val="decimal"/>
      <w:pStyle w:val="AnhangA1"/>
      <w:lvlText w:val="Anhang A %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16cid:durableId="1969967429">
    <w:abstractNumId w:val="10"/>
  </w:num>
  <w:num w:numId="2" w16cid:durableId="809977856">
    <w:abstractNumId w:val="13"/>
  </w:num>
  <w:num w:numId="3" w16cid:durableId="1837573489">
    <w:abstractNumId w:val="24"/>
  </w:num>
  <w:num w:numId="4" w16cid:durableId="525681803">
    <w:abstractNumId w:val="23"/>
  </w:num>
  <w:num w:numId="5" w16cid:durableId="1326130201">
    <w:abstractNumId w:val="15"/>
  </w:num>
  <w:num w:numId="6" w16cid:durableId="500237396">
    <w:abstractNumId w:val="22"/>
  </w:num>
  <w:num w:numId="7" w16cid:durableId="786198483">
    <w:abstractNumId w:val="16"/>
  </w:num>
  <w:num w:numId="8" w16cid:durableId="838620236">
    <w:abstractNumId w:val="20"/>
  </w:num>
  <w:num w:numId="9" w16cid:durableId="612707944">
    <w:abstractNumId w:val="11"/>
  </w:num>
  <w:num w:numId="10" w16cid:durableId="249505386">
    <w:abstractNumId w:val="10"/>
  </w:num>
  <w:num w:numId="11" w16cid:durableId="1634486806">
    <w:abstractNumId w:val="19"/>
  </w:num>
  <w:num w:numId="12" w16cid:durableId="1763799608">
    <w:abstractNumId w:val="18"/>
  </w:num>
  <w:num w:numId="13" w16cid:durableId="762844153">
    <w:abstractNumId w:val="21"/>
  </w:num>
  <w:num w:numId="14" w16cid:durableId="1502356984">
    <w:abstractNumId w:val="10"/>
  </w:num>
  <w:num w:numId="15" w16cid:durableId="1125319392">
    <w:abstractNumId w:val="10"/>
  </w:num>
  <w:num w:numId="16" w16cid:durableId="1993437784">
    <w:abstractNumId w:val="10"/>
  </w:num>
  <w:num w:numId="17" w16cid:durableId="1977253646">
    <w:abstractNumId w:val="10"/>
  </w:num>
  <w:num w:numId="18" w16cid:durableId="124004357">
    <w:abstractNumId w:val="10"/>
  </w:num>
  <w:num w:numId="19" w16cid:durableId="2070029985">
    <w:abstractNumId w:val="10"/>
  </w:num>
  <w:num w:numId="20" w16cid:durableId="718434899">
    <w:abstractNumId w:val="10"/>
  </w:num>
  <w:num w:numId="21" w16cid:durableId="513035070">
    <w:abstractNumId w:val="10"/>
  </w:num>
  <w:num w:numId="22" w16cid:durableId="994455230">
    <w:abstractNumId w:val="10"/>
  </w:num>
  <w:num w:numId="23" w16cid:durableId="248852420">
    <w:abstractNumId w:val="12"/>
  </w:num>
  <w:num w:numId="24" w16cid:durableId="1303579716">
    <w:abstractNumId w:val="0"/>
  </w:num>
  <w:num w:numId="25" w16cid:durableId="207452191">
    <w:abstractNumId w:val="1"/>
  </w:num>
  <w:num w:numId="26" w16cid:durableId="1071781059">
    <w:abstractNumId w:val="2"/>
  </w:num>
  <w:num w:numId="27" w16cid:durableId="1908488076">
    <w:abstractNumId w:val="3"/>
  </w:num>
  <w:num w:numId="28" w16cid:durableId="2084373772">
    <w:abstractNumId w:val="4"/>
  </w:num>
  <w:num w:numId="29" w16cid:durableId="1831671866">
    <w:abstractNumId w:val="5"/>
  </w:num>
  <w:num w:numId="30" w16cid:durableId="16666285">
    <w:abstractNumId w:val="6"/>
  </w:num>
  <w:num w:numId="31" w16cid:durableId="169877179">
    <w:abstractNumId w:val="7"/>
  </w:num>
  <w:num w:numId="32" w16cid:durableId="321667931">
    <w:abstractNumId w:val="8"/>
  </w:num>
  <w:num w:numId="33" w16cid:durableId="881675020">
    <w:abstractNumId w:val="9"/>
  </w:num>
  <w:num w:numId="34" w16cid:durableId="1194882991">
    <w:abstractNumId w:val="17"/>
  </w:num>
  <w:num w:numId="35" w16cid:durableId="74082907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F38"/>
    <w:rsid w:val="00000B88"/>
    <w:rsid w:val="00000FA5"/>
    <w:rsid w:val="0000164D"/>
    <w:rsid w:val="00001DF3"/>
    <w:rsid w:val="00002946"/>
    <w:rsid w:val="00007978"/>
    <w:rsid w:val="00007B43"/>
    <w:rsid w:val="0001079C"/>
    <w:rsid w:val="000125C6"/>
    <w:rsid w:val="00013784"/>
    <w:rsid w:val="000152ED"/>
    <w:rsid w:val="0001613B"/>
    <w:rsid w:val="00021CB2"/>
    <w:rsid w:val="0002521C"/>
    <w:rsid w:val="00026999"/>
    <w:rsid w:val="00030BB7"/>
    <w:rsid w:val="00033869"/>
    <w:rsid w:val="000339F8"/>
    <w:rsid w:val="00035AC8"/>
    <w:rsid w:val="000361E6"/>
    <w:rsid w:val="00036762"/>
    <w:rsid w:val="00042E62"/>
    <w:rsid w:val="00044927"/>
    <w:rsid w:val="00045D69"/>
    <w:rsid w:val="000469C6"/>
    <w:rsid w:val="000473D0"/>
    <w:rsid w:val="00051890"/>
    <w:rsid w:val="000523F6"/>
    <w:rsid w:val="00054947"/>
    <w:rsid w:val="00054F70"/>
    <w:rsid w:val="0005759E"/>
    <w:rsid w:val="000606F7"/>
    <w:rsid w:val="000615A1"/>
    <w:rsid w:val="000619E0"/>
    <w:rsid w:val="00061D00"/>
    <w:rsid w:val="00062EBF"/>
    <w:rsid w:val="00074A4B"/>
    <w:rsid w:val="000757D6"/>
    <w:rsid w:val="000774E7"/>
    <w:rsid w:val="00081285"/>
    <w:rsid w:val="00081A68"/>
    <w:rsid w:val="00082588"/>
    <w:rsid w:val="0008262A"/>
    <w:rsid w:val="00082E82"/>
    <w:rsid w:val="000908AD"/>
    <w:rsid w:val="00090B15"/>
    <w:rsid w:val="00091514"/>
    <w:rsid w:val="00093175"/>
    <w:rsid w:val="00094213"/>
    <w:rsid w:val="000A49C5"/>
    <w:rsid w:val="000A4A20"/>
    <w:rsid w:val="000A736D"/>
    <w:rsid w:val="000B15E4"/>
    <w:rsid w:val="000B1D3E"/>
    <w:rsid w:val="000B75CF"/>
    <w:rsid w:val="000C125F"/>
    <w:rsid w:val="000C369A"/>
    <w:rsid w:val="000C3954"/>
    <w:rsid w:val="000C3A3C"/>
    <w:rsid w:val="000C5DB0"/>
    <w:rsid w:val="000C6B22"/>
    <w:rsid w:val="000C7914"/>
    <w:rsid w:val="000D1611"/>
    <w:rsid w:val="000D1CB7"/>
    <w:rsid w:val="000D72E8"/>
    <w:rsid w:val="000E0A90"/>
    <w:rsid w:val="000E2C22"/>
    <w:rsid w:val="000E2FDF"/>
    <w:rsid w:val="000E34B0"/>
    <w:rsid w:val="000E371D"/>
    <w:rsid w:val="000E478C"/>
    <w:rsid w:val="000E4CF5"/>
    <w:rsid w:val="000E5C82"/>
    <w:rsid w:val="000E689A"/>
    <w:rsid w:val="000F1D44"/>
    <w:rsid w:val="000F60F6"/>
    <w:rsid w:val="000F6EC5"/>
    <w:rsid w:val="0010266B"/>
    <w:rsid w:val="00104406"/>
    <w:rsid w:val="001052D2"/>
    <w:rsid w:val="00106307"/>
    <w:rsid w:val="00111711"/>
    <w:rsid w:val="001128C0"/>
    <w:rsid w:val="00113684"/>
    <w:rsid w:val="00114096"/>
    <w:rsid w:val="00115622"/>
    <w:rsid w:val="0011585B"/>
    <w:rsid w:val="00115B09"/>
    <w:rsid w:val="00120001"/>
    <w:rsid w:val="00121E21"/>
    <w:rsid w:val="001257E4"/>
    <w:rsid w:val="001268CE"/>
    <w:rsid w:val="00134059"/>
    <w:rsid w:val="00143A8E"/>
    <w:rsid w:val="0014466F"/>
    <w:rsid w:val="00144F10"/>
    <w:rsid w:val="0014531C"/>
    <w:rsid w:val="00146327"/>
    <w:rsid w:val="00151722"/>
    <w:rsid w:val="00151EEE"/>
    <w:rsid w:val="0015284B"/>
    <w:rsid w:val="00152866"/>
    <w:rsid w:val="00154AD6"/>
    <w:rsid w:val="001550F1"/>
    <w:rsid w:val="001557AE"/>
    <w:rsid w:val="00157331"/>
    <w:rsid w:val="00157B62"/>
    <w:rsid w:val="00160551"/>
    <w:rsid w:val="00161155"/>
    <w:rsid w:val="0016248C"/>
    <w:rsid w:val="00163D04"/>
    <w:rsid w:val="00164D06"/>
    <w:rsid w:val="001657C2"/>
    <w:rsid w:val="00167399"/>
    <w:rsid w:val="0017147F"/>
    <w:rsid w:val="001800EB"/>
    <w:rsid w:val="00180C86"/>
    <w:rsid w:val="00180EE7"/>
    <w:rsid w:val="0018415E"/>
    <w:rsid w:val="0018503D"/>
    <w:rsid w:val="00186295"/>
    <w:rsid w:val="001869DC"/>
    <w:rsid w:val="00186D5A"/>
    <w:rsid w:val="00186FCF"/>
    <w:rsid w:val="00191157"/>
    <w:rsid w:val="00192C3C"/>
    <w:rsid w:val="00196090"/>
    <w:rsid w:val="00196124"/>
    <w:rsid w:val="00196168"/>
    <w:rsid w:val="00197D84"/>
    <w:rsid w:val="001A1194"/>
    <w:rsid w:val="001A1242"/>
    <w:rsid w:val="001A19AC"/>
    <w:rsid w:val="001A1EDE"/>
    <w:rsid w:val="001A2CE4"/>
    <w:rsid w:val="001A3577"/>
    <w:rsid w:val="001A4115"/>
    <w:rsid w:val="001B5A74"/>
    <w:rsid w:val="001B74B6"/>
    <w:rsid w:val="001C1E30"/>
    <w:rsid w:val="001C4A27"/>
    <w:rsid w:val="001C5A67"/>
    <w:rsid w:val="001C6560"/>
    <w:rsid w:val="001D0B5E"/>
    <w:rsid w:val="001E1719"/>
    <w:rsid w:val="001E1A59"/>
    <w:rsid w:val="001E2E5E"/>
    <w:rsid w:val="001E2EE2"/>
    <w:rsid w:val="001E3DA0"/>
    <w:rsid w:val="001E5462"/>
    <w:rsid w:val="001E6441"/>
    <w:rsid w:val="001E6507"/>
    <w:rsid w:val="001E7BCB"/>
    <w:rsid w:val="001F1E58"/>
    <w:rsid w:val="001F3AFA"/>
    <w:rsid w:val="001F3BAF"/>
    <w:rsid w:val="001F6BAC"/>
    <w:rsid w:val="002019F8"/>
    <w:rsid w:val="002027F4"/>
    <w:rsid w:val="0020559D"/>
    <w:rsid w:val="00210C2F"/>
    <w:rsid w:val="00213860"/>
    <w:rsid w:val="002148C8"/>
    <w:rsid w:val="00216B80"/>
    <w:rsid w:val="00216E81"/>
    <w:rsid w:val="00217C23"/>
    <w:rsid w:val="002216D1"/>
    <w:rsid w:val="00223C81"/>
    <w:rsid w:val="00225638"/>
    <w:rsid w:val="00225787"/>
    <w:rsid w:val="0022584C"/>
    <w:rsid w:val="00225EC3"/>
    <w:rsid w:val="0022666F"/>
    <w:rsid w:val="002334E3"/>
    <w:rsid w:val="0023473F"/>
    <w:rsid w:val="002352C4"/>
    <w:rsid w:val="0023665F"/>
    <w:rsid w:val="002400BC"/>
    <w:rsid w:val="00241712"/>
    <w:rsid w:val="00250F33"/>
    <w:rsid w:val="0025125A"/>
    <w:rsid w:val="00251F5B"/>
    <w:rsid w:val="002524C3"/>
    <w:rsid w:val="002531E2"/>
    <w:rsid w:val="00255C76"/>
    <w:rsid w:val="002564BA"/>
    <w:rsid w:val="002567D5"/>
    <w:rsid w:val="002573E7"/>
    <w:rsid w:val="00264783"/>
    <w:rsid w:val="00266490"/>
    <w:rsid w:val="002671A9"/>
    <w:rsid w:val="002677E4"/>
    <w:rsid w:val="002677E9"/>
    <w:rsid w:val="00267D78"/>
    <w:rsid w:val="002707E1"/>
    <w:rsid w:val="00272898"/>
    <w:rsid w:val="00275189"/>
    <w:rsid w:val="0027735C"/>
    <w:rsid w:val="0028039B"/>
    <w:rsid w:val="00280D40"/>
    <w:rsid w:val="0028112E"/>
    <w:rsid w:val="00281A17"/>
    <w:rsid w:val="002820AD"/>
    <w:rsid w:val="00283022"/>
    <w:rsid w:val="0028434C"/>
    <w:rsid w:val="00284E6B"/>
    <w:rsid w:val="002853ED"/>
    <w:rsid w:val="00293388"/>
    <w:rsid w:val="00294752"/>
    <w:rsid w:val="00297948"/>
    <w:rsid w:val="002A03BC"/>
    <w:rsid w:val="002A4F05"/>
    <w:rsid w:val="002A6279"/>
    <w:rsid w:val="002B0028"/>
    <w:rsid w:val="002B30CC"/>
    <w:rsid w:val="002B4972"/>
    <w:rsid w:val="002B594C"/>
    <w:rsid w:val="002C70A9"/>
    <w:rsid w:val="002C71BE"/>
    <w:rsid w:val="002C7323"/>
    <w:rsid w:val="002D1021"/>
    <w:rsid w:val="002D15FB"/>
    <w:rsid w:val="002D2221"/>
    <w:rsid w:val="002D2FD6"/>
    <w:rsid w:val="002D42B3"/>
    <w:rsid w:val="002D47F9"/>
    <w:rsid w:val="002D66A3"/>
    <w:rsid w:val="002D6A27"/>
    <w:rsid w:val="002D6CB2"/>
    <w:rsid w:val="002D7A1E"/>
    <w:rsid w:val="002E2198"/>
    <w:rsid w:val="002E291B"/>
    <w:rsid w:val="002E4E29"/>
    <w:rsid w:val="002F1CEB"/>
    <w:rsid w:val="003038A5"/>
    <w:rsid w:val="00307320"/>
    <w:rsid w:val="00307A93"/>
    <w:rsid w:val="00311B52"/>
    <w:rsid w:val="00311D05"/>
    <w:rsid w:val="00314435"/>
    <w:rsid w:val="0031494A"/>
    <w:rsid w:val="00315AF4"/>
    <w:rsid w:val="0032021E"/>
    <w:rsid w:val="00320669"/>
    <w:rsid w:val="00322851"/>
    <w:rsid w:val="00323150"/>
    <w:rsid w:val="003272ED"/>
    <w:rsid w:val="003303B4"/>
    <w:rsid w:val="00332A12"/>
    <w:rsid w:val="00334A61"/>
    <w:rsid w:val="00342C7F"/>
    <w:rsid w:val="00343DFE"/>
    <w:rsid w:val="003547E2"/>
    <w:rsid w:val="00355B0C"/>
    <w:rsid w:val="0036097D"/>
    <w:rsid w:val="00360F26"/>
    <w:rsid w:val="00362E32"/>
    <w:rsid w:val="00364D8C"/>
    <w:rsid w:val="003668B5"/>
    <w:rsid w:val="00367323"/>
    <w:rsid w:val="00373C23"/>
    <w:rsid w:val="003740BE"/>
    <w:rsid w:val="0037429B"/>
    <w:rsid w:val="00375724"/>
    <w:rsid w:val="003759A8"/>
    <w:rsid w:val="00375A5E"/>
    <w:rsid w:val="00376F38"/>
    <w:rsid w:val="0038012B"/>
    <w:rsid w:val="00383126"/>
    <w:rsid w:val="00385003"/>
    <w:rsid w:val="00385647"/>
    <w:rsid w:val="00392E30"/>
    <w:rsid w:val="00393059"/>
    <w:rsid w:val="0039305E"/>
    <w:rsid w:val="003A101F"/>
    <w:rsid w:val="003A4041"/>
    <w:rsid w:val="003B0139"/>
    <w:rsid w:val="003B3E80"/>
    <w:rsid w:val="003B75C3"/>
    <w:rsid w:val="003B7F09"/>
    <w:rsid w:val="003C07F9"/>
    <w:rsid w:val="003C21F7"/>
    <w:rsid w:val="003C427A"/>
    <w:rsid w:val="003C5BB7"/>
    <w:rsid w:val="003C5C86"/>
    <w:rsid w:val="003C6DEB"/>
    <w:rsid w:val="003D04E1"/>
    <w:rsid w:val="003D33AD"/>
    <w:rsid w:val="003D4686"/>
    <w:rsid w:val="003E1939"/>
    <w:rsid w:val="003E19F5"/>
    <w:rsid w:val="003E30B3"/>
    <w:rsid w:val="003E43A0"/>
    <w:rsid w:val="003E5EC1"/>
    <w:rsid w:val="003E6146"/>
    <w:rsid w:val="003E639E"/>
    <w:rsid w:val="003F6879"/>
    <w:rsid w:val="003F6A34"/>
    <w:rsid w:val="0040396E"/>
    <w:rsid w:val="00404298"/>
    <w:rsid w:val="004103B0"/>
    <w:rsid w:val="00415775"/>
    <w:rsid w:val="00417E41"/>
    <w:rsid w:val="004203D0"/>
    <w:rsid w:val="00423E81"/>
    <w:rsid w:val="004251A7"/>
    <w:rsid w:val="00427815"/>
    <w:rsid w:val="004322F0"/>
    <w:rsid w:val="00434338"/>
    <w:rsid w:val="00436DC8"/>
    <w:rsid w:val="00441254"/>
    <w:rsid w:val="00442933"/>
    <w:rsid w:val="00443CBA"/>
    <w:rsid w:val="004470D5"/>
    <w:rsid w:val="004512BE"/>
    <w:rsid w:val="004520EE"/>
    <w:rsid w:val="0045540E"/>
    <w:rsid w:val="00461422"/>
    <w:rsid w:val="00463253"/>
    <w:rsid w:val="00463375"/>
    <w:rsid w:val="00463D25"/>
    <w:rsid w:val="00464B7D"/>
    <w:rsid w:val="00465A5C"/>
    <w:rsid w:val="00465C57"/>
    <w:rsid w:val="00466D52"/>
    <w:rsid w:val="004727A2"/>
    <w:rsid w:val="00475D0D"/>
    <w:rsid w:val="00477960"/>
    <w:rsid w:val="00480C37"/>
    <w:rsid w:val="0048235A"/>
    <w:rsid w:val="0048320B"/>
    <w:rsid w:val="0048756C"/>
    <w:rsid w:val="00487E8A"/>
    <w:rsid w:val="00487EBF"/>
    <w:rsid w:val="00490F02"/>
    <w:rsid w:val="00493AA2"/>
    <w:rsid w:val="0049465F"/>
    <w:rsid w:val="00496EDA"/>
    <w:rsid w:val="004A052D"/>
    <w:rsid w:val="004B0BC5"/>
    <w:rsid w:val="004B2707"/>
    <w:rsid w:val="004B300D"/>
    <w:rsid w:val="004C2B20"/>
    <w:rsid w:val="004C4397"/>
    <w:rsid w:val="004C709B"/>
    <w:rsid w:val="004D0850"/>
    <w:rsid w:val="004D5A20"/>
    <w:rsid w:val="004D5C9F"/>
    <w:rsid w:val="004E3EAF"/>
    <w:rsid w:val="004E4C8A"/>
    <w:rsid w:val="004E4D82"/>
    <w:rsid w:val="004E4DC0"/>
    <w:rsid w:val="004E66B2"/>
    <w:rsid w:val="004F37EA"/>
    <w:rsid w:val="004F3A38"/>
    <w:rsid w:val="004F7457"/>
    <w:rsid w:val="004F7BF5"/>
    <w:rsid w:val="0050017B"/>
    <w:rsid w:val="00500236"/>
    <w:rsid w:val="00520A4B"/>
    <w:rsid w:val="00520F72"/>
    <w:rsid w:val="005233AD"/>
    <w:rsid w:val="0052542D"/>
    <w:rsid w:val="00526549"/>
    <w:rsid w:val="00526599"/>
    <w:rsid w:val="005317E6"/>
    <w:rsid w:val="0053384F"/>
    <w:rsid w:val="005417D4"/>
    <w:rsid w:val="00546AB9"/>
    <w:rsid w:val="00551F6C"/>
    <w:rsid w:val="00556EEC"/>
    <w:rsid w:val="00557AF2"/>
    <w:rsid w:val="005612AA"/>
    <w:rsid w:val="00563D5B"/>
    <w:rsid w:val="005707FB"/>
    <w:rsid w:val="00570E0E"/>
    <w:rsid w:val="00573EF4"/>
    <w:rsid w:val="005750D5"/>
    <w:rsid w:val="005752C8"/>
    <w:rsid w:val="005763AA"/>
    <w:rsid w:val="005829E9"/>
    <w:rsid w:val="00583935"/>
    <w:rsid w:val="00583AF8"/>
    <w:rsid w:val="0058731A"/>
    <w:rsid w:val="00590199"/>
    <w:rsid w:val="00590650"/>
    <w:rsid w:val="00591DC8"/>
    <w:rsid w:val="005967DB"/>
    <w:rsid w:val="00596C07"/>
    <w:rsid w:val="005979E4"/>
    <w:rsid w:val="005A0B51"/>
    <w:rsid w:val="005A1754"/>
    <w:rsid w:val="005A2BDB"/>
    <w:rsid w:val="005A2EF4"/>
    <w:rsid w:val="005A573D"/>
    <w:rsid w:val="005A5CD4"/>
    <w:rsid w:val="005A68CF"/>
    <w:rsid w:val="005A7289"/>
    <w:rsid w:val="005B12B7"/>
    <w:rsid w:val="005B1789"/>
    <w:rsid w:val="005B5B65"/>
    <w:rsid w:val="005B6CD6"/>
    <w:rsid w:val="005B6FBC"/>
    <w:rsid w:val="005C04BC"/>
    <w:rsid w:val="005C1A3F"/>
    <w:rsid w:val="005C2477"/>
    <w:rsid w:val="005C26BF"/>
    <w:rsid w:val="005C56C7"/>
    <w:rsid w:val="005C5BE3"/>
    <w:rsid w:val="005C7079"/>
    <w:rsid w:val="005C75D3"/>
    <w:rsid w:val="005C760B"/>
    <w:rsid w:val="005C76A8"/>
    <w:rsid w:val="005C7DEC"/>
    <w:rsid w:val="005D0F66"/>
    <w:rsid w:val="005D1DFB"/>
    <w:rsid w:val="005D2A97"/>
    <w:rsid w:val="005D7D29"/>
    <w:rsid w:val="005E0879"/>
    <w:rsid w:val="005E1611"/>
    <w:rsid w:val="005E5687"/>
    <w:rsid w:val="005E5719"/>
    <w:rsid w:val="005E5BF1"/>
    <w:rsid w:val="005F1371"/>
    <w:rsid w:val="005F172E"/>
    <w:rsid w:val="005F2E48"/>
    <w:rsid w:val="005F6A0F"/>
    <w:rsid w:val="0060087E"/>
    <w:rsid w:val="006008EF"/>
    <w:rsid w:val="0060114E"/>
    <w:rsid w:val="006025D7"/>
    <w:rsid w:val="006030F9"/>
    <w:rsid w:val="006038C7"/>
    <w:rsid w:val="006042E4"/>
    <w:rsid w:val="006062C0"/>
    <w:rsid w:val="006109D0"/>
    <w:rsid w:val="00614509"/>
    <w:rsid w:val="00620355"/>
    <w:rsid w:val="006211DB"/>
    <w:rsid w:val="006257FC"/>
    <w:rsid w:val="0063056B"/>
    <w:rsid w:val="00630B9A"/>
    <w:rsid w:val="00631245"/>
    <w:rsid w:val="00632428"/>
    <w:rsid w:val="00635417"/>
    <w:rsid w:val="00636AAB"/>
    <w:rsid w:val="00640BEA"/>
    <w:rsid w:val="00642142"/>
    <w:rsid w:val="00644648"/>
    <w:rsid w:val="00644F60"/>
    <w:rsid w:val="00645437"/>
    <w:rsid w:val="00645892"/>
    <w:rsid w:val="00647866"/>
    <w:rsid w:val="0065029D"/>
    <w:rsid w:val="006503AB"/>
    <w:rsid w:val="00651BCB"/>
    <w:rsid w:val="006520A8"/>
    <w:rsid w:val="006608EF"/>
    <w:rsid w:val="00661A8C"/>
    <w:rsid w:val="00661FD9"/>
    <w:rsid w:val="00663CC6"/>
    <w:rsid w:val="00664380"/>
    <w:rsid w:val="00665ADF"/>
    <w:rsid w:val="00666F88"/>
    <w:rsid w:val="00671681"/>
    <w:rsid w:val="006716D1"/>
    <w:rsid w:val="006752A2"/>
    <w:rsid w:val="00676ECD"/>
    <w:rsid w:val="00677032"/>
    <w:rsid w:val="00681589"/>
    <w:rsid w:val="006815C8"/>
    <w:rsid w:val="0068310F"/>
    <w:rsid w:val="0068462D"/>
    <w:rsid w:val="00684848"/>
    <w:rsid w:val="00685462"/>
    <w:rsid w:val="00685BC9"/>
    <w:rsid w:val="00690A82"/>
    <w:rsid w:val="00693EC4"/>
    <w:rsid w:val="00696D95"/>
    <w:rsid w:val="0069723E"/>
    <w:rsid w:val="006A0306"/>
    <w:rsid w:val="006A04AB"/>
    <w:rsid w:val="006A2E5D"/>
    <w:rsid w:val="006A3E79"/>
    <w:rsid w:val="006A4476"/>
    <w:rsid w:val="006A59AF"/>
    <w:rsid w:val="006B2C05"/>
    <w:rsid w:val="006B3122"/>
    <w:rsid w:val="006B4617"/>
    <w:rsid w:val="006B6479"/>
    <w:rsid w:val="006B6D2F"/>
    <w:rsid w:val="006C000F"/>
    <w:rsid w:val="006C3E42"/>
    <w:rsid w:val="006C5BE0"/>
    <w:rsid w:val="006D2538"/>
    <w:rsid w:val="006D6A19"/>
    <w:rsid w:val="006E2605"/>
    <w:rsid w:val="006E59FD"/>
    <w:rsid w:val="006E78A5"/>
    <w:rsid w:val="006F3DA3"/>
    <w:rsid w:val="006F45C0"/>
    <w:rsid w:val="006F5A39"/>
    <w:rsid w:val="006F655A"/>
    <w:rsid w:val="00703D8F"/>
    <w:rsid w:val="00704113"/>
    <w:rsid w:val="00705A9E"/>
    <w:rsid w:val="00705F77"/>
    <w:rsid w:val="0071186D"/>
    <w:rsid w:val="00712BD9"/>
    <w:rsid w:val="00713D58"/>
    <w:rsid w:val="00713E17"/>
    <w:rsid w:val="00713E80"/>
    <w:rsid w:val="007147E1"/>
    <w:rsid w:val="007160F1"/>
    <w:rsid w:val="00717FEA"/>
    <w:rsid w:val="00720A41"/>
    <w:rsid w:val="00720B3D"/>
    <w:rsid w:val="00720C18"/>
    <w:rsid w:val="00721E34"/>
    <w:rsid w:val="007250F8"/>
    <w:rsid w:val="0072601D"/>
    <w:rsid w:val="007277BE"/>
    <w:rsid w:val="00734EA2"/>
    <w:rsid w:val="00736510"/>
    <w:rsid w:val="00736BFF"/>
    <w:rsid w:val="00740675"/>
    <w:rsid w:val="00744D50"/>
    <w:rsid w:val="00747427"/>
    <w:rsid w:val="00747E0C"/>
    <w:rsid w:val="00750369"/>
    <w:rsid w:val="00750BE0"/>
    <w:rsid w:val="00754CFA"/>
    <w:rsid w:val="00754E99"/>
    <w:rsid w:val="00760AAA"/>
    <w:rsid w:val="007654F5"/>
    <w:rsid w:val="00777BD0"/>
    <w:rsid w:val="007802EF"/>
    <w:rsid w:val="0078062F"/>
    <w:rsid w:val="00780C27"/>
    <w:rsid w:val="00781001"/>
    <w:rsid w:val="00783865"/>
    <w:rsid w:val="0078635E"/>
    <w:rsid w:val="00786BA3"/>
    <w:rsid w:val="00787891"/>
    <w:rsid w:val="007900CE"/>
    <w:rsid w:val="00790A02"/>
    <w:rsid w:val="00793B7D"/>
    <w:rsid w:val="00796B9D"/>
    <w:rsid w:val="007A05F1"/>
    <w:rsid w:val="007A1773"/>
    <w:rsid w:val="007A3321"/>
    <w:rsid w:val="007B04DD"/>
    <w:rsid w:val="007B10CB"/>
    <w:rsid w:val="007B380C"/>
    <w:rsid w:val="007B5D55"/>
    <w:rsid w:val="007B6960"/>
    <w:rsid w:val="007B6A52"/>
    <w:rsid w:val="007B71BC"/>
    <w:rsid w:val="007C2AA3"/>
    <w:rsid w:val="007C3181"/>
    <w:rsid w:val="007C3663"/>
    <w:rsid w:val="007C43FB"/>
    <w:rsid w:val="007C4D90"/>
    <w:rsid w:val="007C5224"/>
    <w:rsid w:val="007C55D9"/>
    <w:rsid w:val="007C5B49"/>
    <w:rsid w:val="007C6ADC"/>
    <w:rsid w:val="007C6B3D"/>
    <w:rsid w:val="007D1002"/>
    <w:rsid w:val="007D1526"/>
    <w:rsid w:val="007D18DE"/>
    <w:rsid w:val="007D220B"/>
    <w:rsid w:val="007D2DD4"/>
    <w:rsid w:val="007D3F76"/>
    <w:rsid w:val="007D7057"/>
    <w:rsid w:val="007E2D39"/>
    <w:rsid w:val="007E3558"/>
    <w:rsid w:val="007E4146"/>
    <w:rsid w:val="007F0D4F"/>
    <w:rsid w:val="007F2384"/>
    <w:rsid w:val="007F2979"/>
    <w:rsid w:val="007F686F"/>
    <w:rsid w:val="007F6FBB"/>
    <w:rsid w:val="00801569"/>
    <w:rsid w:val="00801E7E"/>
    <w:rsid w:val="00803429"/>
    <w:rsid w:val="00807A8A"/>
    <w:rsid w:val="0081093C"/>
    <w:rsid w:val="00811018"/>
    <w:rsid w:val="008119A8"/>
    <w:rsid w:val="00814669"/>
    <w:rsid w:val="008201D2"/>
    <w:rsid w:val="008202A8"/>
    <w:rsid w:val="0082133A"/>
    <w:rsid w:val="0082195D"/>
    <w:rsid w:val="00822681"/>
    <w:rsid w:val="00826918"/>
    <w:rsid w:val="00830169"/>
    <w:rsid w:val="008305EB"/>
    <w:rsid w:val="00831CB6"/>
    <w:rsid w:val="008348D5"/>
    <w:rsid w:val="0083610B"/>
    <w:rsid w:val="0083677D"/>
    <w:rsid w:val="00837CF2"/>
    <w:rsid w:val="0084159F"/>
    <w:rsid w:val="00842FC0"/>
    <w:rsid w:val="008470FB"/>
    <w:rsid w:val="00847150"/>
    <w:rsid w:val="008610D4"/>
    <w:rsid w:val="0086204F"/>
    <w:rsid w:val="008640C8"/>
    <w:rsid w:val="008742FD"/>
    <w:rsid w:val="00875C6E"/>
    <w:rsid w:val="00876C7A"/>
    <w:rsid w:val="00880525"/>
    <w:rsid w:val="0088119A"/>
    <w:rsid w:val="008824CA"/>
    <w:rsid w:val="008869F7"/>
    <w:rsid w:val="00886AA8"/>
    <w:rsid w:val="008A08D5"/>
    <w:rsid w:val="008A1804"/>
    <w:rsid w:val="008A5103"/>
    <w:rsid w:val="008B079B"/>
    <w:rsid w:val="008B41B5"/>
    <w:rsid w:val="008B4CB5"/>
    <w:rsid w:val="008B56B3"/>
    <w:rsid w:val="008B5D80"/>
    <w:rsid w:val="008C1D1B"/>
    <w:rsid w:val="008C57B2"/>
    <w:rsid w:val="008D188E"/>
    <w:rsid w:val="008D5B51"/>
    <w:rsid w:val="008D5BBD"/>
    <w:rsid w:val="008D6E97"/>
    <w:rsid w:val="008E44B4"/>
    <w:rsid w:val="008E49AD"/>
    <w:rsid w:val="008E7C9F"/>
    <w:rsid w:val="008F268E"/>
    <w:rsid w:val="008F3AD6"/>
    <w:rsid w:val="008F72D9"/>
    <w:rsid w:val="008F7695"/>
    <w:rsid w:val="008F7DE2"/>
    <w:rsid w:val="00900171"/>
    <w:rsid w:val="009010EB"/>
    <w:rsid w:val="00901636"/>
    <w:rsid w:val="00903292"/>
    <w:rsid w:val="00904759"/>
    <w:rsid w:val="00907136"/>
    <w:rsid w:val="00912D27"/>
    <w:rsid w:val="009130EA"/>
    <w:rsid w:val="00913CFB"/>
    <w:rsid w:val="00917E4E"/>
    <w:rsid w:val="00923988"/>
    <w:rsid w:val="00926C4B"/>
    <w:rsid w:val="00926C67"/>
    <w:rsid w:val="009279AC"/>
    <w:rsid w:val="00927D53"/>
    <w:rsid w:val="009319F5"/>
    <w:rsid w:val="00931C83"/>
    <w:rsid w:val="00931D35"/>
    <w:rsid w:val="009348FA"/>
    <w:rsid w:val="00936ECE"/>
    <w:rsid w:val="009372EC"/>
    <w:rsid w:val="00946F8D"/>
    <w:rsid w:val="009473F8"/>
    <w:rsid w:val="00954BA7"/>
    <w:rsid w:val="00960969"/>
    <w:rsid w:val="0096255A"/>
    <w:rsid w:val="00963FBF"/>
    <w:rsid w:val="0097185A"/>
    <w:rsid w:val="009744C1"/>
    <w:rsid w:val="00974953"/>
    <w:rsid w:val="00974F04"/>
    <w:rsid w:val="009753F0"/>
    <w:rsid w:val="00975CA7"/>
    <w:rsid w:val="0097757B"/>
    <w:rsid w:val="009778DB"/>
    <w:rsid w:val="0098146C"/>
    <w:rsid w:val="00983CE1"/>
    <w:rsid w:val="00983E8F"/>
    <w:rsid w:val="009908CD"/>
    <w:rsid w:val="00990C13"/>
    <w:rsid w:val="00991D9B"/>
    <w:rsid w:val="009924C0"/>
    <w:rsid w:val="00993127"/>
    <w:rsid w:val="00997573"/>
    <w:rsid w:val="009979D9"/>
    <w:rsid w:val="009A1431"/>
    <w:rsid w:val="009A437B"/>
    <w:rsid w:val="009A4EDB"/>
    <w:rsid w:val="009A55E3"/>
    <w:rsid w:val="009A575F"/>
    <w:rsid w:val="009A6A07"/>
    <w:rsid w:val="009B0ADC"/>
    <w:rsid w:val="009B29DC"/>
    <w:rsid w:val="009B47D6"/>
    <w:rsid w:val="009B6798"/>
    <w:rsid w:val="009C1F52"/>
    <w:rsid w:val="009C35C0"/>
    <w:rsid w:val="009C4F80"/>
    <w:rsid w:val="009C7207"/>
    <w:rsid w:val="009C74E5"/>
    <w:rsid w:val="009D50AB"/>
    <w:rsid w:val="009D55F6"/>
    <w:rsid w:val="009D6115"/>
    <w:rsid w:val="009E1A48"/>
    <w:rsid w:val="009E21CE"/>
    <w:rsid w:val="009E32D3"/>
    <w:rsid w:val="009E705E"/>
    <w:rsid w:val="009F0580"/>
    <w:rsid w:val="009F1612"/>
    <w:rsid w:val="009F465F"/>
    <w:rsid w:val="009F5DF7"/>
    <w:rsid w:val="009F723D"/>
    <w:rsid w:val="00A0194F"/>
    <w:rsid w:val="00A05B5D"/>
    <w:rsid w:val="00A0619D"/>
    <w:rsid w:val="00A07655"/>
    <w:rsid w:val="00A10C2B"/>
    <w:rsid w:val="00A12618"/>
    <w:rsid w:val="00A13EBF"/>
    <w:rsid w:val="00A14D11"/>
    <w:rsid w:val="00A1756D"/>
    <w:rsid w:val="00A2473F"/>
    <w:rsid w:val="00A27864"/>
    <w:rsid w:val="00A27A9B"/>
    <w:rsid w:val="00A358BC"/>
    <w:rsid w:val="00A35B96"/>
    <w:rsid w:val="00A36831"/>
    <w:rsid w:val="00A37F56"/>
    <w:rsid w:val="00A40834"/>
    <w:rsid w:val="00A41AA1"/>
    <w:rsid w:val="00A41BAB"/>
    <w:rsid w:val="00A41BB7"/>
    <w:rsid w:val="00A4282D"/>
    <w:rsid w:val="00A43AD1"/>
    <w:rsid w:val="00A43D5E"/>
    <w:rsid w:val="00A45F51"/>
    <w:rsid w:val="00A473E5"/>
    <w:rsid w:val="00A47F8B"/>
    <w:rsid w:val="00A506B6"/>
    <w:rsid w:val="00A509E4"/>
    <w:rsid w:val="00A51341"/>
    <w:rsid w:val="00A53DE0"/>
    <w:rsid w:val="00A54ACB"/>
    <w:rsid w:val="00A54DDE"/>
    <w:rsid w:val="00A5600B"/>
    <w:rsid w:val="00A57EE3"/>
    <w:rsid w:val="00A600EA"/>
    <w:rsid w:val="00A63ABB"/>
    <w:rsid w:val="00A63D03"/>
    <w:rsid w:val="00A64566"/>
    <w:rsid w:val="00A71737"/>
    <w:rsid w:val="00A717E6"/>
    <w:rsid w:val="00A718A3"/>
    <w:rsid w:val="00A75D66"/>
    <w:rsid w:val="00A77C7F"/>
    <w:rsid w:val="00A77F9C"/>
    <w:rsid w:val="00A804BE"/>
    <w:rsid w:val="00A83655"/>
    <w:rsid w:val="00A84C04"/>
    <w:rsid w:val="00A85F85"/>
    <w:rsid w:val="00A86C9B"/>
    <w:rsid w:val="00A87BCA"/>
    <w:rsid w:val="00A87C43"/>
    <w:rsid w:val="00A904C3"/>
    <w:rsid w:val="00A94CDD"/>
    <w:rsid w:val="00A971F7"/>
    <w:rsid w:val="00A97261"/>
    <w:rsid w:val="00AA0DED"/>
    <w:rsid w:val="00AA28E5"/>
    <w:rsid w:val="00AA3E7E"/>
    <w:rsid w:val="00AA528A"/>
    <w:rsid w:val="00AA6988"/>
    <w:rsid w:val="00AB0677"/>
    <w:rsid w:val="00AB0C91"/>
    <w:rsid w:val="00AB1EB5"/>
    <w:rsid w:val="00AB4FC7"/>
    <w:rsid w:val="00AB503C"/>
    <w:rsid w:val="00AB5561"/>
    <w:rsid w:val="00AB5DC2"/>
    <w:rsid w:val="00AC052B"/>
    <w:rsid w:val="00AC1804"/>
    <w:rsid w:val="00AC44E0"/>
    <w:rsid w:val="00AC4BE3"/>
    <w:rsid w:val="00AC5130"/>
    <w:rsid w:val="00AC721E"/>
    <w:rsid w:val="00AD2B1F"/>
    <w:rsid w:val="00AD453A"/>
    <w:rsid w:val="00AD649A"/>
    <w:rsid w:val="00AD7836"/>
    <w:rsid w:val="00AD7B4B"/>
    <w:rsid w:val="00AD7DA4"/>
    <w:rsid w:val="00AE06D5"/>
    <w:rsid w:val="00AE6461"/>
    <w:rsid w:val="00AE661D"/>
    <w:rsid w:val="00AF2340"/>
    <w:rsid w:val="00AF4BBB"/>
    <w:rsid w:val="00AF663C"/>
    <w:rsid w:val="00AF716C"/>
    <w:rsid w:val="00AF76F3"/>
    <w:rsid w:val="00B0097E"/>
    <w:rsid w:val="00B018D8"/>
    <w:rsid w:val="00B01F30"/>
    <w:rsid w:val="00B04875"/>
    <w:rsid w:val="00B05F89"/>
    <w:rsid w:val="00B11BB1"/>
    <w:rsid w:val="00B12192"/>
    <w:rsid w:val="00B1295A"/>
    <w:rsid w:val="00B14D94"/>
    <w:rsid w:val="00B15A14"/>
    <w:rsid w:val="00B16CB8"/>
    <w:rsid w:val="00B213F3"/>
    <w:rsid w:val="00B21927"/>
    <w:rsid w:val="00B236AC"/>
    <w:rsid w:val="00B24D87"/>
    <w:rsid w:val="00B25605"/>
    <w:rsid w:val="00B264AF"/>
    <w:rsid w:val="00B3060B"/>
    <w:rsid w:val="00B332B0"/>
    <w:rsid w:val="00B333D2"/>
    <w:rsid w:val="00B33723"/>
    <w:rsid w:val="00B3498B"/>
    <w:rsid w:val="00B36FA7"/>
    <w:rsid w:val="00B40740"/>
    <w:rsid w:val="00B40B0D"/>
    <w:rsid w:val="00B4404E"/>
    <w:rsid w:val="00B440D1"/>
    <w:rsid w:val="00B4552A"/>
    <w:rsid w:val="00B50849"/>
    <w:rsid w:val="00B549ED"/>
    <w:rsid w:val="00B553C9"/>
    <w:rsid w:val="00B5628C"/>
    <w:rsid w:val="00B6031F"/>
    <w:rsid w:val="00B65EC2"/>
    <w:rsid w:val="00B76692"/>
    <w:rsid w:val="00B76819"/>
    <w:rsid w:val="00B81BF7"/>
    <w:rsid w:val="00B82916"/>
    <w:rsid w:val="00B84CEF"/>
    <w:rsid w:val="00B84FFB"/>
    <w:rsid w:val="00B91010"/>
    <w:rsid w:val="00B93963"/>
    <w:rsid w:val="00BA070C"/>
    <w:rsid w:val="00BA333A"/>
    <w:rsid w:val="00BA38F3"/>
    <w:rsid w:val="00BA3A1C"/>
    <w:rsid w:val="00BA4149"/>
    <w:rsid w:val="00BB0E1F"/>
    <w:rsid w:val="00BB1AFC"/>
    <w:rsid w:val="00BB3DAF"/>
    <w:rsid w:val="00BB4702"/>
    <w:rsid w:val="00BB604F"/>
    <w:rsid w:val="00BB762F"/>
    <w:rsid w:val="00BC3F24"/>
    <w:rsid w:val="00BC6167"/>
    <w:rsid w:val="00BC6219"/>
    <w:rsid w:val="00BD0E41"/>
    <w:rsid w:val="00BD1959"/>
    <w:rsid w:val="00BD1E9C"/>
    <w:rsid w:val="00BD1FD0"/>
    <w:rsid w:val="00BD43D5"/>
    <w:rsid w:val="00BD4552"/>
    <w:rsid w:val="00BD517E"/>
    <w:rsid w:val="00BD6287"/>
    <w:rsid w:val="00BD6C5A"/>
    <w:rsid w:val="00BD6F0A"/>
    <w:rsid w:val="00BD7F1F"/>
    <w:rsid w:val="00BE44ED"/>
    <w:rsid w:val="00BE5E95"/>
    <w:rsid w:val="00BF03C8"/>
    <w:rsid w:val="00BF3969"/>
    <w:rsid w:val="00BF4694"/>
    <w:rsid w:val="00BF7684"/>
    <w:rsid w:val="00BF788D"/>
    <w:rsid w:val="00BF7FB1"/>
    <w:rsid w:val="00C00DDE"/>
    <w:rsid w:val="00C03376"/>
    <w:rsid w:val="00C0492F"/>
    <w:rsid w:val="00C04DDC"/>
    <w:rsid w:val="00C057EC"/>
    <w:rsid w:val="00C0633A"/>
    <w:rsid w:val="00C0636D"/>
    <w:rsid w:val="00C078C9"/>
    <w:rsid w:val="00C16502"/>
    <w:rsid w:val="00C16593"/>
    <w:rsid w:val="00C16EF5"/>
    <w:rsid w:val="00C17147"/>
    <w:rsid w:val="00C17868"/>
    <w:rsid w:val="00C17A36"/>
    <w:rsid w:val="00C210B5"/>
    <w:rsid w:val="00C213EB"/>
    <w:rsid w:val="00C216F6"/>
    <w:rsid w:val="00C222A1"/>
    <w:rsid w:val="00C22488"/>
    <w:rsid w:val="00C22EBC"/>
    <w:rsid w:val="00C323C4"/>
    <w:rsid w:val="00C33075"/>
    <w:rsid w:val="00C35967"/>
    <w:rsid w:val="00C361AC"/>
    <w:rsid w:val="00C36522"/>
    <w:rsid w:val="00C408C4"/>
    <w:rsid w:val="00C4253B"/>
    <w:rsid w:val="00C43834"/>
    <w:rsid w:val="00C4487B"/>
    <w:rsid w:val="00C50A30"/>
    <w:rsid w:val="00C50DCC"/>
    <w:rsid w:val="00C5600D"/>
    <w:rsid w:val="00C57B40"/>
    <w:rsid w:val="00C64AA2"/>
    <w:rsid w:val="00C65479"/>
    <w:rsid w:val="00C7176F"/>
    <w:rsid w:val="00C73349"/>
    <w:rsid w:val="00C749AA"/>
    <w:rsid w:val="00C7776F"/>
    <w:rsid w:val="00C81726"/>
    <w:rsid w:val="00C818F4"/>
    <w:rsid w:val="00C8323D"/>
    <w:rsid w:val="00C87043"/>
    <w:rsid w:val="00C90B80"/>
    <w:rsid w:val="00C90D19"/>
    <w:rsid w:val="00C934FD"/>
    <w:rsid w:val="00CA013A"/>
    <w:rsid w:val="00CA0B4B"/>
    <w:rsid w:val="00CA15D2"/>
    <w:rsid w:val="00CA4463"/>
    <w:rsid w:val="00CA70DF"/>
    <w:rsid w:val="00CA774D"/>
    <w:rsid w:val="00CB069F"/>
    <w:rsid w:val="00CB1CBF"/>
    <w:rsid w:val="00CC1800"/>
    <w:rsid w:val="00CC1EF0"/>
    <w:rsid w:val="00CC267C"/>
    <w:rsid w:val="00CC3C71"/>
    <w:rsid w:val="00CC4EFB"/>
    <w:rsid w:val="00CD0BD7"/>
    <w:rsid w:val="00CD1192"/>
    <w:rsid w:val="00CD2229"/>
    <w:rsid w:val="00CD4423"/>
    <w:rsid w:val="00CD6604"/>
    <w:rsid w:val="00CD7269"/>
    <w:rsid w:val="00CD7A30"/>
    <w:rsid w:val="00CE2252"/>
    <w:rsid w:val="00CE33AB"/>
    <w:rsid w:val="00CE584E"/>
    <w:rsid w:val="00CE7940"/>
    <w:rsid w:val="00CE7A6B"/>
    <w:rsid w:val="00CF052A"/>
    <w:rsid w:val="00CF2158"/>
    <w:rsid w:val="00CF24FA"/>
    <w:rsid w:val="00CF65B5"/>
    <w:rsid w:val="00D03598"/>
    <w:rsid w:val="00D05788"/>
    <w:rsid w:val="00D105E7"/>
    <w:rsid w:val="00D1293B"/>
    <w:rsid w:val="00D14F26"/>
    <w:rsid w:val="00D1594F"/>
    <w:rsid w:val="00D1734C"/>
    <w:rsid w:val="00D22717"/>
    <w:rsid w:val="00D22E79"/>
    <w:rsid w:val="00D24E2C"/>
    <w:rsid w:val="00D30778"/>
    <w:rsid w:val="00D30B94"/>
    <w:rsid w:val="00D337E5"/>
    <w:rsid w:val="00D367E6"/>
    <w:rsid w:val="00D44590"/>
    <w:rsid w:val="00D46483"/>
    <w:rsid w:val="00D468E7"/>
    <w:rsid w:val="00D51917"/>
    <w:rsid w:val="00D53351"/>
    <w:rsid w:val="00D556BD"/>
    <w:rsid w:val="00D57212"/>
    <w:rsid w:val="00D633B9"/>
    <w:rsid w:val="00D65AC9"/>
    <w:rsid w:val="00D65B0B"/>
    <w:rsid w:val="00D65BB5"/>
    <w:rsid w:val="00D6607F"/>
    <w:rsid w:val="00D665BE"/>
    <w:rsid w:val="00D66912"/>
    <w:rsid w:val="00D67986"/>
    <w:rsid w:val="00D70D4F"/>
    <w:rsid w:val="00D72C83"/>
    <w:rsid w:val="00D74682"/>
    <w:rsid w:val="00D76C2B"/>
    <w:rsid w:val="00D805B3"/>
    <w:rsid w:val="00D8136E"/>
    <w:rsid w:val="00D8251C"/>
    <w:rsid w:val="00D86452"/>
    <w:rsid w:val="00D8746E"/>
    <w:rsid w:val="00D900EE"/>
    <w:rsid w:val="00D90D95"/>
    <w:rsid w:val="00D90DBB"/>
    <w:rsid w:val="00D91BA2"/>
    <w:rsid w:val="00D92E54"/>
    <w:rsid w:val="00D93A02"/>
    <w:rsid w:val="00D96721"/>
    <w:rsid w:val="00DA23F7"/>
    <w:rsid w:val="00DB09CF"/>
    <w:rsid w:val="00DB5F26"/>
    <w:rsid w:val="00DB6AFD"/>
    <w:rsid w:val="00DB7395"/>
    <w:rsid w:val="00DB7B3E"/>
    <w:rsid w:val="00DC2783"/>
    <w:rsid w:val="00DC7D52"/>
    <w:rsid w:val="00DD3905"/>
    <w:rsid w:val="00DD3D37"/>
    <w:rsid w:val="00DE1763"/>
    <w:rsid w:val="00DE26E4"/>
    <w:rsid w:val="00DE5626"/>
    <w:rsid w:val="00DE7ABE"/>
    <w:rsid w:val="00DF3B25"/>
    <w:rsid w:val="00DF4F0A"/>
    <w:rsid w:val="00DF64AC"/>
    <w:rsid w:val="00DF6A13"/>
    <w:rsid w:val="00DF79A2"/>
    <w:rsid w:val="00E02FF2"/>
    <w:rsid w:val="00E05563"/>
    <w:rsid w:val="00E06399"/>
    <w:rsid w:val="00E06F94"/>
    <w:rsid w:val="00E07CB2"/>
    <w:rsid w:val="00E1040E"/>
    <w:rsid w:val="00E13969"/>
    <w:rsid w:val="00E20F0B"/>
    <w:rsid w:val="00E23687"/>
    <w:rsid w:val="00E26969"/>
    <w:rsid w:val="00E26F2D"/>
    <w:rsid w:val="00E27074"/>
    <w:rsid w:val="00E3228B"/>
    <w:rsid w:val="00E36E1C"/>
    <w:rsid w:val="00E37705"/>
    <w:rsid w:val="00E3772C"/>
    <w:rsid w:val="00E37BD5"/>
    <w:rsid w:val="00E43F25"/>
    <w:rsid w:val="00E474B0"/>
    <w:rsid w:val="00E5076C"/>
    <w:rsid w:val="00E530E3"/>
    <w:rsid w:val="00E56548"/>
    <w:rsid w:val="00E57EE0"/>
    <w:rsid w:val="00E61684"/>
    <w:rsid w:val="00E629A5"/>
    <w:rsid w:val="00E644DA"/>
    <w:rsid w:val="00E666D1"/>
    <w:rsid w:val="00E667E8"/>
    <w:rsid w:val="00E70D29"/>
    <w:rsid w:val="00E716D3"/>
    <w:rsid w:val="00E74FB3"/>
    <w:rsid w:val="00E82CB4"/>
    <w:rsid w:val="00E84812"/>
    <w:rsid w:val="00E8610B"/>
    <w:rsid w:val="00E876FB"/>
    <w:rsid w:val="00E90225"/>
    <w:rsid w:val="00E91472"/>
    <w:rsid w:val="00E943BB"/>
    <w:rsid w:val="00E95B2A"/>
    <w:rsid w:val="00EA178D"/>
    <w:rsid w:val="00EA20C9"/>
    <w:rsid w:val="00EA2BCF"/>
    <w:rsid w:val="00EA2E5A"/>
    <w:rsid w:val="00EA2F64"/>
    <w:rsid w:val="00EA31E6"/>
    <w:rsid w:val="00EA3525"/>
    <w:rsid w:val="00EA5B84"/>
    <w:rsid w:val="00EA6009"/>
    <w:rsid w:val="00EA6476"/>
    <w:rsid w:val="00EA717A"/>
    <w:rsid w:val="00EB21C6"/>
    <w:rsid w:val="00EB6F04"/>
    <w:rsid w:val="00EC0145"/>
    <w:rsid w:val="00EC1F7F"/>
    <w:rsid w:val="00EC6D82"/>
    <w:rsid w:val="00ED2B24"/>
    <w:rsid w:val="00ED2EDA"/>
    <w:rsid w:val="00ED4571"/>
    <w:rsid w:val="00ED5972"/>
    <w:rsid w:val="00ED7884"/>
    <w:rsid w:val="00EE01D4"/>
    <w:rsid w:val="00EE4DA0"/>
    <w:rsid w:val="00EE6DFD"/>
    <w:rsid w:val="00EF1817"/>
    <w:rsid w:val="00EF2FF4"/>
    <w:rsid w:val="00EF3CF4"/>
    <w:rsid w:val="00EF56F2"/>
    <w:rsid w:val="00EF60F7"/>
    <w:rsid w:val="00F00B8F"/>
    <w:rsid w:val="00F00D70"/>
    <w:rsid w:val="00F03FE6"/>
    <w:rsid w:val="00F04AD2"/>
    <w:rsid w:val="00F12701"/>
    <w:rsid w:val="00F2088B"/>
    <w:rsid w:val="00F2175C"/>
    <w:rsid w:val="00F21842"/>
    <w:rsid w:val="00F239F7"/>
    <w:rsid w:val="00F2587D"/>
    <w:rsid w:val="00F26DEA"/>
    <w:rsid w:val="00F2746D"/>
    <w:rsid w:val="00F345A4"/>
    <w:rsid w:val="00F400BA"/>
    <w:rsid w:val="00F40B10"/>
    <w:rsid w:val="00F43CCE"/>
    <w:rsid w:val="00F4562C"/>
    <w:rsid w:val="00F459BF"/>
    <w:rsid w:val="00F46215"/>
    <w:rsid w:val="00F46B12"/>
    <w:rsid w:val="00F47211"/>
    <w:rsid w:val="00F561F5"/>
    <w:rsid w:val="00F57075"/>
    <w:rsid w:val="00F614A1"/>
    <w:rsid w:val="00F6352A"/>
    <w:rsid w:val="00F6480F"/>
    <w:rsid w:val="00F6550F"/>
    <w:rsid w:val="00F667AF"/>
    <w:rsid w:val="00F66F82"/>
    <w:rsid w:val="00F74BF1"/>
    <w:rsid w:val="00F77FEB"/>
    <w:rsid w:val="00F83448"/>
    <w:rsid w:val="00F8752C"/>
    <w:rsid w:val="00F90135"/>
    <w:rsid w:val="00F9060F"/>
    <w:rsid w:val="00F907E5"/>
    <w:rsid w:val="00F91A62"/>
    <w:rsid w:val="00F925A6"/>
    <w:rsid w:val="00F9414B"/>
    <w:rsid w:val="00FA054A"/>
    <w:rsid w:val="00FA531E"/>
    <w:rsid w:val="00FA614C"/>
    <w:rsid w:val="00FA70C9"/>
    <w:rsid w:val="00FB1607"/>
    <w:rsid w:val="00FC048F"/>
    <w:rsid w:val="00FC201D"/>
    <w:rsid w:val="00FC221A"/>
    <w:rsid w:val="00FC2941"/>
    <w:rsid w:val="00FC5A6A"/>
    <w:rsid w:val="00FD0556"/>
    <w:rsid w:val="00FD0C14"/>
    <w:rsid w:val="00FD0C7E"/>
    <w:rsid w:val="00FD0F29"/>
    <w:rsid w:val="00FD1F31"/>
    <w:rsid w:val="00FD3104"/>
    <w:rsid w:val="00FD51CE"/>
    <w:rsid w:val="00FD6206"/>
    <w:rsid w:val="00FD6C04"/>
    <w:rsid w:val="00FD70B6"/>
    <w:rsid w:val="00FE144B"/>
    <w:rsid w:val="00FE52C3"/>
    <w:rsid w:val="00FE5439"/>
    <w:rsid w:val="00FE6837"/>
    <w:rsid w:val="00FE7426"/>
    <w:rsid w:val="00FE745C"/>
    <w:rsid w:val="00FF06BF"/>
    <w:rsid w:val="00FF414F"/>
    <w:rsid w:val="00FF5B7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59D219"/>
  <w15:chartTrackingRefBased/>
  <w15:docId w15:val="{1E38DA14-EAA0-4698-97B1-E92769D0B5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qFormat="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iPriority="0"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9279AC"/>
    <w:pPr>
      <w:spacing w:after="120" w:line="360" w:lineRule="auto"/>
      <w:jc w:val="both"/>
    </w:pPr>
    <w:rPr>
      <w:rFonts w:ascii="Times New Roman" w:eastAsia="Calibri" w:hAnsi="Times New Roman" w:cs="Arial"/>
      <w:kern w:val="0"/>
      <w:sz w:val="24"/>
      <w14:ligatures w14:val="none"/>
    </w:rPr>
  </w:style>
  <w:style w:type="paragraph" w:styleId="berschrift1">
    <w:name w:val="heading 1"/>
    <w:aliases w:val="Ü 1-MitSeitenumbruch"/>
    <w:basedOn w:val="Standard"/>
    <w:next w:val="Standard"/>
    <w:link w:val="berschrift1Zchn"/>
    <w:uiPriority w:val="9"/>
    <w:qFormat/>
    <w:rsid w:val="009279AC"/>
    <w:pPr>
      <w:keepNext/>
      <w:keepLines/>
      <w:pageBreakBefore/>
      <w:numPr>
        <w:numId w:val="22"/>
      </w:numPr>
      <w:tabs>
        <w:tab w:val="left" w:pos="964"/>
      </w:tabs>
      <w:suppressAutoHyphens/>
      <w:jc w:val="left"/>
      <w:outlineLvl w:val="0"/>
    </w:pPr>
    <w:rPr>
      <w:rFonts w:eastAsia="MS Gothic" w:cs="Times New Roman"/>
      <w:b/>
      <w:bCs/>
      <w:sz w:val="32"/>
      <w:szCs w:val="28"/>
    </w:rPr>
  </w:style>
  <w:style w:type="paragraph" w:styleId="berschrift2">
    <w:name w:val="heading 2"/>
    <w:aliases w:val="Ü2"/>
    <w:basedOn w:val="Standard"/>
    <w:next w:val="Standard"/>
    <w:link w:val="berschrift2Zchn"/>
    <w:unhideWhenUsed/>
    <w:qFormat/>
    <w:rsid w:val="00BD43D5"/>
    <w:pPr>
      <w:keepNext/>
      <w:keepLines/>
      <w:numPr>
        <w:ilvl w:val="1"/>
        <w:numId w:val="22"/>
      </w:numPr>
      <w:tabs>
        <w:tab w:val="left" w:pos="964"/>
      </w:tabs>
      <w:spacing w:before="480"/>
      <w:ind w:left="680" w:hanging="680"/>
      <w:jc w:val="left"/>
      <w:outlineLvl w:val="1"/>
    </w:pPr>
    <w:rPr>
      <w:rFonts w:eastAsia="MS Gothic" w:cs="Times New Roman"/>
      <w:b/>
      <w:bCs/>
      <w:sz w:val="28"/>
      <w:szCs w:val="26"/>
    </w:rPr>
  </w:style>
  <w:style w:type="paragraph" w:styleId="berschrift3">
    <w:name w:val="heading 3"/>
    <w:aliases w:val="Ü3"/>
    <w:basedOn w:val="Standard"/>
    <w:next w:val="Standard"/>
    <w:link w:val="berschrift3Zchn"/>
    <w:unhideWhenUsed/>
    <w:qFormat/>
    <w:rsid w:val="009279AC"/>
    <w:pPr>
      <w:keepNext/>
      <w:keepLines/>
      <w:numPr>
        <w:ilvl w:val="2"/>
        <w:numId w:val="22"/>
      </w:numPr>
      <w:tabs>
        <w:tab w:val="left" w:pos="964"/>
      </w:tabs>
      <w:spacing w:before="480"/>
      <w:outlineLvl w:val="2"/>
    </w:pPr>
    <w:rPr>
      <w:rFonts w:eastAsia="MS Gothic" w:cs="Times New Roman"/>
      <w:b/>
      <w:bCs/>
    </w:rPr>
  </w:style>
  <w:style w:type="paragraph" w:styleId="berschrift4">
    <w:name w:val="heading 4"/>
    <w:aliases w:val="Ü4"/>
    <w:basedOn w:val="Standard"/>
    <w:next w:val="Standard"/>
    <w:link w:val="berschrift4Zchn"/>
    <w:unhideWhenUsed/>
    <w:qFormat/>
    <w:rsid w:val="009279AC"/>
    <w:pPr>
      <w:keepNext/>
      <w:keepLines/>
      <w:numPr>
        <w:ilvl w:val="3"/>
        <w:numId w:val="22"/>
      </w:numPr>
      <w:tabs>
        <w:tab w:val="left" w:pos="964"/>
      </w:tabs>
      <w:spacing w:before="480"/>
      <w:outlineLvl w:val="3"/>
    </w:pPr>
    <w:rPr>
      <w:rFonts w:eastAsia="MS Gothic" w:cs="Times New Roman"/>
      <w:b/>
      <w:bCs/>
      <w:iCs/>
    </w:rPr>
  </w:style>
  <w:style w:type="paragraph" w:styleId="berschrift5">
    <w:name w:val="heading 5"/>
    <w:aliases w:val="Ü5"/>
    <w:basedOn w:val="Standard"/>
    <w:next w:val="Standard"/>
    <w:link w:val="berschrift5Zchn"/>
    <w:unhideWhenUsed/>
    <w:qFormat/>
    <w:rsid w:val="009279AC"/>
    <w:pPr>
      <w:keepNext/>
      <w:keepLines/>
      <w:numPr>
        <w:ilvl w:val="4"/>
        <w:numId w:val="22"/>
      </w:numPr>
      <w:tabs>
        <w:tab w:val="left" w:pos="964"/>
      </w:tabs>
      <w:spacing w:before="360"/>
      <w:outlineLvl w:val="4"/>
    </w:pPr>
    <w:rPr>
      <w:rFonts w:eastAsia="MS Gothic" w:cs="Times New Roman"/>
      <w:b/>
    </w:rPr>
  </w:style>
  <w:style w:type="paragraph" w:styleId="berschrift6">
    <w:name w:val="heading 6"/>
    <w:basedOn w:val="Standard"/>
    <w:next w:val="Standard"/>
    <w:link w:val="berschrift6Zchn"/>
    <w:unhideWhenUsed/>
    <w:qFormat/>
    <w:rsid w:val="009279AC"/>
    <w:pPr>
      <w:keepNext/>
      <w:keepLines/>
      <w:numPr>
        <w:ilvl w:val="5"/>
        <w:numId w:val="22"/>
      </w:numPr>
      <w:spacing w:before="200" w:after="0"/>
      <w:outlineLvl w:val="5"/>
    </w:pPr>
    <w:rPr>
      <w:rFonts w:ascii="Cambria" w:eastAsia="MS Gothic" w:hAnsi="Cambria" w:cs="Times New Roman"/>
      <w:i/>
      <w:iCs/>
      <w:color w:val="243F60"/>
    </w:rPr>
  </w:style>
  <w:style w:type="paragraph" w:styleId="berschrift7">
    <w:name w:val="heading 7"/>
    <w:basedOn w:val="Standard"/>
    <w:next w:val="Standard"/>
    <w:link w:val="berschrift7Zchn"/>
    <w:unhideWhenUsed/>
    <w:qFormat/>
    <w:rsid w:val="009279AC"/>
    <w:pPr>
      <w:keepNext/>
      <w:keepLines/>
      <w:numPr>
        <w:ilvl w:val="6"/>
        <w:numId w:val="22"/>
      </w:numPr>
      <w:spacing w:before="200" w:after="0"/>
      <w:outlineLvl w:val="6"/>
    </w:pPr>
    <w:rPr>
      <w:rFonts w:ascii="Cambria" w:eastAsia="MS Gothic" w:hAnsi="Cambria" w:cs="Times New Roman"/>
      <w:i/>
      <w:iCs/>
      <w:color w:val="404040"/>
    </w:rPr>
  </w:style>
  <w:style w:type="paragraph" w:styleId="berschrift8">
    <w:name w:val="heading 8"/>
    <w:basedOn w:val="Standard"/>
    <w:next w:val="Standard"/>
    <w:link w:val="berschrift8Zchn"/>
    <w:unhideWhenUsed/>
    <w:qFormat/>
    <w:rsid w:val="009279AC"/>
    <w:pPr>
      <w:keepNext/>
      <w:keepLines/>
      <w:numPr>
        <w:ilvl w:val="7"/>
        <w:numId w:val="22"/>
      </w:numPr>
      <w:spacing w:before="200" w:after="0"/>
      <w:outlineLvl w:val="7"/>
    </w:pPr>
    <w:rPr>
      <w:rFonts w:ascii="Cambria" w:eastAsia="MS Gothic" w:hAnsi="Cambria" w:cs="Times New Roman"/>
      <w:color w:val="404040"/>
      <w:sz w:val="20"/>
      <w:szCs w:val="20"/>
    </w:rPr>
  </w:style>
  <w:style w:type="paragraph" w:styleId="berschrift9">
    <w:name w:val="heading 9"/>
    <w:basedOn w:val="Standard"/>
    <w:next w:val="Standard"/>
    <w:link w:val="berschrift9Zchn"/>
    <w:unhideWhenUsed/>
    <w:qFormat/>
    <w:rsid w:val="009279AC"/>
    <w:pPr>
      <w:keepNext/>
      <w:keepLines/>
      <w:numPr>
        <w:ilvl w:val="8"/>
        <w:numId w:val="22"/>
      </w:numPr>
      <w:spacing w:before="200" w:after="0"/>
      <w:outlineLvl w:val="8"/>
    </w:pPr>
    <w:rPr>
      <w:rFonts w:ascii="Cambria" w:eastAsia="MS Gothic" w:hAnsi="Cambria" w:cs="Times New Roman"/>
      <w:i/>
      <w:iCs/>
      <w:color w:val="404040"/>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basedOn w:val="Standard"/>
    <w:next w:val="Standard"/>
    <w:uiPriority w:val="99"/>
    <w:unhideWhenUsed/>
    <w:qFormat/>
    <w:rsid w:val="009279AC"/>
    <w:pPr>
      <w:tabs>
        <w:tab w:val="left" w:pos="1418"/>
        <w:tab w:val="right" w:leader="dot" w:pos="9061"/>
      </w:tabs>
    </w:pPr>
  </w:style>
  <w:style w:type="paragraph" w:customStyle="1" w:styleId="AbbMitRahmen">
    <w:name w:val="AbbMitRahmen"/>
    <w:basedOn w:val="Standard"/>
    <w:next w:val="Standard"/>
    <w:link w:val="AbbMitRahmenZchn"/>
    <w:qFormat/>
    <w:rsid w:val="00A717E6"/>
    <w:pPr>
      <w:spacing w:before="480" w:line="240" w:lineRule="auto"/>
      <w:jc w:val="center"/>
    </w:pPr>
  </w:style>
  <w:style w:type="character" w:customStyle="1" w:styleId="AbbMitRahmenZchn">
    <w:name w:val="AbbMitRahmen Zchn"/>
    <w:basedOn w:val="Absatz-Standardschriftart"/>
    <w:link w:val="AbbMitRahmen"/>
    <w:rsid w:val="00A717E6"/>
    <w:rPr>
      <w:rFonts w:ascii="Times New Roman" w:eastAsia="Calibri" w:hAnsi="Times New Roman" w:cs="Arial"/>
      <w:kern w:val="0"/>
      <w:sz w:val="24"/>
      <w14:ligatures w14:val="none"/>
    </w:rPr>
  </w:style>
  <w:style w:type="paragraph" w:customStyle="1" w:styleId="Abstract">
    <w:name w:val="Abstract"/>
    <w:rsid w:val="009279A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character" w:customStyle="1" w:styleId="berschrift1Zchn">
    <w:name w:val="Überschrift 1 Zchn"/>
    <w:aliases w:val="Ü 1-MitSeitenumbruch Zchn"/>
    <w:link w:val="berschrift1"/>
    <w:uiPriority w:val="9"/>
    <w:rsid w:val="009279AC"/>
    <w:rPr>
      <w:rFonts w:ascii="Times New Roman" w:eastAsia="MS Gothic" w:hAnsi="Times New Roman" w:cs="Times New Roman"/>
      <w:b/>
      <w:bCs/>
      <w:kern w:val="0"/>
      <w:sz w:val="32"/>
      <w:szCs w:val="28"/>
      <w14:ligatures w14:val="none"/>
    </w:rPr>
  </w:style>
  <w:style w:type="paragraph" w:customStyle="1" w:styleId="Anhang1">
    <w:name w:val="Anhang 1"/>
    <w:basedOn w:val="berschrift1"/>
    <w:rsid w:val="009279AC"/>
    <w:pPr>
      <w:keepLines w:val="0"/>
      <w:pageBreakBefore w:val="0"/>
      <w:numPr>
        <w:numId w:val="2"/>
      </w:numPr>
      <w:tabs>
        <w:tab w:val="clear" w:pos="964"/>
        <w:tab w:val="num" w:pos="360"/>
      </w:tabs>
      <w:suppressAutoHyphens w:val="0"/>
      <w:spacing w:before="200" w:after="60"/>
    </w:pPr>
    <w:rPr>
      <w:rFonts w:ascii="Arial" w:eastAsia="MS Mincho" w:hAnsi="Arial" w:cs="Arial"/>
      <w:kern w:val="32"/>
      <w:szCs w:val="32"/>
      <w:lang w:val="it-IT" w:eastAsia="de-DE"/>
    </w:rPr>
  </w:style>
  <w:style w:type="paragraph" w:customStyle="1" w:styleId="AnhangA1">
    <w:name w:val="Anhang A1"/>
    <w:basedOn w:val="berschrift1"/>
    <w:next w:val="Standard"/>
    <w:qFormat/>
    <w:rsid w:val="009279AC"/>
    <w:pPr>
      <w:numPr>
        <w:numId w:val="3"/>
      </w:numPr>
    </w:pPr>
  </w:style>
  <w:style w:type="paragraph" w:customStyle="1" w:styleId="Aufz1">
    <w:name w:val="Aufz1"/>
    <w:basedOn w:val="Standard"/>
    <w:qFormat/>
    <w:rsid w:val="009279AC"/>
    <w:pPr>
      <w:numPr>
        <w:numId w:val="4"/>
      </w:numPr>
      <w:spacing w:after="0"/>
      <w:contextualSpacing/>
      <w:jc w:val="left"/>
    </w:pPr>
    <w:rPr>
      <w:lang w:val="en-US"/>
    </w:rPr>
  </w:style>
  <w:style w:type="paragraph" w:customStyle="1" w:styleId="Aufz1Num">
    <w:name w:val="Aufz1Num"/>
    <w:basedOn w:val="Aufz1"/>
    <w:qFormat/>
    <w:rsid w:val="009279AC"/>
    <w:pPr>
      <w:ind w:left="714" w:hanging="357"/>
    </w:pPr>
  </w:style>
  <w:style w:type="paragraph" w:styleId="Listenabsatz">
    <w:name w:val="List Paragraph"/>
    <w:aliases w:val="Li1"/>
    <w:basedOn w:val="Standard"/>
    <w:link w:val="ListenabsatzZchn"/>
    <w:uiPriority w:val="34"/>
    <w:qFormat/>
    <w:rsid w:val="009279AC"/>
    <w:pPr>
      <w:ind w:left="720"/>
      <w:contextualSpacing/>
    </w:pPr>
  </w:style>
  <w:style w:type="character" w:customStyle="1" w:styleId="ListenabsatzZchn">
    <w:name w:val="Listenabsatz Zchn"/>
    <w:aliases w:val="Li1 Zchn"/>
    <w:link w:val="Listenabsatz"/>
    <w:uiPriority w:val="34"/>
    <w:rsid w:val="009279AC"/>
    <w:rPr>
      <w:rFonts w:ascii="Times New Roman" w:eastAsia="Calibri" w:hAnsi="Times New Roman" w:cs="Arial"/>
      <w:kern w:val="0"/>
      <w:sz w:val="24"/>
      <w14:ligatures w14:val="none"/>
    </w:rPr>
  </w:style>
  <w:style w:type="paragraph" w:customStyle="1" w:styleId="Aufz2">
    <w:name w:val="Aufz2"/>
    <w:basedOn w:val="Listenabsatz"/>
    <w:link w:val="Aufz2Zchn"/>
    <w:rsid w:val="009279AC"/>
    <w:pPr>
      <w:numPr>
        <w:numId w:val="6"/>
      </w:numPr>
      <w:spacing w:after="0"/>
    </w:pPr>
  </w:style>
  <w:style w:type="character" w:customStyle="1" w:styleId="Aufz2Zchn">
    <w:name w:val="Aufz2 Zchn"/>
    <w:link w:val="Aufz2"/>
    <w:rsid w:val="009279AC"/>
    <w:rPr>
      <w:rFonts w:ascii="Times New Roman" w:eastAsia="Calibri" w:hAnsi="Times New Roman" w:cs="Arial"/>
      <w:kern w:val="0"/>
      <w:sz w:val="24"/>
      <w14:ligatures w14:val="none"/>
    </w:rPr>
  </w:style>
  <w:style w:type="paragraph" w:customStyle="1" w:styleId="Author">
    <w:name w:val="Author"/>
    <w:rsid w:val="009279AC"/>
    <w:pPr>
      <w:spacing w:before="360" w:after="40" w:line="240" w:lineRule="auto"/>
      <w:jc w:val="center"/>
    </w:pPr>
    <w:rPr>
      <w:rFonts w:ascii="Times New Roman" w:eastAsia="SimSun" w:hAnsi="Times New Roman" w:cs="Times New Roman"/>
      <w:noProof/>
      <w:kern w:val="0"/>
      <w:lang w:val="en-US"/>
      <w14:ligatures w14:val="none"/>
    </w:rPr>
  </w:style>
  <w:style w:type="paragraph" w:styleId="Beschriftung">
    <w:name w:val="caption"/>
    <w:basedOn w:val="Standard"/>
    <w:next w:val="Standard"/>
    <w:qFormat/>
    <w:rsid w:val="00A717E6"/>
    <w:pPr>
      <w:tabs>
        <w:tab w:val="left" w:pos="851"/>
      </w:tabs>
      <w:spacing w:before="120" w:after="0" w:line="240" w:lineRule="auto"/>
      <w:jc w:val="left"/>
    </w:pPr>
    <w:rPr>
      <w:bCs/>
      <w:szCs w:val="18"/>
    </w:rPr>
  </w:style>
  <w:style w:type="character" w:styleId="BesuchterLink">
    <w:name w:val="FollowedHyperlink"/>
    <w:uiPriority w:val="99"/>
    <w:semiHidden/>
    <w:unhideWhenUsed/>
    <w:rsid w:val="009279AC"/>
    <w:rPr>
      <w:color w:val="800080"/>
      <w:u w:val="single"/>
    </w:rPr>
  </w:style>
  <w:style w:type="paragraph" w:styleId="Textkrper">
    <w:name w:val="Body Text"/>
    <w:basedOn w:val="Standard"/>
    <w:link w:val="TextkrperZchn"/>
    <w:rsid w:val="009279AC"/>
    <w:pPr>
      <w:spacing w:before="120"/>
      <w:jc w:val="center"/>
    </w:pPr>
    <w:rPr>
      <w:rFonts w:eastAsia="Times New Roman" w:cs="Times New Roman"/>
      <w:b/>
      <w:bCs/>
      <w:kern w:val="28"/>
      <w:sz w:val="36"/>
      <w:szCs w:val="20"/>
      <w:lang w:eastAsia="de-DE"/>
    </w:rPr>
  </w:style>
  <w:style w:type="character" w:customStyle="1" w:styleId="TextkrperZchn">
    <w:name w:val="Textkörper Zchn"/>
    <w:link w:val="Textkrper"/>
    <w:rsid w:val="009279AC"/>
    <w:rPr>
      <w:rFonts w:ascii="Times New Roman" w:eastAsia="Times New Roman" w:hAnsi="Times New Roman" w:cs="Times New Roman"/>
      <w:b/>
      <w:bCs/>
      <w:kern w:val="28"/>
      <w:sz w:val="36"/>
      <w:szCs w:val="20"/>
      <w:lang w:eastAsia="de-DE"/>
      <w14:ligatures w14:val="none"/>
    </w:rPr>
  </w:style>
  <w:style w:type="paragraph" w:customStyle="1" w:styleId="bulletlist">
    <w:name w:val="bullet list"/>
    <w:basedOn w:val="Textkrper"/>
    <w:rsid w:val="009279AC"/>
    <w:pPr>
      <w:numPr>
        <w:numId w:val="7"/>
      </w:numPr>
      <w:tabs>
        <w:tab w:val="clear" w:pos="648"/>
        <w:tab w:val="left" w:pos="288"/>
      </w:tabs>
      <w:spacing w:before="0" w:line="228" w:lineRule="auto"/>
      <w:jc w:val="both"/>
    </w:pPr>
    <w:rPr>
      <w:rFonts w:eastAsia="SimSun"/>
      <w:b w:val="0"/>
      <w:bCs w:val="0"/>
      <w:spacing w:val="-1"/>
      <w:kern w:val="0"/>
      <w:sz w:val="20"/>
      <w:lang w:val="x-none" w:eastAsia="x-none"/>
    </w:rPr>
  </w:style>
  <w:style w:type="character" w:customStyle="1" w:styleId="Code">
    <w:name w:val="Code"/>
    <w:qFormat/>
    <w:rsid w:val="009D50AB"/>
    <w:rPr>
      <w:rFonts w:ascii="Courier New" w:hAnsi="Courier New"/>
      <w:sz w:val="24"/>
    </w:rPr>
  </w:style>
  <w:style w:type="paragraph" w:customStyle="1" w:styleId="CodeMitRahmen">
    <w:name w:val="CodeMitRahmen"/>
    <w:basedOn w:val="Standard"/>
    <w:qFormat/>
    <w:rsid w:val="009279AC"/>
    <w:pPr>
      <w:pBdr>
        <w:top w:val="single" w:sz="4" w:space="1" w:color="auto"/>
        <w:left w:val="single" w:sz="4" w:space="4" w:color="auto"/>
        <w:bottom w:val="single" w:sz="4" w:space="1" w:color="auto"/>
        <w:right w:val="single" w:sz="4" w:space="4" w:color="auto"/>
      </w:pBdr>
      <w:spacing w:line="240" w:lineRule="auto"/>
      <w:jc w:val="left"/>
    </w:pPr>
    <w:rPr>
      <w:rFonts w:ascii="Courier New" w:hAnsi="Courier New"/>
      <w:lang w:val="en-US"/>
    </w:rPr>
  </w:style>
  <w:style w:type="paragraph" w:customStyle="1" w:styleId="Definition">
    <w:name w:val="Definition"/>
    <w:basedOn w:val="Standard"/>
    <w:next w:val="Standard"/>
    <w:qFormat/>
    <w:rsid w:val="009279AC"/>
    <w:pPr>
      <w:pBdr>
        <w:top w:val="single" w:sz="6" w:space="4" w:color="auto"/>
        <w:left w:val="single" w:sz="6" w:space="4" w:color="auto"/>
        <w:bottom w:val="single" w:sz="6" w:space="4" w:color="auto"/>
        <w:right w:val="single" w:sz="6" w:space="4" w:color="auto"/>
      </w:pBdr>
      <w:shd w:val="pct10" w:color="auto" w:fill="auto"/>
      <w:overflowPunct w:val="0"/>
      <w:autoSpaceDE w:val="0"/>
      <w:autoSpaceDN w:val="0"/>
      <w:adjustRightInd w:val="0"/>
      <w:spacing w:after="180" w:line="280" w:lineRule="exact"/>
      <w:ind w:left="113" w:right="113"/>
      <w:jc w:val="left"/>
      <w:textAlignment w:val="baseline"/>
    </w:pPr>
    <w:rPr>
      <w:rFonts w:eastAsia="Times New Roman" w:cs="Times New Roman"/>
      <w:szCs w:val="20"/>
      <w:lang w:eastAsia="de-DE"/>
    </w:rPr>
  </w:style>
  <w:style w:type="paragraph" w:customStyle="1" w:styleId="equation">
    <w:name w:val="equation"/>
    <w:basedOn w:val="Standard"/>
    <w:rsid w:val="009279AC"/>
    <w:pPr>
      <w:tabs>
        <w:tab w:val="center" w:pos="2520"/>
        <w:tab w:val="right" w:pos="5040"/>
      </w:tabs>
      <w:spacing w:before="240" w:after="240" w:line="216" w:lineRule="auto"/>
      <w:jc w:val="center"/>
    </w:pPr>
    <w:rPr>
      <w:rFonts w:ascii="Symbol" w:eastAsia="SimSun" w:hAnsi="Symbol" w:cs="Symbol"/>
      <w:sz w:val="20"/>
      <w:szCs w:val="20"/>
      <w:lang w:val="en-US"/>
    </w:rPr>
  </w:style>
  <w:style w:type="paragraph" w:customStyle="1" w:styleId="figurecaption">
    <w:name w:val="figure caption"/>
    <w:rsid w:val="009279AC"/>
    <w:pPr>
      <w:numPr>
        <w:numId w:val="8"/>
      </w:numPr>
      <w:tabs>
        <w:tab w:val="left" w:pos="533"/>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279AC"/>
    <w:pPr>
      <w:framePr w:hSpace="187" w:vSpace="187" w:wrap="notBeside" w:vAnchor="text" w:hAnchor="page" w:x="6121" w:y="577"/>
      <w:numPr>
        <w:numId w:val="9"/>
      </w:numPr>
      <w:spacing w:after="40" w:line="240" w:lineRule="auto"/>
    </w:pPr>
    <w:rPr>
      <w:rFonts w:ascii="Times New Roman" w:eastAsia="SimSun" w:hAnsi="Times New Roman" w:cs="Times New Roman"/>
      <w:kern w:val="0"/>
      <w:sz w:val="16"/>
      <w:szCs w:val="16"/>
      <w:lang w:val="en-US"/>
      <w14:ligatures w14:val="none"/>
    </w:rPr>
  </w:style>
  <w:style w:type="paragraph" w:styleId="Funotentext">
    <w:name w:val="footnote text"/>
    <w:basedOn w:val="Standard"/>
    <w:link w:val="FunotentextZchn"/>
    <w:unhideWhenUsed/>
    <w:rsid w:val="009279AC"/>
    <w:pPr>
      <w:spacing w:after="0" w:line="240" w:lineRule="auto"/>
    </w:pPr>
    <w:rPr>
      <w:sz w:val="20"/>
      <w:szCs w:val="20"/>
    </w:rPr>
  </w:style>
  <w:style w:type="character" w:customStyle="1" w:styleId="FunotentextZchn">
    <w:name w:val="Fußnotentext Zchn"/>
    <w:link w:val="Funotentext"/>
    <w:rsid w:val="009279AC"/>
    <w:rPr>
      <w:rFonts w:ascii="Times New Roman" w:eastAsia="Calibri" w:hAnsi="Times New Roman" w:cs="Arial"/>
      <w:kern w:val="0"/>
      <w:sz w:val="20"/>
      <w:szCs w:val="20"/>
      <w14:ligatures w14:val="none"/>
    </w:rPr>
  </w:style>
  <w:style w:type="character" w:styleId="Funotenzeichen">
    <w:name w:val="footnote reference"/>
    <w:unhideWhenUsed/>
    <w:rsid w:val="009279AC"/>
    <w:rPr>
      <w:vertAlign w:val="superscript"/>
    </w:rPr>
  </w:style>
  <w:style w:type="paragraph" w:styleId="Fuzeile">
    <w:name w:val="footer"/>
    <w:basedOn w:val="Standard"/>
    <w:link w:val="FuzeileZchn"/>
    <w:unhideWhenUsed/>
    <w:rsid w:val="009279AC"/>
    <w:pPr>
      <w:tabs>
        <w:tab w:val="center" w:pos="4536"/>
        <w:tab w:val="right" w:pos="9072"/>
      </w:tabs>
    </w:pPr>
  </w:style>
  <w:style w:type="character" w:customStyle="1" w:styleId="FuzeileZchn">
    <w:name w:val="Fußzeile Zchn"/>
    <w:basedOn w:val="Absatz-Standardschriftart"/>
    <w:link w:val="Fuzeile"/>
    <w:rsid w:val="009279AC"/>
    <w:rPr>
      <w:rFonts w:ascii="Times New Roman" w:eastAsia="Calibri" w:hAnsi="Times New Roman" w:cs="Arial"/>
      <w:kern w:val="0"/>
      <w:sz w:val="24"/>
      <w14:ligatures w14:val="none"/>
    </w:rPr>
  </w:style>
  <w:style w:type="character" w:styleId="Hervorhebung">
    <w:name w:val="Emphasis"/>
    <w:qFormat/>
    <w:rsid w:val="009279AC"/>
    <w:rPr>
      <w:rFonts w:ascii="Times New Roman" w:hAnsi="Times New Roman"/>
      <w:i/>
      <w:iCs/>
      <w:color w:val="auto"/>
      <w:sz w:val="24"/>
    </w:rPr>
  </w:style>
  <w:style w:type="paragraph" w:styleId="HTMLVorformatiert">
    <w:name w:val="HTML Preformatted"/>
    <w:basedOn w:val="Standard"/>
    <w:link w:val="HTMLVorformatiertZchn"/>
    <w:uiPriority w:val="99"/>
    <w:semiHidden/>
    <w:unhideWhenUsed/>
    <w:rsid w:val="00927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link w:val="HTMLVorformatiert"/>
    <w:uiPriority w:val="99"/>
    <w:semiHidden/>
    <w:rsid w:val="009279AC"/>
    <w:rPr>
      <w:rFonts w:ascii="Courier New" w:eastAsia="Times New Roman" w:hAnsi="Courier New" w:cs="Courier New"/>
      <w:kern w:val="0"/>
      <w:sz w:val="20"/>
      <w:szCs w:val="20"/>
      <w:lang w:eastAsia="de-DE"/>
      <w14:ligatures w14:val="none"/>
    </w:rPr>
  </w:style>
  <w:style w:type="character" w:styleId="Hyperlink">
    <w:name w:val="Hyperlink"/>
    <w:uiPriority w:val="99"/>
    <w:unhideWhenUsed/>
    <w:rsid w:val="009279AC"/>
    <w:rPr>
      <w:color w:val="0000FF"/>
      <w:u w:val="single"/>
    </w:rPr>
  </w:style>
  <w:style w:type="paragraph" w:styleId="Inhaltsverzeichnisberschrift">
    <w:name w:val="TOC Heading"/>
    <w:basedOn w:val="berschrift1"/>
    <w:next w:val="Standard"/>
    <w:uiPriority w:val="39"/>
    <w:semiHidden/>
    <w:qFormat/>
    <w:rsid w:val="009279AC"/>
    <w:pPr>
      <w:spacing w:line="276" w:lineRule="auto"/>
      <w:outlineLvl w:val="9"/>
    </w:pPr>
    <w:rPr>
      <w:rFonts w:eastAsiaTheme="majorEastAsia" w:cstheme="majorBidi"/>
      <w:lang w:eastAsia="de-DE"/>
    </w:rPr>
  </w:style>
  <w:style w:type="paragraph" w:customStyle="1" w:styleId="IV-1">
    <w:name w:val="IV-1"/>
    <w:basedOn w:val="Standard"/>
    <w:semiHidden/>
    <w:rsid w:val="009279AC"/>
    <w:pPr>
      <w:tabs>
        <w:tab w:val="left" w:pos="170"/>
      </w:tabs>
    </w:pPr>
    <w:rPr>
      <w:rFonts w:cs="Times New Roman"/>
      <w:szCs w:val="24"/>
    </w:rPr>
  </w:style>
  <w:style w:type="paragraph" w:customStyle="1" w:styleId="IV-2">
    <w:name w:val="IV-2"/>
    <w:basedOn w:val="IV-1"/>
    <w:semiHidden/>
    <w:rsid w:val="009279AC"/>
    <w:pPr>
      <w:tabs>
        <w:tab w:val="left" w:pos="454"/>
      </w:tabs>
      <w:ind w:left="170"/>
    </w:pPr>
  </w:style>
  <w:style w:type="table" w:customStyle="1" w:styleId="JT1">
    <w:name w:val="JT1"/>
    <w:basedOn w:val="NormaleTabelle"/>
    <w:uiPriority w:val="99"/>
    <w:rsid w:val="009279AC"/>
    <w:pPr>
      <w:spacing w:after="0" w:line="200" w:lineRule="exact"/>
      <w:jc w:val="center"/>
    </w:pPr>
    <w:rPr>
      <w:rFonts w:ascii="Times New Roman" w:eastAsia="Times New Roman" w:hAnsi="Times New Roman" w:cs="Times New Roman"/>
      <w:color w:val="000000"/>
      <w:kern w:val="0"/>
      <w:sz w:val="20"/>
      <w:szCs w:val="20"/>
      <w:lang w:eastAsia="de-DE"/>
      <w14:ligatures w14:val="none"/>
    </w:rPr>
    <w:tblPr>
      <w:tblStyleRowBandSize w:val="1"/>
      <w:jc w:val="center"/>
      <w:tblBorders>
        <w:top w:val="single" w:sz="4" w:space="0" w:color="000000"/>
        <w:left w:val="single" w:sz="4" w:space="0" w:color="000000"/>
        <w:bottom w:val="single" w:sz="4" w:space="0" w:color="000000"/>
        <w:right w:val="single" w:sz="4" w:space="0" w:color="000000"/>
      </w:tblBorders>
      <w:tblCellMar>
        <w:top w:w="57" w:type="dxa"/>
        <w:bottom w:w="57" w:type="dxa"/>
      </w:tblCellMar>
    </w:tblPr>
    <w:trPr>
      <w:jc w:val="center"/>
    </w:trPr>
    <w:tblStylePr w:type="firstRow">
      <w:pPr>
        <w:jc w:val="left"/>
      </w:pPr>
      <w:rPr>
        <w:b/>
        <w:sz w:val="20"/>
      </w:rPr>
      <w:tblPr/>
      <w:tcPr>
        <w:shd w:val="clear" w:color="auto" w:fill="808080"/>
        <w:vAlign w:val="center"/>
      </w:tcPr>
    </w:tblStylePr>
    <w:tblStylePr w:type="band1Horz">
      <w:rPr>
        <w:sz w:val="20"/>
      </w:rPr>
    </w:tblStylePr>
    <w:tblStylePr w:type="band2Horz">
      <w:rPr>
        <w:sz w:val="20"/>
      </w:rPr>
      <w:tblPr/>
      <w:tcPr>
        <w:shd w:val="clear" w:color="auto" w:fill="D9D9D9"/>
      </w:tcPr>
    </w:tblStylePr>
  </w:style>
  <w:style w:type="paragraph" w:styleId="KeinLeerraum">
    <w:name w:val="No Spacing"/>
    <w:uiPriority w:val="1"/>
    <w:rsid w:val="009279AC"/>
    <w:pPr>
      <w:pBdr>
        <w:top w:val="single" w:sz="4" w:space="5" w:color="0000FF"/>
        <w:left w:val="single" w:sz="4" w:space="2" w:color="0000FF"/>
        <w:bottom w:val="single" w:sz="4" w:space="5" w:color="0000FF"/>
        <w:right w:val="single" w:sz="4" w:space="2" w:color="0000FF"/>
      </w:pBdr>
      <w:spacing w:before="480" w:after="0" w:line="240" w:lineRule="auto"/>
      <w:jc w:val="center"/>
    </w:pPr>
    <w:rPr>
      <w:rFonts w:ascii="Times New Roman" w:eastAsia="Calibri" w:hAnsi="Times New Roman" w:cs="Arial"/>
      <w:kern w:val="0"/>
      <w:sz w:val="24"/>
      <w14:ligatures w14:val="none"/>
    </w:rPr>
  </w:style>
  <w:style w:type="paragraph" w:customStyle="1" w:styleId="Keywords">
    <w:name w:val="Keywords"/>
    <w:basedOn w:val="Abstract"/>
    <w:qFormat/>
    <w:rsid w:val="009279AC"/>
    <w:pPr>
      <w:spacing w:after="120"/>
      <w:ind w:firstLine="274"/>
    </w:pPr>
    <w:rPr>
      <w:i/>
    </w:rPr>
  </w:style>
  <w:style w:type="paragraph" w:styleId="Kommentartext">
    <w:name w:val="annotation text"/>
    <w:basedOn w:val="Standard"/>
    <w:link w:val="KommentartextZchn"/>
    <w:uiPriority w:val="99"/>
    <w:semiHidden/>
    <w:unhideWhenUsed/>
    <w:rsid w:val="009279AC"/>
    <w:pPr>
      <w:spacing w:line="240" w:lineRule="auto"/>
    </w:pPr>
    <w:rPr>
      <w:sz w:val="20"/>
      <w:szCs w:val="20"/>
    </w:rPr>
  </w:style>
  <w:style w:type="character" w:customStyle="1" w:styleId="KommentartextZchn">
    <w:name w:val="Kommentartext Zchn"/>
    <w:link w:val="Kommentartext"/>
    <w:uiPriority w:val="99"/>
    <w:semiHidden/>
    <w:rsid w:val="009279AC"/>
    <w:rPr>
      <w:rFonts w:ascii="Times New Roman" w:eastAsia="Calibri" w:hAnsi="Times New Roman" w:cs="Arial"/>
      <w:kern w:val="0"/>
      <w:sz w:val="20"/>
      <w:szCs w:val="20"/>
      <w14:ligatures w14:val="none"/>
    </w:rPr>
  </w:style>
  <w:style w:type="paragraph" w:styleId="Kommentarthema">
    <w:name w:val="annotation subject"/>
    <w:basedOn w:val="Kommentartext"/>
    <w:next w:val="Kommentartext"/>
    <w:link w:val="KommentarthemaZchn"/>
    <w:uiPriority w:val="99"/>
    <w:semiHidden/>
    <w:unhideWhenUsed/>
    <w:rsid w:val="009279AC"/>
    <w:rPr>
      <w:b/>
      <w:bCs/>
    </w:rPr>
  </w:style>
  <w:style w:type="character" w:customStyle="1" w:styleId="KommentarthemaZchn">
    <w:name w:val="Kommentarthema Zchn"/>
    <w:link w:val="Kommentarthema"/>
    <w:uiPriority w:val="99"/>
    <w:semiHidden/>
    <w:rsid w:val="009279AC"/>
    <w:rPr>
      <w:rFonts w:ascii="Times New Roman" w:eastAsia="Calibri" w:hAnsi="Times New Roman" w:cs="Arial"/>
      <w:b/>
      <w:bCs/>
      <w:kern w:val="0"/>
      <w:sz w:val="20"/>
      <w:szCs w:val="20"/>
      <w14:ligatures w14:val="none"/>
    </w:rPr>
  </w:style>
  <w:style w:type="character" w:styleId="Kommentarzeichen">
    <w:name w:val="annotation reference"/>
    <w:uiPriority w:val="99"/>
    <w:semiHidden/>
    <w:unhideWhenUsed/>
    <w:rsid w:val="009279AC"/>
    <w:rPr>
      <w:sz w:val="16"/>
      <w:szCs w:val="16"/>
    </w:rPr>
  </w:style>
  <w:style w:type="paragraph" w:styleId="Kopfzeile">
    <w:name w:val="header"/>
    <w:basedOn w:val="Standard"/>
    <w:link w:val="KopfzeileZchn"/>
    <w:uiPriority w:val="99"/>
    <w:semiHidden/>
    <w:qFormat/>
    <w:rsid w:val="009279AC"/>
    <w:pPr>
      <w:pBdr>
        <w:bottom w:val="single" w:sz="4" w:space="1" w:color="auto"/>
      </w:pBdr>
      <w:tabs>
        <w:tab w:val="center" w:pos="4536"/>
        <w:tab w:val="right" w:pos="9072"/>
      </w:tabs>
    </w:pPr>
  </w:style>
  <w:style w:type="character" w:customStyle="1" w:styleId="KopfzeileZchn">
    <w:name w:val="Kopfzeile Zchn"/>
    <w:link w:val="Kopfzeile"/>
    <w:uiPriority w:val="99"/>
    <w:semiHidden/>
    <w:rsid w:val="009279AC"/>
    <w:rPr>
      <w:rFonts w:ascii="Times New Roman" w:eastAsia="Calibri" w:hAnsi="Times New Roman" w:cs="Arial"/>
      <w:kern w:val="0"/>
      <w:sz w:val="24"/>
      <w14:ligatures w14:val="none"/>
    </w:rPr>
  </w:style>
  <w:style w:type="paragraph" w:customStyle="1" w:styleId="LitVerz">
    <w:name w:val="LitVerz"/>
    <w:basedOn w:val="Standard"/>
    <w:qFormat/>
    <w:rsid w:val="009279AC"/>
    <w:pPr>
      <w:spacing w:line="264" w:lineRule="auto"/>
      <w:ind w:left="1985" w:hanging="1985"/>
      <w:jc w:val="left"/>
    </w:pPr>
    <w:rPr>
      <w:rFonts w:cs="Times New Roman"/>
      <w:szCs w:val="24"/>
    </w:rPr>
  </w:style>
  <w:style w:type="character" w:customStyle="1" w:styleId="NichtaufgelsteErwhnung1">
    <w:name w:val="Nicht aufgelöste Erwähnung1"/>
    <w:basedOn w:val="Absatz-Standardschriftart"/>
    <w:uiPriority w:val="99"/>
    <w:semiHidden/>
    <w:unhideWhenUsed/>
    <w:rsid w:val="009279AC"/>
    <w:rPr>
      <w:color w:val="605E5C"/>
      <w:shd w:val="clear" w:color="auto" w:fill="E1DFDD"/>
    </w:rPr>
  </w:style>
  <w:style w:type="paragraph" w:styleId="NurText">
    <w:name w:val="Plain Text"/>
    <w:basedOn w:val="Standard"/>
    <w:link w:val="NurTextZchn"/>
    <w:uiPriority w:val="99"/>
    <w:semiHidden/>
    <w:unhideWhenUsed/>
    <w:rsid w:val="009279AC"/>
    <w:pPr>
      <w:spacing w:after="0" w:line="240" w:lineRule="auto"/>
      <w:jc w:val="left"/>
    </w:pPr>
    <w:rPr>
      <w:rFonts w:ascii="Calibri" w:hAnsi="Calibri"/>
      <w:sz w:val="22"/>
      <w:szCs w:val="21"/>
    </w:rPr>
  </w:style>
  <w:style w:type="character" w:customStyle="1" w:styleId="NurTextZchn">
    <w:name w:val="Nur Text Zchn"/>
    <w:link w:val="NurText"/>
    <w:uiPriority w:val="99"/>
    <w:semiHidden/>
    <w:rsid w:val="009279AC"/>
    <w:rPr>
      <w:rFonts w:ascii="Calibri" w:eastAsia="Calibri" w:hAnsi="Calibri" w:cs="Arial"/>
      <w:kern w:val="0"/>
      <w:szCs w:val="21"/>
      <w14:ligatures w14:val="none"/>
    </w:rPr>
  </w:style>
  <w:style w:type="paragraph" w:customStyle="1" w:styleId="papertitle">
    <w:name w:val="paper title"/>
    <w:rsid w:val="009279AC"/>
    <w:pPr>
      <w:spacing w:after="120" w:line="240" w:lineRule="auto"/>
      <w:jc w:val="center"/>
    </w:pPr>
    <w:rPr>
      <w:rFonts w:ascii="Times New Roman" w:eastAsia="MS Mincho" w:hAnsi="Times New Roman" w:cs="Times New Roman"/>
      <w:noProof/>
      <w:kern w:val="0"/>
      <w:sz w:val="48"/>
      <w:szCs w:val="48"/>
      <w:lang w:val="en-US"/>
      <w14:ligatures w14:val="none"/>
    </w:rPr>
  </w:style>
  <w:style w:type="character" w:styleId="Platzhaltertext">
    <w:name w:val="Placeholder Text"/>
    <w:uiPriority w:val="99"/>
    <w:semiHidden/>
    <w:rsid w:val="009279AC"/>
    <w:rPr>
      <w:color w:val="808080"/>
    </w:rPr>
  </w:style>
  <w:style w:type="paragraph" w:customStyle="1" w:styleId="references">
    <w:name w:val="references"/>
    <w:rsid w:val="009279AC"/>
    <w:pPr>
      <w:numPr>
        <w:numId w:val="11"/>
      </w:numPr>
      <w:spacing w:after="50" w:line="180" w:lineRule="exact"/>
      <w:jc w:val="both"/>
    </w:pPr>
    <w:rPr>
      <w:rFonts w:ascii="Times New Roman" w:eastAsia="MS Mincho" w:hAnsi="Times New Roman" w:cs="Times New Roman"/>
      <w:noProof/>
      <w:kern w:val="0"/>
      <w:sz w:val="16"/>
      <w:szCs w:val="16"/>
      <w:lang w:val="en-US"/>
      <w14:ligatures w14:val="none"/>
    </w:rPr>
  </w:style>
  <w:style w:type="character" w:styleId="SchwacheHervorhebung">
    <w:name w:val="Subtle Emphasis"/>
    <w:uiPriority w:val="19"/>
    <w:rsid w:val="009279AC"/>
    <w:rPr>
      <w:i/>
      <w:iCs/>
      <w:color w:val="808080"/>
    </w:rPr>
  </w:style>
  <w:style w:type="paragraph" w:customStyle="1" w:styleId="sponsors">
    <w:name w:val="sponsors"/>
    <w:rsid w:val="009279A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styleId="Sprechblasentext">
    <w:name w:val="Balloon Text"/>
    <w:basedOn w:val="Standard"/>
    <w:link w:val="SprechblasentextZchn"/>
    <w:uiPriority w:val="99"/>
    <w:semiHidden/>
    <w:unhideWhenUsed/>
    <w:rsid w:val="009279AC"/>
    <w:rPr>
      <w:rFonts w:ascii="Tahoma" w:hAnsi="Tahoma" w:cs="Tahoma"/>
      <w:sz w:val="16"/>
      <w:szCs w:val="16"/>
    </w:rPr>
  </w:style>
  <w:style w:type="character" w:customStyle="1" w:styleId="SprechblasentextZchn">
    <w:name w:val="Sprechblasentext Zchn"/>
    <w:link w:val="Sprechblasentext"/>
    <w:uiPriority w:val="99"/>
    <w:semiHidden/>
    <w:rsid w:val="009279AC"/>
    <w:rPr>
      <w:rFonts w:ascii="Tahoma" w:eastAsia="Calibri" w:hAnsi="Tahoma" w:cs="Tahoma"/>
      <w:kern w:val="0"/>
      <w:sz w:val="16"/>
      <w:szCs w:val="16"/>
      <w14:ligatures w14:val="none"/>
    </w:rPr>
  </w:style>
  <w:style w:type="paragraph" w:styleId="StandardWeb">
    <w:name w:val="Normal (Web)"/>
    <w:basedOn w:val="Standard"/>
    <w:uiPriority w:val="99"/>
    <w:unhideWhenUsed/>
    <w:rsid w:val="009279AC"/>
    <w:pPr>
      <w:spacing w:before="100" w:beforeAutospacing="1" w:after="100" w:afterAutospacing="1" w:line="240" w:lineRule="auto"/>
      <w:jc w:val="left"/>
    </w:pPr>
    <w:rPr>
      <w:rFonts w:eastAsia="Times New Roman" w:cs="Times New Roman"/>
      <w:szCs w:val="24"/>
      <w:lang w:eastAsia="de-DE"/>
    </w:rPr>
  </w:style>
  <w:style w:type="table" w:customStyle="1" w:styleId="TabellemithellemGitternetz1">
    <w:name w:val="Tabelle mit hellem Gitternetz1"/>
    <w:basedOn w:val="NormaleTabelle"/>
    <w:uiPriority w:val="40"/>
    <w:rsid w:val="009279AC"/>
    <w:pPr>
      <w:spacing w:after="0" w:line="240" w:lineRule="auto"/>
    </w:pPr>
    <w:rPr>
      <w:rFonts w:ascii="Calibri" w:eastAsia="Calibri" w:hAnsi="Calibri" w:cs="Arial"/>
      <w:kern w:val="0"/>
      <w:sz w:val="20"/>
      <w:szCs w:val="20"/>
      <w:lang w:eastAsia="de-DE"/>
      <w14:ligatures w14:val="none"/>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elleRaster4">
    <w:name w:val="Table Grid 4"/>
    <w:basedOn w:val="NormaleTabelle"/>
    <w:rsid w:val="009279AC"/>
    <w:pPr>
      <w:spacing w:after="0" w:line="240" w:lineRule="auto"/>
    </w:pPr>
    <w:rPr>
      <w:rFonts w:ascii="Times New Roman" w:eastAsia="Times New Roman" w:hAnsi="Times New Roman" w:cs="Times New Roman"/>
      <w:kern w:val="0"/>
      <w:sz w:val="20"/>
      <w:szCs w:val="20"/>
      <w:lang w:eastAsia="de-DE"/>
      <w14:ligatures w14:val="none"/>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ellenraster">
    <w:name w:val="Table Grid"/>
    <w:basedOn w:val="NormaleTabelle"/>
    <w:uiPriority w:val="5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Standard"/>
    <w:rsid w:val="009279AC"/>
    <w:pPr>
      <w:spacing w:after="0" w:line="240" w:lineRule="auto"/>
      <w:jc w:val="center"/>
    </w:pPr>
    <w:rPr>
      <w:rFonts w:eastAsia="SimSun" w:cs="Times New Roman"/>
      <w:b/>
      <w:bCs/>
      <w:sz w:val="16"/>
      <w:szCs w:val="16"/>
      <w:lang w:val="en-US"/>
    </w:rPr>
  </w:style>
  <w:style w:type="paragraph" w:customStyle="1" w:styleId="tablecolsubhead">
    <w:name w:val="table col subhead"/>
    <w:basedOn w:val="tablecolhead"/>
    <w:rsid w:val="009279AC"/>
    <w:rPr>
      <w:i/>
      <w:iCs/>
      <w:sz w:val="15"/>
      <w:szCs w:val="15"/>
    </w:rPr>
  </w:style>
  <w:style w:type="paragraph" w:customStyle="1" w:styleId="tablecopy">
    <w:name w:val="table copy"/>
    <w:rsid w:val="009279A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
    <w:name w:val="table footnote"/>
    <w:rsid w:val="009279AC"/>
    <w:pPr>
      <w:numPr>
        <w:numId w:val="12"/>
      </w:numPr>
      <w:spacing w:before="60" w:after="30" w:line="240" w:lineRule="auto"/>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279AC"/>
    <w:pPr>
      <w:numPr>
        <w:numId w:val="13"/>
      </w:numPr>
      <w:spacing w:before="240" w:after="120" w:line="216" w:lineRule="auto"/>
      <w:jc w:val="center"/>
    </w:pPr>
    <w:rPr>
      <w:rFonts w:ascii="Times New Roman" w:eastAsia="SimSun" w:hAnsi="Times New Roman" w:cs="Times New Roman"/>
      <w:smallCaps/>
      <w:noProof/>
      <w:kern w:val="0"/>
      <w:sz w:val="16"/>
      <w:szCs w:val="16"/>
      <w:lang w:val="en-US"/>
      <w14:ligatures w14:val="none"/>
    </w:rPr>
  </w:style>
  <w:style w:type="paragraph" w:customStyle="1" w:styleId="TabStandard">
    <w:name w:val="TabStandard"/>
    <w:basedOn w:val="Standard"/>
    <w:link w:val="TabStandardZchn"/>
    <w:qFormat/>
    <w:rsid w:val="009279AC"/>
    <w:pPr>
      <w:widowControl w:val="0"/>
      <w:suppressAutoHyphens/>
      <w:spacing w:before="80" w:after="80" w:line="280" w:lineRule="exact"/>
      <w:jc w:val="left"/>
    </w:pPr>
    <w:rPr>
      <w:rFonts w:eastAsia="Times New Roman" w:cs="Times New Roman"/>
      <w:kern w:val="28"/>
      <w:szCs w:val="20"/>
      <w:lang w:eastAsia="de-DE"/>
    </w:rPr>
  </w:style>
  <w:style w:type="character" w:customStyle="1" w:styleId="TabStandardZchn">
    <w:name w:val="TabStandard Zchn"/>
    <w:link w:val="TabStandard"/>
    <w:rsid w:val="009279AC"/>
    <w:rPr>
      <w:rFonts w:ascii="Times New Roman" w:eastAsia="Times New Roman" w:hAnsi="Times New Roman" w:cs="Times New Roman"/>
      <w:kern w:val="28"/>
      <w:sz w:val="24"/>
      <w:szCs w:val="20"/>
      <w:lang w:eastAsia="de-DE"/>
      <w14:ligatures w14:val="none"/>
    </w:rPr>
  </w:style>
  <w:style w:type="paragraph" w:styleId="Titel">
    <w:name w:val="Title"/>
    <w:basedOn w:val="Standard"/>
    <w:next w:val="Standard"/>
    <w:link w:val="TitelZchn"/>
    <w:uiPriority w:val="10"/>
    <w:qFormat/>
    <w:rsid w:val="009279AC"/>
    <w:pPr>
      <w:pBdr>
        <w:top w:val="single" w:sz="4" w:space="1" w:color="auto"/>
        <w:left w:val="single" w:sz="4" w:space="4" w:color="auto"/>
        <w:bottom w:val="single" w:sz="4" w:space="1" w:color="auto"/>
        <w:right w:val="single" w:sz="4" w:space="4" w:color="auto"/>
      </w:pBdr>
      <w:spacing w:after="0"/>
      <w:contextualSpacing/>
      <w:jc w:val="center"/>
    </w:pPr>
    <w:rPr>
      <w:rFonts w:eastAsia="MS Gothic" w:cs="Times New Roman"/>
      <w:b/>
      <w:i/>
      <w:spacing w:val="-10"/>
      <w:kern w:val="28"/>
      <w:sz w:val="48"/>
      <w:szCs w:val="56"/>
    </w:rPr>
  </w:style>
  <w:style w:type="character" w:customStyle="1" w:styleId="TitelZchn">
    <w:name w:val="Titel Zchn"/>
    <w:link w:val="Titel"/>
    <w:uiPriority w:val="10"/>
    <w:rsid w:val="009279AC"/>
    <w:rPr>
      <w:rFonts w:ascii="Times New Roman" w:eastAsia="MS Gothic" w:hAnsi="Times New Roman" w:cs="Times New Roman"/>
      <w:b/>
      <w:i/>
      <w:spacing w:val="-10"/>
      <w:kern w:val="28"/>
      <w:sz w:val="48"/>
      <w:szCs w:val="56"/>
      <w14:ligatures w14:val="none"/>
    </w:rPr>
  </w:style>
  <w:style w:type="paragraph" w:customStyle="1" w:styleId="kursiv">
    <w:name w:val="Ü_kursiv"/>
    <w:basedOn w:val="Standard"/>
    <w:semiHidden/>
    <w:rsid w:val="009279AC"/>
    <w:pPr>
      <w:spacing w:before="360"/>
    </w:pPr>
    <w:rPr>
      <w:rFonts w:cs="Times New Roman"/>
      <w:i/>
      <w:szCs w:val="24"/>
    </w:rPr>
  </w:style>
  <w:style w:type="paragraph" w:customStyle="1" w:styleId="0">
    <w:name w:val="Ü0"/>
    <w:basedOn w:val="Standard"/>
    <w:link w:val="0Zchn"/>
    <w:semiHidden/>
    <w:rsid w:val="009279AC"/>
    <w:pPr>
      <w:spacing w:before="120" w:after="0"/>
    </w:pPr>
    <w:rPr>
      <w:rFonts w:ascii="Arial" w:hAnsi="Arial"/>
    </w:rPr>
  </w:style>
  <w:style w:type="character" w:customStyle="1" w:styleId="0Zchn">
    <w:name w:val="Ü0 Zchn"/>
    <w:link w:val="0"/>
    <w:semiHidden/>
    <w:rsid w:val="009279AC"/>
    <w:rPr>
      <w:rFonts w:ascii="Arial" w:eastAsia="Calibri" w:hAnsi="Arial" w:cs="Arial"/>
      <w:kern w:val="0"/>
      <w:sz w:val="24"/>
      <w14:ligatures w14:val="none"/>
    </w:rPr>
  </w:style>
  <w:style w:type="paragraph" w:customStyle="1" w:styleId="0-Blau">
    <w:name w:val="Ü0-Blau"/>
    <w:basedOn w:val="0"/>
    <w:semiHidden/>
    <w:rsid w:val="009279AC"/>
    <w:rPr>
      <w:color w:val="0000FF"/>
    </w:rPr>
  </w:style>
  <w:style w:type="paragraph" w:customStyle="1" w:styleId="1-OhneSeitenumbruch">
    <w:name w:val="Ü1-OhneSeitenumbruch"/>
    <w:basedOn w:val="berschrift1"/>
    <w:next w:val="Standard"/>
    <w:link w:val="1-OhneSeitenumbruchZchn"/>
    <w:qFormat/>
    <w:rsid w:val="009279AC"/>
    <w:pPr>
      <w:pageBreakBefore w:val="0"/>
      <w:spacing w:before="720"/>
    </w:pPr>
  </w:style>
  <w:style w:type="character" w:customStyle="1" w:styleId="1-OhneSeitenumbruchZchn">
    <w:name w:val="Ü1-OhneSeitenumbruch Zchn"/>
    <w:link w:val="1-OhneSeitenumbruch"/>
    <w:rsid w:val="009279AC"/>
    <w:rPr>
      <w:rFonts w:ascii="Times New Roman" w:eastAsia="MS Gothic" w:hAnsi="Times New Roman" w:cs="Times New Roman"/>
      <w:b/>
      <w:bCs/>
      <w:kern w:val="0"/>
      <w:sz w:val="32"/>
      <w:szCs w:val="28"/>
      <w14:ligatures w14:val="none"/>
    </w:rPr>
  </w:style>
  <w:style w:type="character" w:customStyle="1" w:styleId="berschrift2Zchn">
    <w:name w:val="Überschrift 2 Zchn"/>
    <w:aliases w:val="Ü2 Zchn"/>
    <w:link w:val="berschrift2"/>
    <w:rsid w:val="00BD43D5"/>
    <w:rPr>
      <w:rFonts w:ascii="Times New Roman" w:eastAsia="MS Gothic" w:hAnsi="Times New Roman" w:cs="Times New Roman"/>
      <w:b/>
      <w:bCs/>
      <w:kern w:val="0"/>
      <w:sz w:val="28"/>
      <w:szCs w:val="26"/>
      <w14:ligatures w14:val="none"/>
    </w:rPr>
  </w:style>
  <w:style w:type="character" w:customStyle="1" w:styleId="berschrift3Zchn">
    <w:name w:val="Überschrift 3 Zchn"/>
    <w:aliases w:val="Ü3 Zchn"/>
    <w:link w:val="berschrift3"/>
    <w:rsid w:val="009279AC"/>
    <w:rPr>
      <w:rFonts w:ascii="Times New Roman" w:eastAsia="MS Gothic" w:hAnsi="Times New Roman" w:cs="Times New Roman"/>
      <w:b/>
      <w:bCs/>
      <w:kern w:val="0"/>
      <w:sz w:val="24"/>
      <w14:ligatures w14:val="none"/>
    </w:rPr>
  </w:style>
  <w:style w:type="character" w:customStyle="1" w:styleId="berschrift4Zchn">
    <w:name w:val="Überschrift 4 Zchn"/>
    <w:aliases w:val="Ü4 Zchn"/>
    <w:link w:val="berschrift4"/>
    <w:rsid w:val="009279AC"/>
    <w:rPr>
      <w:rFonts w:ascii="Times New Roman" w:eastAsia="MS Gothic" w:hAnsi="Times New Roman" w:cs="Times New Roman"/>
      <w:b/>
      <w:bCs/>
      <w:iCs/>
      <w:kern w:val="0"/>
      <w:sz w:val="24"/>
      <w14:ligatures w14:val="none"/>
    </w:rPr>
  </w:style>
  <w:style w:type="character" w:customStyle="1" w:styleId="berschrift5Zchn">
    <w:name w:val="Überschrift 5 Zchn"/>
    <w:aliases w:val="Ü5 Zchn"/>
    <w:link w:val="berschrift5"/>
    <w:rsid w:val="009279AC"/>
    <w:rPr>
      <w:rFonts w:ascii="Times New Roman" w:eastAsia="MS Gothic" w:hAnsi="Times New Roman" w:cs="Times New Roman"/>
      <w:b/>
      <w:kern w:val="0"/>
      <w:sz w:val="24"/>
      <w14:ligatures w14:val="none"/>
    </w:rPr>
  </w:style>
  <w:style w:type="character" w:customStyle="1" w:styleId="berschrift6Zchn">
    <w:name w:val="Überschrift 6 Zchn"/>
    <w:link w:val="berschrift6"/>
    <w:rsid w:val="009279AC"/>
    <w:rPr>
      <w:rFonts w:ascii="Cambria" w:eastAsia="MS Gothic" w:hAnsi="Cambria" w:cs="Times New Roman"/>
      <w:i/>
      <w:iCs/>
      <w:color w:val="243F60"/>
      <w:kern w:val="0"/>
      <w:sz w:val="24"/>
      <w14:ligatures w14:val="none"/>
    </w:rPr>
  </w:style>
  <w:style w:type="character" w:customStyle="1" w:styleId="berschrift7Zchn">
    <w:name w:val="Überschrift 7 Zchn"/>
    <w:link w:val="berschrift7"/>
    <w:rsid w:val="009279AC"/>
    <w:rPr>
      <w:rFonts w:ascii="Cambria" w:eastAsia="MS Gothic" w:hAnsi="Cambria" w:cs="Times New Roman"/>
      <w:i/>
      <w:iCs/>
      <w:color w:val="404040"/>
      <w:kern w:val="0"/>
      <w:sz w:val="24"/>
      <w14:ligatures w14:val="none"/>
    </w:rPr>
  </w:style>
  <w:style w:type="character" w:customStyle="1" w:styleId="berschrift8Zchn">
    <w:name w:val="Überschrift 8 Zchn"/>
    <w:link w:val="berschrift8"/>
    <w:rsid w:val="009279AC"/>
    <w:rPr>
      <w:rFonts w:ascii="Cambria" w:eastAsia="MS Gothic" w:hAnsi="Cambria" w:cs="Times New Roman"/>
      <w:color w:val="404040"/>
      <w:kern w:val="0"/>
      <w:sz w:val="20"/>
      <w:szCs w:val="20"/>
      <w14:ligatures w14:val="none"/>
    </w:rPr>
  </w:style>
  <w:style w:type="character" w:customStyle="1" w:styleId="berschrift9Zchn">
    <w:name w:val="Überschrift 9 Zchn"/>
    <w:link w:val="berschrift9"/>
    <w:rsid w:val="009279AC"/>
    <w:rPr>
      <w:rFonts w:ascii="Cambria" w:eastAsia="MS Gothic" w:hAnsi="Cambria" w:cs="Times New Roman"/>
      <w:i/>
      <w:iCs/>
      <w:color w:val="404040"/>
      <w:kern w:val="0"/>
      <w:sz w:val="20"/>
      <w:szCs w:val="20"/>
      <w14:ligatures w14:val="none"/>
    </w:rPr>
  </w:style>
  <w:style w:type="paragraph" w:styleId="Untertitel">
    <w:name w:val="Subtitle"/>
    <w:basedOn w:val="Standard"/>
    <w:next w:val="Standard"/>
    <w:link w:val="UntertitelZchn"/>
    <w:uiPriority w:val="11"/>
    <w:qFormat/>
    <w:rsid w:val="009279AC"/>
    <w:pPr>
      <w:numPr>
        <w:ilvl w:val="1"/>
      </w:numPr>
      <w:spacing w:before="240" w:after="240"/>
      <w:jc w:val="center"/>
    </w:pPr>
    <w:rPr>
      <w:rFonts w:eastAsia="MS Gothic" w:cs="Times New Roman"/>
      <w:b/>
      <w:iCs/>
      <w:spacing w:val="15"/>
      <w:sz w:val="28"/>
      <w:szCs w:val="24"/>
    </w:rPr>
  </w:style>
  <w:style w:type="character" w:customStyle="1" w:styleId="UntertitelZchn">
    <w:name w:val="Untertitel Zchn"/>
    <w:link w:val="Untertitel"/>
    <w:uiPriority w:val="11"/>
    <w:rsid w:val="009279AC"/>
    <w:rPr>
      <w:rFonts w:ascii="Times New Roman" w:eastAsia="MS Gothic" w:hAnsi="Times New Roman" w:cs="Times New Roman"/>
      <w:b/>
      <w:iCs/>
      <w:spacing w:val="15"/>
      <w:kern w:val="0"/>
      <w:sz w:val="28"/>
      <w:szCs w:val="24"/>
      <w14:ligatures w14:val="none"/>
    </w:rPr>
  </w:style>
  <w:style w:type="paragraph" w:customStyle="1" w:styleId="Z">
    <w:name w:val="ÜZ"/>
    <w:aliases w:val="Zwischenüberschrift"/>
    <w:basedOn w:val="Standard"/>
    <w:next w:val="Standard"/>
    <w:link w:val="ZZchn"/>
    <w:semiHidden/>
    <w:rsid w:val="009279AC"/>
    <w:pPr>
      <w:pBdr>
        <w:bottom w:val="dotted" w:sz="4" w:space="1" w:color="4F81BD"/>
      </w:pBdr>
      <w:spacing w:before="120" w:after="0"/>
    </w:pPr>
    <w:rPr>
      <w:rFonts w:ascii="Calibri Light" w:hAnsi="Calibri Light"/>
      <w:color w:val="4F81BD"/>
    </w:rPr>
  </w:style>
  <w:style w:type="character" w:customStyle="1" w:styleId="ZZchn">
    <w:name w:val="ÜZ Zchn"/>
    <w:aliases w:val="Zwischenüberschrift Zchn"/>
    <w:link w:val="Z"/>
    <w:semiHidden/>
    <w:rsid w:val="009279AC"/>
    <w:rPr>
      <w:rFonts w:ascii="Calibri Light" w:eastAsia="Calibri" w:hAnsi="Calibri Light" w:cs="Arial"/>
      <w:color w:val="4F81BD"/>
      <w:kern w:val="0"/>
      <w:sz w:val="24"/>
      <w14:ligatures w14:val="none"/>
    </w:rPr>
  </w:style>
  <w:style w:type="paragraph" w:styleId="Verzeichnis1">
    <w:name w:val="toc 1"/>
    <w:aliases w:val="Anhangverzeichnis"/>
    <w:basedOn w:val="Standard"/>
    <w:next w:val="Standard"/>
    <w:autoRedefine/>
    <w:uiPriority w:val="39"/>
    <w:qFormat/>
    <w:rsid w:val="009279AC"/>
    <w:pPr>
      <w:spacing w:before="60" w:after="0"/>
      <w:jc w:val="left"/>
    </w:pPr>
    <w:rPr>
      <w:rFonts w:cs="Times New Roman"/>
      <w:b/>
      <w:bCs/>
      <w:szCs w:val="28"/>
    </w:rPr>
  </w:style>
  <w:style w:type="paragraph" w:styleId="Verzeichnis2">
    <w:name w:val="toc 2"/>
    <w:basedOn w:val="Standard"/>
    <w:next w:val="Standard"/>
    <w:autoRedefine/>
    <w:uiPriority w:val="39"/>
    <w:qFormat/>
    <w:rsid w:val="009279AC"/>
    <w:pPr>
      <w:tabs>
        <w:tab w:val="left" w:pos="720"/>
        <w:tab w:val="right" w:leader="dot" w:pos="9060"/>
      </w:tabs>
      <w:spacing w:after="0"/>
      <w:jc w:val="left"/>
    </w:pPr>
    <w:rPr>
      <w:rFonts w:cs="Times New Roman"/>
      <w:bCs/>
      <w:szCs w:val="24"/>
    </w:rPr>
  </w:style>
  <w:style w:type="paragraph" w:styleId="Verzeichnis3">
    <w:name w:val="toc 3"/>
    <w:basedOn w:val="Standard"/>
    <w:next w:val="Standard"/>
    <w:autoRedefine/>
    <w:uiPriority w:val="39"/>
    <w:qFormat/>
    <w:rsid w:val="009279AC"/>
    <w:pPr>
      <w:spacing w:after="0"/>
      <w:ind w:left="240"/>
      <w:jc w:val="left"/>
    </w:pPr>
    <w:rPr>
      <w:rFonts w:cs="Times New Roman"/>
      <w:sz w:val="20"/>
      <w:szCs w:val="24"/>
    </w:rPr>
  </w:style>
  <w:style w:type="paragraph" w:styleId="Verzeichnis4">
    <w:name w:val="toc 4"/>
    <w:basedOn w:val="Standard"/>
    <w:next w:val="Standard"/>
    <w:autoRedefine/>
    <w:uiPriority w:val="39"/>
    <w:semiHidden/>
    <w:qFormat/>
    <w:rsid w:val="009279AC"/>
    <w:pPr>
      <w:spacing w:after="0"/>
      <w:ind w:left="480"/>
      <w:jc w:val="left"/>
    </w:pPr>
    <w:rPr>
      <w:rFonts w:cs="Times New Roman"/>
      <w:sz w:val="20"/>
      <w:szCs w:val="24"/>
    </w:rPr>
  </w:style>
  <w:style w:type="paragraph" w:styleId="Verzeichnis5">
    <w:name w:val="toc 5"/>
    <w:basedOn w:val="Standard"/>
    <w:next w:val="Standard"/>
    <w:autoRedefine/>
    <w:uiPriority w:val="39"/>
    <w:semiHidden/>
    <w:qFormat/>
    <w:rsid w:val="009279AC"/>
    <w:pPr>
      <w:spacing w:after="0"/>
      <w:ind w:left="720"/>
      <w:jc w:val="left"/>
    </w:pPr>
    <w:rPr>
      <w:rFonts w:cs="Times New Roman"/>
      <w:sz w:val="20"/>
      <w:szCs w:val="24"/>
    </w:rPr>
  </w:style>
  <w:style w:type="paragraph" w:styleId="Verzeichnis6">
    <w:name w:val="toc 6"/>
    <w:basedOn w:val="Standard"/>
    <w:next w:val="Standard"/>
    <w:autoRedefine/>
    <w:uiPriority w:val="39"/>
    <w:semiHidden/>
    <w:rsid w:val="009279AC"/>
    <w:pPr>
      <w:spacing w:after="0"/>
      <w:ind w:left="960"/>
      <w:jc w:val="left"/>
    </w:pPr>
    <w:rPr>
      <w:rFonts w:ascii="Calibri" w:hAnsi="Calibri" w:cs="Times New Roman"/>
      <w:sz w:val="20"/>
      <w:szCs w:val="24"/>
    </w:rPr>
  </w:style>
  <w:style w:type="paragraph" w:styleId="Verzeichnis7">
    <w:name w:val="toc 7"/>
    <w:basedOn w:val="Standard"/>
    <w:next w:val="Standard"/>
    <w:autoRedefine/>
    <w:uiPriority w:val="39"/>
    <w:semiHidden/>
    <w:rsid w:val="009279AC"/>
    <w:pPr>
      <w:spacing w:after="0"/>
      <w:ind w:left="1200"/>
      <w:jc w:val="left"/>
    </w:pPr>
    <w:rPr>
      <w:rFonts w:ascii="Calibri" w:hAnsi="Calibri" w:cs="Times New Roman"/>
      <w:sz w:val="20"/>
      <w:szCs w:val="24"/>
    </w:rPr>
  </w:style>
  <w:style w:type="paragraph" w:styleId="Verzeichnis8">
    <w:name w:val="toc 8"/>
    <w:basedOn w:val="Standard"/>
    <w:next w:val="Standard"/>
    <w:autoRedefine/>
    <w:uiPriority w:val="39"/>
    <w:semiHidden/>
    <w:rsid w:val="009279AC"/>
    <w:pPr>
      <w:spacing w:after="0"/>
      <w:ind w:left="1440"/>
      <w:jc w:val="left"/>
    </w:pPr>
    <w:rPr>
      <w:rFonts w:ascii="Calibri" w:hAnsi="Calibri" w:cs="Times New Roman"/>
      <w:sz w:val="20"/>
      <w:szCs w:val="24"/>
    </w:rPr>
  </w:style>
  <w:style w:type="paragraph" w:styleId="Verzeichnis9">
    <w:name w:val="toc 9"/>
    <w:basedOn w:val="Standard"/>
    <w:next w:val="Standard"/>
    <w:autoRedefine/>
    <w:uiPriority w:val="39"/>
    <w:semiHidden/>
    <w:rsid w:val="009279AC"/>
    <w:pPr>
      <w:spacing w:after="0"/>
      <w:ind w:left="1680"/>
      <w:jc w:val="left"/>
    </w:pPr>
    <w:rPr>
      <w:rFonts w:ascii="Calibri" w:hAnsi="Calibri" w:cs="Times New Roman"/>
      <w:sz w:val="20"/>
      <w:szCs w:val="24"/>
    </w:rPr>
  </w:style>
  <w:style w:type="table" w:customStyle="1" w:styleId="zuTabStandard">
    <w:name w:val="zuTabStandard"/>
    <w:basedOn w:val="NormaleTabelle"/>
    <w:uiPriority w:val="99"/>
    <w:rsid w:val="009279AC"/>
    <w:pPr>
      <w:spacing w:after="0" w:line="240" w:lineRule="auto"/>
    </w:pPr>
    <w:rPr>
      <w:rFonts w:ascii="Calibri" w:eastAsia="Calibri" w:hAnsi="Calibri" w:cs="Arial"/>
      <w:kern w:val="0"/>
      <w:sz w:val="20"/>
      <w:szCs w:val="20"/>
      <w:lang w:eastAsia="de-DE"/>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rPr>
        <w:tblHeader/>
      </w:trPr>
      <w:tcPr>
        <w:shd w:val="clear" w:color="auto" w:fill="D9D9D9"/>
      </w:tcPr>
    </w:tblStylePr>
  </w:style>
  <w:style w:type="paragraph" w:customStyle="1" w:styleId="CitaviBibliographyEntry">
    <w:name w:val="Citavi Bibliography Entry"/>
    <w:basedOn w:val="Standard"/>
    <w:link w:val="CitaviBibliographyEntryZchn"/>
    <w:uiPriority w:val="99"/>
    <w:rsid w:val="00814669"/>
    <w:pPr>
      <w:tabs>
        <w:tab w:val="left" w:pos="454"/>
      </w:tabs>
      <w:spacing w:after="0"/>
      <w:ind w:left="454" w:hanging="454"/>
      <w:jc w:val="left"/>
    </w:pPr>
  </w:style>
  <w:style w:type="character" w:customStyle="1" w:styleId="CitaviBibliographyEntryZchn">
    <w:name w:val="Citavi Bibliography Entry Zchn"/>
    <w:basedOn w:val="Absatz-Standardschriftart"/>
    <w:link w:val="CitaviBibliographyEntry"/>
    <w:uiPriority w:val="99"/>
    <w:rsid w:val="00814669"/>
    <w:rPr>
      <w:rFonts w:ascii="Times New Roman" w:eastAsia="Calibri" w:hAnsi="Times New Roman" w:cs="Arial"/>
      <w:kern w:val="0"/>
      <w:sz w:val="24"/>
      <w14:ligatures w14:val="none"/>
    </w:rPr>
  </w:style>
  <w:style w:type="paragraph" w:customStyle="1" w:styleId="CitaviBibliographyHeading">
    <w:name w:val="Citavi Bibliography Heading"/>
    <w:basedOn w:val="berschrift1"/>
    <w:link w:val="CitaviBibliographyHeadingZchn"/>
    <w:uiPriority w:val="99"/>
    <w:rsid w:val="00814669"/>
  </w:style>
  <w:style w:type="character" w:customStyle="1" w:styleId="CitaviBibliographyHeadingZchn">
    <w:name w:val="Citavi Bibliography Heading Zchn"/>
    <w:basedOn w:val="Absatz-Standardschriftart"/>
    <w:link w:val="CitaviBibliographyHeading"/>
    <w:uiPriority w:val="99"/>
    <w:rsid w:val="00814669"/>
    <w:rPr>
      <w:rFonts w:ascii="Times New Roman" w:eastAsia="MS Gothic" w:hAnsi="Times New Roman" w:cs="Times New Roman"/>
      <w:b/>
      <w:bCs/>
      <w:kern w:val="0"/>
      <w:sz w:val="32"/>
      <w:szCs w:val="28"/>
      <w14:ligatures w14:val="none"/>
    </w:rPr>
  </w:style>
  <w:style w:type="paragraph" w:customStyle="1" w:styleId="CitaviChapterBibliographyHeading">
    <w:name w:val="Citavi Chapter Bibliography Heading"/>
    <w:basedOn w:val="berschrift2"/>
    <w:link w:val="CitaviChapterBibliographyHeadingZchn"/>
    <w:uiPriority w:val="99"/>
    <w:rsid w:val="00814669"/>
  </w:style>
  <w:style w:type="character" w:customStyle="1" w:styleId="CitaviChapterBibliographyHeadingZchn">
    <w:name w:val="Citavi Chapter Bibliography Heading Zchn"/>
    <w:basedOn w:val="Absatz-Standardschriftart"/>
    <w:link w:val="CitaviChapterBibliographyHeading"/>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1">
    <w:name w:val="Citavi Bibliography Subheading 1"/>
    <w:basedOn w:val="berschrift2"/>
    <w:link w:val="CitaviBibliographySubheading1Zchn"/>
    <w:uiPriority w:val="99"/>
    <w:rsid w:val="00814669"/>
    <w:pPr>
      <w:outlineLvl w:val="9"/>
    </w:pPr>
  </w:style>
  <w:style w:type="character" w:customStyle="1" w:styleId="CitaviBibliographySubheading1Zchn">
    <w:name w:val="Citavi Bibliography Subheading 1 Zchn"/>
    <w:basedOn w:val="Absatz-Standardschriftart"/>
    <w:link w:val="CitaviBibliographySubheading1"/>
    <w:uiPriority w:val="99"/>
    <w:rsid w:val="00814669"/>
    <w:rPr>
      <w:rFonts w:ascii="Times New Roman" w:eastAsia="MS Gothic" w:hAnsi="Times New Roman" w:cs="Times New Roman"/>
      <w:b/>
      <w:bCs/>
      <w:kern w:val="0"/>
      <w:sz w:val="28"/>
      <w:szCs w:val="26"/>
      <w14:ligatures w14:val="none"/>
    </w:rPr>
  </w:style>
  <w:style w:type="paragraph" w:customStyle="1" w:styleId="CitaviBibliographySubheading2">
    <w:name w:val="Citavi Bibliography Subheading 2"/>
    <w:basedOn w:val="berschrift3"/>
    <w:link w:val="CitaviBibliographySubheading2Zchn"/>
    <w:uiPriority w:val="99"/>
    <w:rsid w:val="00814669"/>
    <w:pPr>
      <w:jc w:val="left"/>
      <w:outlineLvl w:val="9"/>
    </w:pPr>
  </w:style>
  <w:style w:type="character" w:customStyle="1" w:styleId="CitaviBibliographySubheading2Zchn">
    <w:name w:val="Citavi Bibliography Subheading 2 Zchn"/>
    <w:basedOn w:val="Absatz-Standardschriftart"/>
    <w:link w:val="CitaviBibliographySubheading2"/>
    <w:uiPriority w:val="99"/>
    <w:rsid w:val="00814669"/>
    <w:rPr>
      <w:rFonts w:ascii="Times New Roman" w:eastAsia="MS Gothic" w:hAnsi="Times New Roman" w:cs="Times New Roman"/>
      <w:b/>
      <w:bCs/>
      <w:kern w:val="0"/>
      <w:sz w:val="24"/>
      <w14:ligatures w14:val="none"/>
    </w:rPr>
  </w:style>
  <w:style w:type="paragraph" w:customStyle="1" w:styleId="CitaviBibliographySubheading3">
    <w:name w:val="Citavi Bibliography Subheading 3"/>
    <w:basedOn w:val="berschrift4"/>
    <w:link w:val="CitaviBibliographySubheading3Zchn"/>
    <w:uiPriority w:val="99"/>
    <w:rsid w:val="00814669"/>
    <w:pPr>
      <w:jc w:val="left"/>
      <w:outlineLvl w:val="9"/>
    </w:pPr>
  </w:style>
  <w:style w:type="character" w:customStyle="1" w:styleId="CitaviBibliographySubheading3Zchn">
    <w:name w:val="Citavi Bibliography Subheading 3 Zchn"/>
    <w:basedOn w:val="Absatz-Standardschriftart"/>
    <w:link w:val="CitaviBibliographySubheading3"/>
    <w:uiPriority w:val="99"/>
    <w:rsid w:val="00814669"/>
    <w:rPr>
      <w:rFonts w:ascii="Times New Roman" w:eastAsia="MS Gothic" w:hAnsi="Times New Roman" w:cs="Times New Roman"/>
      <w:b/>
      <w:bCs/>
      <w:iCs/>
      <w:kern w:val="0"/>
      <w:sz w:val="24"/>
      <w14:ligatures w14:val="none"/>
    </w:rPr>
  </w:style>
  <w:style w:type="paragraph" w:customStyle="1" w:styleId="CitaviBibliographySubheading4">
    <w:name w:val="Citavi Bibliography Subheading 4"/>
    <w:basedOn w:val="berschrift5"/>
    <w:link w:val="CitaviBibliographySubheading4Zchn"/>
    <w:uiPriority w:val="99"/>
    <w:rsid w:val="00814669"/>
    <w:pPr>
      <w:jc w:val="left"/>
      <w:outlineLvl w:val="9"/>
    </w:pPr>
  </w:style>
  <w:style w:type="character" w:customStyle="1" w:styleId="CitaviBibliographySubheading4Zchn">
    <w:name w:val="Citavi Bibliography Subheading 4 Zchn"/>
    <w:basedOn w:val="Absatz-Standardschriftart"/>
    <w:link w:val="CitaviBibliographySubheading4"/>
    <w:uiPriority w:val="99"/>
    <w:rsid w:val="00814669"/>
    <w:rPr>
      <w:rFonts w:ascii="Times New Roman" w:eastAsia="MS Gothic" w:hAnsi="Times New Roman" w:cs="Times New Roman"/>
      <w:b/>
      <w:kern w:val="0"/>
      <w:sz w:val="24"/>
      <w14:ligatures w14:val="none"/>
    </w:rPr>
  </w:style>
  <w:style w:type="paragraph" w:customStyle="1" w:styleId="CitaviBibliographySubheading5">
    <w:name w:val="Citavi Bibliography Subheading 5"/>
    <w:basedOn w:val="berschrift6"/>
    <w:link w:val="CitaviBibliographySubheading5Zchn"/>
    <w:uiPriority w:val="99"/>
    <w:rsid w:val="00814669"/>
    <w:pPr>
      <w:jc w:val="left"/>
      <w:outlineLvl w:val="9"/>
    </w:pPr>
  </w:style>
  <w:style w:type="character" w:customStyle="1" w:styleId="CitaviBibliographySubheading5Zchn">
    <w:name w:val="Citavi Bibliography Subheading 5 Zchn"/>
    <w:basedOn w:val="Absatz-Standardschriftart"/>
    <w:link w:val="CitaviBibliographySubheading5"/>
    <w:uiPriority w:val="99"/>
    <w:rsid w:val="00814669"/>
    <w:rPr>
      <w:rFonts w:ascii="Cambria" w:eastAsia="MS Gothic" w:hAnsi="Cambria" w:cs="Times New Roman"/>
      <w:i/>
      <w:iCs/>
      <w:color w:val="243F60"/>
      <w:kern w:val="0"/>
      <w:sz w:val="24"/>
      <w14:ligatures w14:val="none"/>
    </w:rPr>
  </w:style>
  <w:style w:type="paragraph" w:customStyle="1" w:styleId="CitaviBibliographySubheading6">
    <w:name w:val="Citavi Bibliography Subheading 6"/>
    <w:basedOn w:val="berschrift7"/>
    <w:link w:val="CitaviBibliographySubheading6Zchn"/>
    <w:uiPriority w:val="99"/>
    <w:rsid w:val="00814669"/>
    <w:pPr>
      <w:jc w:val="left"/>
      <w:outlineLvl w:val="9"/>
    </w:pPr>
  </w:style>
  <w:style w:type="character" w:customStyle="1" w:styleId="CitaviBibliographySubheading6Zchn">
    <w:name w:val="Citavi Bibliography Subheading 6 Zchn"/>
    <w:basedOn w:val="Absatz-Standardschriftart"/>
    <w:link w:val="CitaviBibliographySubheading6"/>
    <w:uiPriority w:val="99"/>
    <w:rsid w:val="00814669"/>
    <w:rPr>
      <w:rFonts w:ascii="Cambria" w:eastAsia="MS Gothic" w:hAnsi="Cambria" w:cs="Times New Roman"/>
      <w:i/>
      <w:iCs/>
      <w:color w:val="404040"/>
      <w:kern w:val="0"/>
      <w:sz w:val="24"/>
      <w14:ligatures w14:val="none"/>
    </w:rPr>
  </w:style>
  <w:style w:type="paragraph" w:customStyle="1" w:styleId="CitaviBibliographySubheading7">
    <w:name w:val="Citavi Bibliography Subheading 7"/>
    <w:basedOn w:val="berschrift8"/>
    <w:link w:val="CitaviBibliographySubheading7Zchn"/>
    <w:uiPriority w:val="99"/>
    <w:rsid w:val="00814669"/>
    <w:pPr>
      <w:jc w:val="left"/>
      <w:outlineLvl w:val="9"/>
    </w:pPr>
  </w:style>
  <w:style w:type="character" w:customStyle="1" w:styleId="CitaviBibliographySubheading7Zchn">
    <w:name w:val="Citavi Bibliography Subheading 7 Zchn"/>
    <w:basedOn w:val="Absatz-Standardschriftart"/>
    <w:link w:val="CitaviBibliographySubheading7"/>
    <w:uiPriority w:val="99"/>
    <w:rsid w:val="00814669"/>
    <w:rPr>
      <w:rFonts w:ascii="Cambria" w:eastAsia="MS Gothic" w:hAnsi="Cambria" w:cs="Times New Roman"/>
      <w:color w:val="404040"/>
      <w:kern w:val="0"/>
      <w:sz w:val="20"/>
      <w:szCs w:val="20"/>
      <w14:ligatures w14:val="none"/>
    </w:rPr>
  </w:style>
  <w:style w:type="paragraph" w:customStyle="1" w:styleId="CitaviBibliographySubheading8">
    <w:name w:val="Citavi Bibliography Subheading 8"/>
    <w:basedOn w:val="berschrift9"/>
    <w:link w:val="CitaviBibliographySubheading8Zchn"/>
    <w:uiPriority w:val="99"/>
    <w:rsid w:val="00814669"/>
    <w:pPr>
      <w:jc w:val="left"/>
      <w:outlineLvl w:val="9"/>
    </w:pPr>
  </w:style>
  <w:style w:type="character" w:customStyle="1" w:styleId="CitaviBibliographySubheading8Zchn">
    <w:name w:val="Citavi Bibliography Subheading 8 Zchn"/>
    <w:basedOn w:val="Absatz-Standardschriftart"/>
    <w:link w:val="CitaviBibliographySubheading8"/>
    <w:uiPriority w:val="99"/>
    <w:rsid w:val="00814669"/>
    <w:rPr>
      <w:rFonts w:ascii="Cambria" w:eastAsia="MS Gothic" w:hAnsi="Cambria" w:cs="Times New Roman"/>
      <w:i/>
      <w:iCs/>
      <w:color w:val="404040"/>
      <w:kern w:val="0"/>
      <w:sz w:val="20"/>
      <w:szCs w:val="20"/>
      <w14:ligatures w14:val="none"/>
    </w:rPr>
  </w:style>
  <w:style w:type="paragraph" w:styleId="Literaturverzeichnis">
    <w:name w:val="Bibliography"/>
    <w:basedOn w:val="Standard"/>
    <w:next w:val="Standard"/>
    <w:uiPriority w:val="37"/>
    <w:semiHidden/>
    <w:unhideWhenUsed/>
    <w:rsid w:val="00814669"/>
  </w:style>
  <w:style w:type="character" w:styleId="Buchtitel">
    <w:name w:val="Book Title"/>
    <w:basedOn w:val="Absatz-Standardschriftart"/>
    <w:uiPriority w:val="33"/>
    <w:qFormat/>
    <w:rsid w:val="00814669"/>
    <w:rPr>
      <w:b/>
      <w:bCs/>
      <w:i/>
      <w:iCs/>
      <w:spacing w:val="5"/>
    </w:rPr>
  </w:style>
  <w:style w:type="character" w:styleId="IntensiverVerweis">
    <w:name w:val="Intense Reference"/>
    <w:basedOn w:val="Absatz-Standardschriftart"/>
    <w:uiPriority w:val="32"/>
    <w:qFormat/>
    <w:rsid w:val="00814669"/>
    <w:rPr>
      <w:b/>
      <w:bCs/>
      <w:smallCaps/>
      <w:color w:val="4472C4" w:themeColor="accent1"/>
      <w:spacing w:val="5"/>
    </w:rPr>
  </w:style>
  <w:style w:type="character" w:styleId="SchwacherVerweis">
    <w:name w:val="Subtle Reference"/>
    <w:basedOn w:val="Absatz-Standardschriftart"/>
    <w:uiPriority w:val="31"/>
    <w:qFormat/>
    <w:rsid w:val="00814669"/>
    <w:rPr>
      <w:smallCaps/>
      <w:color w:val="5A5A5A" w:themeColor="text1" w:themeTint="A5"/>
    </w:rPr>
  </w:style>
  <w:style w:type="character" w:styleId="IntensiveHervorhebung">
    <w:name w:val="Intense Emphasis"/>
    <w:basedOn w:val="Absatz-Standardschriftart"/>
    <w:uiPriority w:val="21"/>
    <w:qFormat/>
    <w:rsid w:val="00814669"/>
    <w:rPr>
      <w:i/>
      <w:iCs/>
      <w:color w:val="4472C4" w:themeColor="accent1"/>
    </w:rPr>
  </w:style>
  <w:style w:type="paragraph" w:styleId="IntensivesZitat">
    <w:name w:val="Intense Quote"/>
    <w:basedOn w:val="Standard"/>
    <w:next w:val="Standard"/>
    <w:link w:val="IntensivesZitatZchn"/>
    <w:uiPriority w:val="30"/>
    <w:qFormat/>
    <w:rsid w:val="008146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14669"/>
    <w:rPr>
      <w:rFonts w:ascii="Times New Roman" w:eastAsia="Calibri" w:hAnsi="Times New Roman" w:cs="Arial"/>
      <w:i/>
      <w:iCs/>
      <w:color w:val="4472C4" w:themeColor="accent1"/>
      <w:kern w:val="0"/>
      <w:sz w:val="24"/>
      <w14:ligatures w14:val="none"/>
    </w:rPr>
  </w:style>
  <w:style w:type="paragraph" w:styleId="Zitat">
    <w:name w:val="Quote"/>
    <w:basedOn w:val="Standard"/>
    <w:next w:val="Standard"/>
    <w:link w:val="ZitatZchn"/>
    <w:uiPriority w:val="29"/>
    <w:qFormat/>
    <w:rsid w:val="00814669"/>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14669"/>
    <w:rPr>
      <w:rFonts w:ascii="Times New Roman" w:eastAsia="Calibri" w:hAnsi="Times New Roman" w:cs="Arial"/>
      <w:i/>
      <w:iCs/>
      <w:color w:val="404040" w:themeColor="text1" w:themeTint="BF"/>
      <w:kern w:val="0"/>
      <w:sz w:val="24"/>
      <w14:ligatures w14:val="none"/>
    </w:rPr>
  </w:style>
  <w:style w:type="table" w:styleId="MittlereListe1-Akzent1">
    <w:name w:val="Medium List 1 Accen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146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146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146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146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146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146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146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146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146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146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146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146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146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146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814669"/>
    <w:rPr>
      <w:i/>
      <w:iCs/>
    </w:rPr>
  </w:style>
  <w:style w:type="character" w:styleId="HTMLSchreibmaschine">
    <w:name w:val="HTML Typewriter"/>
    <w:basedOn w:val="Absatz-Standardschriftart"/>
    <w:uiPriority w:val="99"/>
    <w:semiHidden/>
    <w:unhideWhenUsed/>
    <w:rsid w:val="00814669"/>
    <w:rPr>
      <w:rFonts w:ascii="Consolas" w:hAnsi="Consolas"/>
      <w:sz w:val="20"/>
      <w:szCs w:val="20"/>
    </w:rPr>
  </w:style>
  <w:style w:type="character" w:styleId="HTMLBeispiel">
    <w:name w:val="HTML Sample"/>
    <w:basedOn w:val="Absatz-Standardschriftart"/>
    <w:uiPriority w:val="99"/>
    <w:semiHidden/>
    <w:unhideWhenUsed/>
    <w:rsid w:val="00814669"/>
    <w:rPr>
      <w:rFonts w:ascii="Consolas" w:hAnsi="Consolas"/>
      <w:sz w:val="24"/>
      <w:szCs w:val="24"/>
    </w:rPr>
  </w:style>
  <w:style w:type="character" w:styleId="HTMLTastatur">
    <w:name w:val="HTML Keyboard"/>
    <w:basedOn w:val="Absatz-Standardschriftart"/>
    <w:uiPriority w:val="99"/>
    <w:semiHidden/>
    <w:unhideWhenUsed/>
    <w:rsid w:val="00814669"/>
    <w:rPr>
      <w:rFonts w:ascii="Consolas" w:hAnsi="Consolas"/>
      <w:sz w:val="20"/>
      <w:szCs w:val="20"/>
    </w:rPr>
  </w:style>
  <w:style w:type="character" w:styleId="HTMLDefinition">
    <w:name w:val="HTML Definition"/>
    <w:basedOn w:val="Absatz-Standardschriftart"/>
    <w:uiPriority w:val="99"/>
    <w:semiHidden/>
    <w:unhideWhenUsed/>
    <w:rsid w:val="00814669"/>
    <w:rPr>
      <w:i/>
      <w:iCs/>
    </w:rPr>
  </w:style>
  <w:style w:type="character" w:styleId="HTMLCode">
    <w:name w:val="HTML Code"/>
    <w:basedOn w:val="Absatz-Standardschriftart"/>
    <w:uiPriority w:val="99"/>
    <w:semiHidden/>
    <w:unhideWhenUsed/>
    <w:rsid w:val="00814669"/>
    <w:rPr>
      <w:rFonts w:ascii="Consolas" w:hAnsi="Consolas"/>
      <w:sz w:val="20"/>
      <w:szCs w:val="20"/>
    </w:rPr>
  </w:style>
  <w:style w:type="character" w:styleId="HTMLZitat">
    <w:name w:val="HTML Cite"/>
    <w:basedOn w:val="Absatz-Standardschriftart"/>
    <w:uiPriority w:val="99"/>
    <w:semiHidden/>
    <w:unhideWhenUsed/>
    <w:rsid w:val="00814669"/>
    <w:rPr>
      <w:i/>
      <w:iCs/>
    </w:rPr>
  </w:style>
  <w:style w:type="paragraph" w:styleId="HTMLAdresse">
    <w:name w:val="HTML Address"/>
    <w:basedOn w:val="Standard"/>
    <w:link w:val="HTMLAdresseZchn"/>
    <w:uiPriority w:val="99"/>
    <w:semiHidden/>
    <w:unhideWhenUsed/>
    <w:rsid w:val="00814669"/>
    <w:pPr>
      <w:spacing w:after="0" w:line="240" w:lineRule="auto"/>
    </w:pPr>
    <w:rPr>
      <w:i/>
      <w:iCs/>
    </w:rPr>
  </w:style>
  <w:style w:type="character" w:customStyle="1" w:styleId="HTMLAdresseZchn">
    <w:name w:val="HTML Adresse Zchn"/>
    <w:basedOn w:val="Absatz-Standardschriftart"/>
    <w:link w:val="HTMLAdresse"/>
    <w:uiPriority w:val="99"/>
    <w:semiHidden/>
    <w:rsid w:val="00814669"/>
    <w:rPr>
      <w:rFonts w:ascii="Times New Roman" w:eastAsia="Calibri" w:hAnsi="Times New Roman" w:cs="Arial"/>
      <w:i/>
      <w:iCs/>
      <w:kern w:val="0"/>
      <w:sz w:val="24"/>
      <w14:ligatures w14:val="none"/>
    </w:rPr>
  </w:style>
  <w:style w:type="character" w:styleId="HTMLAkronym">
    <w:name w:val="HTML Acronym"/>
    <w:basedOn w:val="Absatz-Standardschriftart"/>
    <w:uiPriority w:val="99"/>
    <w:semiHidden/>
    <w:unhideWhenUsed/>
    <w:rsid w:val="00814669"/>
  </w:style>
  <w:style w:type="paragraph" w:styleId="Dokumentstruktur">
    <w:name w:val="Document Map"/>
    <w:basedOn w:val="Standard"/>
    <w:link w:val="DokumentstrukturZchn"/>
    <w:uiPriority w:val="99"/>
    <w:semiHidden/>
    <w:unhideWhenUsed/>
    <w:rsid w:val="008146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14669"/>
    <w:rPr>
      <w:rFonts w:ascii="Segoe UI" w:eastAsia="Calibri" w:hAnsi="Segoe UI" w:cs="Segoe UI"/>
      <w:kern w:val="0"/>
      <w:sz w:val="16"/>
      <w:szCs w:val="16"/>
      <w14:ligatures w14:val="none"/>
    </w:rPr>
  </w:style>
  <w:style w:type="character" w:styleId="Fett">
    <w:name w:val="Strong"/>
    <w:basedOn w:val="Absatz-Standardschriftart"/>
    <w:uiPriority w:val="22"/>
    <w:qFormat/>
    <w:rsid w:val="00814669"/>
    <w:rPr>
      <w:b/>
      <w:bCs/>
    </w:rPr>
  </w:style>
  <w:style w:type="paragraph" w:styleId="Blocktext">
    <w:name w:val="Block Text"/>
    <w:basedOn w:val="Standard"/>
    <w:uiPriority w:val="99"/>
    <w:semiHidden/>
    <w:unhideWhenUsed/>
    <w:rsid w:val="008146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Textkrper-Einzug3">
    <w:name w:val="Body Text Indent 3"/>
    <w:basedOn w:val="Standard"/>
    <w:link w:val="Textkrper-Einzug3Zchn"/>
    <w:uiPriority w:val="99"/>
    <w:semiHidden/>
    <w:unhideWhenUsed/>
    <w:rsid w:val="00814669"/>
    <w:pPr>
      <w:ind w:left="283"/>
    </w:pPr>
    <w:rPr>
      <w:sz w:val="16"/>
      <w:szCs w:val="16"/>
    </w:rPr>
  </w:style>
  <w:style w:type="character" w:customStyle="1" w:styleId="Textkrper-Einzug3Zchn">
    <w:name w:val="Textkörper-Einzug 3 Zchn"/>
    <w:basedOn w:val="Absatz-Standardschriftart"/>
    <w:link w:val="Textkrper-Einzug3"/>
    <w:uiPriority w:val="99"/>
    <w:semiHidden/>
    <w:rsid w:val="00814669"/>
    <w:rPr>
      <w:rFonts w:ascii="Times New Roman" w:eastAsia="Calibri" w:hAnsi="Times New Roman" w:cs="Arial"/>
      <w:kern w:val="0"/>
      <w:sz w:val="16"/>
      <w:szCs w:val="16"/>
      <w14:ligatures w14:val="none"/>
    </w:rPr>
  </w:style>
  <w:style w:type="paragraph" w:styleId="Textkrper-Einzug2">
    <w:name w:val="Body Text Indent 2"/>
    <w:basedOn w:val="Standard"/>
    <w:link w:val="Textkrper-Einzug2Zchn"/>
    <w:uiPriority w:val="99"/>
    <w:semiHidden/>
    <w:unhideWhenUsed/>
    <w:rsid w:val="00814669"/>
    <w:pPr>
      <w:spacing w:line="480" w:lineRule="auto"/>
      <w:ind w:left="283"/>
    </w:pPr>
  </w:style>
  <w:style w:type="character" w:customStyle="1" w:styleId="Textkrper-Einzug2Zchn">
    <w:name w:val="Textkörper-Einzug 2 Zchn"/>
    <w:basedOn w:val="Absatz-Standardschriftart"/>
    <w:link w:val="Textkrper-Einzug2"/>
    <w:uiPriority w:val="99"/>
    <w:semiHidden/>
    <w:rsid w:val="00814669"/>
    <w:rPr>
      <w:rFonts w:ascii="Times New Roman" w:eastAsia="Calibri" w:hAnsi="Times New Roman" w:cs="Arial"/>
      <w:kern w:val="0"/>
      <w:sz w:val="24"/>
      <w14:ligatures w14:val="none"/>
    </w:rPr>
  </w:style>
  <w:style w:type="paragraph" w:styleId="Textkrper3">
    <w:name w:val="Body Text 3"/>
    <w:basedOn w:val="Standard"/>
    <w:link w:val="Textkrper3Zchn"/>
    <w:uiPriority w:val="99"/>
    <w:semiHidden/>
    <w:unhideWhenUsed/>
    <w:rsid w:val="00814669"/>
    <w:rPr>
      <w:sz w:val="16"/>
      <w:szCs w:val="16"/>
    </w:rPr>
  </w:style>
  <w:style w:type="character" w:customStyle="1" w:styleId="Textkrper3Zchn">
    <w:name w:val="Textkörper 3 Zchn"/>
    <w:basedOn w:val="Absatz-Standardschriftart"/>
    <w:link w:val="Textkrper3"/>
    <w:uiPriority w:val="99"/>
    <w:semiHidden/>
    <w:rsid w:val="00814669"/>
    <w:rPr>
      <w:rFonts w:ascii="Times New Roman" w:eastAsia="Calibri" w:hAnsi="Times New Roman" w:cs="Arial"/>
      <w:kern w:val="0"/>
      <w:sz w:val="16"/>
      <w:szCs w:val="16"/>
      <w14:ligatures w14:val="none"/>
    </w:rPr>
  </w:style>
  <w:style w:type="paragraph" w:styleId="Textkrper2">
    <w:name w:val="Body Text 2"/>
    <w:basedOn w:val="Standard"/>
    <w:link w:val="Textkrper2Zchn"/>
    <w:uiPriority w:val="99"/>
    <w:semiHidden/>
    <w:unhideWhenUsed/>
    <w:rsid w:val="00814669"/>
    <w:pPr>
      <w:spacing w:line="480" w:lineRule="auto"/>
    </w:pPr>
  </w:style>
  <w:style w:type="character" w:customStyle="1" w:styleId="Textkrper2Zchn">
    <w:name w:val="Textkörper 2 Zchn"/>
    <w:basedOn w:val="Absatz-Standardschriftart"/>
    <w:link w:val="Textkrper2"/>
    <w:uiPriority w:val="99"/>
    <w:semiHidden/>
    <w:rsid w:val="00814669"/>
    <w:rPr>
      <w:rFonts w:ascii="Times New Roman" w:eastAsia="Calibri" w:hAnsi="Times New Roman" w:cs="Arial"/>
      <w:kern w:val="0"/>
      <w:sz w:val="24"/>
      <w14:ligatures w14:val="none"/>
    </w:rPr>
  </w:style>
  <w:style w:type="paragraph" w:styleId="Fu-Endnotenberschrift">
    <w:name w:val="Note Heading"/>
    <w:basedOn w:val="Standard"/>
    <w:next w:val="Standard"/>
    <w:link w:val="Fu-EndnotenberschriftZchn"/>
    <w:uiPriority w:val="99"/>
    <w:semiHidden/>
    <w:unhideWhenUsed/>
    <w:rsid w:val="008146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14669"/>
    <w:rPr>
      <w:rFonts w:ascii="Times New Roman" w:eastAsia="Calibri" w:hAnsi="Times New Roman" w:cs="Arial"/>
      <w:kern w:val="0"/>
      <w:sz w:val="24"/>
      <w14:ligatures w14:val="none"/>
    </w:rPr>
  </w:style>
  <w:style w:type="paragraph" w:styleId="Textkrper-Zeileneinzug">
    <w:name w:val="Body Text Indent"/>
    <w:basedOn w:val="Standard"/>
    <w:link w:val="Textkrper-ZeileneinzugZchn"/>
    <w:uiPriority w:val="99"/>
    <w:semiHidden/>
    <w:unhideWhenUsed/>
    <w:rsid w:val="00814669"/>
    <w:pPr>
      <w:ind w:left="283"/>
    </w:pPr>
  </w:style>
  <w:style w:type="character" w:customStyle="1" w:styleId="Textkrper-ZeileneinzugZchn">
    <w:name w:val="Textkörper-Zeileneinzug Zchn"/>
    <w:basedOn w:val="Absatz-Standardschriftart"/>
    <w:link w:val="Textkrper-Zeileneinzug"/>
    <w:uiPriority w:val="99"/>
    <w:semiHidden/>
    <w:rsid w:val="00814669"/>
    <w:rPr>
      <w:rFonts w:ascii="Times New Roman" w:eastAsia="Calibri" w:hAnsi="Times New Roman" w:cs="Arial"/>
      <w:kern w:val="0"/>
      <w:sz w:val="24"/>
      <w14:ligatures w14:val="none"/>
    </w:rPr>
  </w:style>
  <w:style w:type="paragraph" w:styleId="Textkrper-Erstzeileneinzug2">
    <w:name w:val="Body Text First Indent 2"/>
    <w:basedOn w:val="Textkrper-Zeileneinzug"/>
    <w:link w:val="Textkrper-Erstzeileneinzug2Zchn"/>
    <w:uiPriority w:val="99"/>
    <w:semiHidden/>
    <w:unhideWhenUsed/>
    <w:rsid w:val="00814669"/>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14669"/>
    <w:rPr>
      <w:rFonts w:ascii="Times New Roman" w:eastAsia="Calibri" w:hAnsi="Times New Roman" w:cs="Arial"/>
      <w:kern w:val="0"/>
      <w:sz w:val="24"/>
      <w14:ligatures w14:val="none"/>
    </w:rPr>
  </w:style>
  <w:style w:type="paragraph" w:styleId="Textkrper-Erstzeileneinzug">
    <w:name w:val="Body Text First Indent"/>
    <w:basedOn w:val="Textkrper"/>
    <w:link w:val="Textkrper-ErstzeileneinzugZchn"/>
    <w:uiPriority w:val="99"/>
    <w:semiHidden/>
    <w:unhideWhenUsed/>
    <w:rsid w:val="00814669"/>
    <w:pPr>
      <w:spacing w:before="0"/>
      <w:ind w:firstLine="360"/>
      <w:jc w:val="both"/>
    </w:pPr>
    <w:rPr>
      <w:rFonts w:eastAsia="Calibri" w:cs="Arial"/>
      <w:b w:val="0"/>
      <w:bCs w:val="0"/>
      <w:kern w:val="0"/>
      <w:sz w:val="24"/>
      <w:szCs w:val="22"/>
      <w:lang w:eastAsia="en-US"/>
    </w:rPr>
  </w:style>
  <w:style w:type="character" w:customStyle="1" w:styleId="Textkrper-ErstzeileneinzugZchn">
    <w:name w:val="Textkörper-Erstzeileneinzug Zchn"/>
    <w:basedOn w:val="TextkrperZchn"/>
    <w:link w:val="Textkrper-Erstzeileneinzug"/>
    <w:uiPriority w:val="99"/>
    <w:semiHidden/>
    <w:rsid w:val="00814669"/>
    <w:rPr>
      <w:rFonts w:ascii="Times New Roman" w:eastAsia="Calibri" w:hAnsi="Times New Roman" w:cs="Arial"/>
      <w:b w:val="0"/>
      <w:bCs w:val="0"/>
      <w:kern w:val="0"/>
      <w:sz w:val="24"/>
      <w:szCs w:val="20"/>
      <w:lang w:eastAsia="de-DE"/>
      <w14:ligatures w14:val="none"/>
    </w:rPr>
  </w:style>
  <w:style w:type="paragraph" w:styleId="Datum">
    <w:name w:val="Date"/>
    <w:basedOn w:val="Standard"/>
    <w:next w:val="Standard"/>
    <w:link w:val="DatumZchn"/>
    <w:uiPriority w:val="99"/>
    <w:semiHidden/>
    <w:unhideWhenUsed/>
    <w:rsid w:val="00814669"/>
  </w:style>
  <w:style w:type="character" w:customStyle="1" w:styleId="DatumZchn">
    <w:name w:val="Datum Zchn"/>
    <w:basedOn w:val="Absatz-Standardschriftart"/>
    <w:link w:val="Datum"/>
    <w:uiPriority w:val="99"/>
    <w:semiHidden/>
    <w:rsid w:val="00814669"/>
    <w:rPr>
      <w:rFonts w:ascii="Times New Roman" w:eastAsia="Calibri" w:hAnsi="Times New Roman" w:cs="Arial"/>
      <w:kern w:val="0"/>
      <w:sz w:val="24"/>
      <w14:ligatures w14:val="none"/>
    </w:rPr>
  </w:style>
  <w:style w:type="paragraph" w:styleId="Anrede">
    <w:name w:val="Salutation"/>
    <w:basedOn w:val="Standard"/>
    <w:next w:val="Standard"/>
    <w:link w:val="AnredeZchn"/>
    <w:uiPriority w:val="99"/>
    <w:semiHidden/>
    <w:unhideWhenUsed/>
    <w:rsid w:val="00814669"/>
  </w:style>
  <w:style w:type="character" w:customStyle="1" w:styleId="AnredeZchn">
    <w:name w:val="Anrede Zchn"/>
    <w:basedOn w:val="Absatz-Standardschriftart"/>
    <w:link w:val="Anrede"/>
    <w:uiPriority w:val="99"/>
    <w:semiHidden/>
    <w:rsid w:val="00814669"/>
    <w:rPr>
      <w:rFonts w:ascii="Times New Roman" w:eastAsia="Calibri" w:hAnsi="Times New Roman" w:cs="Arial"/>
      <w:kern w:val="0"/>
      <w:sz w:val="24"/>
      <w14:ligatures w14:val="none"/>
    </w:rPr>
  </w:style>
  <w:style w:type="paragraph" w:styleId="Nachrichtenkopf">
    <w:name w:val="Message Header"/>
    <w:basedOn w:val="Standard"/>
    <w:link w:val="NachrichtenkopfZchn"/>
    <w:uiPriority w:val="99"/>
    <w:semiHidden/>
    <w:unhideWhenUsed/>
    <w:rsid w:val="008146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14669"/>
    <w:rPr>
      <w:rFonts w:asciiTheme="majorHAnsi" w:eastAsiaTheme="majorEastAsia" w:hAnsiTheme="majorHAnsi" w:cstheme="majorBidi"/>
      <w:kern w:val="0"/>
      <w:sz w:val="24"/>
      <w:szCs w:val="24"/>
      <w:shd w:val="pct20" w:color="auto" w:fill="auto"/>
      <w14:ligatures w14:val="none"/>
    </w:rPr>
  </w:style>
  <w:style w:type="paragraph" w:styleId="Listenfortsetzung5">
    <w:name w:val="List Continue 5"/>
    <w:basedOn w:val="Standard"/>
    <w:uiPriority w:val="99"/>
    <w:semiHidden/>
    <w:unhideWhenUsed/>
    <w:rsid w:val="00814669"/>
    <w:pPr>
      <w:ind w:left="1415"/>
      <w:contextualSpacing/>
    </w:pPr>
  </w:style>
  <w:style w:type="paragraph" w:styleId="Listenfortsetzung4">
    <w:name w:val="List Continue 4"/>
    <w:basedOn w:val="Standard"/>
    <w:uiPriority w:val="99"/>
    <w:semiHidden/>
    <w:unhideWhenUsed/>
    <w:rsid w:val="00814669"/>
    <w:pPr>
      <w:ind w:left="1132"/>
      <w:contextualSpacing/>
    </w:pPr>
  </w:style>
  <w:style w:type="paragraph" w:styleId="Listenfortsetzung3">
    <w:name w:val="List Continue 3"/>
    <w:basedOn w:val="Standard"/>
    <w:uiPriority w:val="99"/>
    <w:semiHidden/>
    <w:unhideWhenUsed/>
    <w:rsid w:val="00814669"/>
    <w:pPr>
      <w:ind w:left="849"/>
      <w:contextualSpacing/>
    </w:pPr>
  </w:style>
  <w:style w:type="paragraph" w:styleId="Listenfortsetzung2">
    <w:name w:val="List Continue 2"/>
    <w:basedOn w:val="Standard"/>
    <w:uiPriority w:val="99"/>
    <w:semiHidden/>
    <w:unhideWhenUsed/>
    <w:rsid w:val="00814669"/>
    <w:pPr>
      <w:ind w:left="566"/>
      <w:contextualSpacing/>
    </w:pPr>
  </w:style>
  <w:style w:type="paragraph" w:styleId="Listenfortsetzung">
    <w:name w:val="List Continue"/>
    <w:basedOn w:val="Standard"/>
    <w:uiPriority w:val="99"/>
    <w:semiHidden/>
    <w:unhideWhenUsed/>
    <w:rsid w:val="00814669"/>
    <w:pPr>
      <w:ind w:left="283"/>
      <w:contextualSpacing/>
    </w:pPr>
  </w:style>
  <w:style w:type="paragraph" w:styleId="Unterschrift">
    <w:name w:val="Signature"/>
    <w:basedOn w:val="Standard"/>
    <w:link w:val="UnterschriftZchn"/>
    <w:uiPriority w:val="99"/>
    <w:semiHidden/>
    <w:unhideWhenUsed/>
    <w:rsid w:val="00814669"/>
    <w:pPr>
      <w:spacing w:after="0" w:line="240" w:lineRule="auto"/>
      <w:ind w:left="4252"/>
    </w:pPr>
  </w:style>
  <w:style w:type="character" w:customStyle="1" w:styleId="UnterschriftZchn">
    <w:name w:val="Unterschrift Zchn"/>
    <w:basedOn w:val="Absatz-Standardschriftart"/>
    <w:link w:val="Unterschrift"/>
    <w:uiPriority w:val="99"/>
    <w:semiHidden/>
    <w:rsid w:val="00814669"/>
    <w:rPr>
      <w:rFonts w:ascii="Times New Roman" w:eastAsia="Calibri" w:hAnsi="Times New Roman" w:cs="Arial"/>
      <w:kern w:val="0"/>
      <w:sz w:val="24"/>
      <w14:ligatures w14:val="none"/>
    </w:rPr>
  </w:style>
  <w:style w:type="paragraph" w:styleId="Gruformel">
    <w:name w:val="Closing"/>
    <w:basedOn w:val="Standard"/>
    <w:link w:val="GruformelZchn"/>
    <w:uiPriority w:val="99"/>
    <w:semiHidden/>
    <w:unhideWhenUsed/>
    <w:rsid w:val="00814669"/>
    <w:pPr>
      <w:spacing w:after="0" w:line="240" w:lineRule="auto"/>
      <w:ind w:left="4252"/>
    </w:pPr>
  </w:style>
  <w:style w:type="character" w:customStyle="1" w:styleId="GruformelZchn">
    <w:name w:val="Grußformel Zchn"/>
    <w:basedOn w:val="Absatz-Standardschriftart"/>
    <w:link w:val="Gruformel"/>
    <w:uiPriority w:val="99"/>
    <w:semiHidden/>
    <w:rsid w:val="00814669"/>
    <w:rPr>
      <w:rFonts w:ascii="Times New Roman" w:eastAsia="Calibri" w:hAnsi="Times New Roman" w:cs="Arial"/>
      <w:kern w:val="0"/>
      <w:sz w:val="24"/>
      <w14:ligatures w14:val="none"/>
    </w:rPr>
  </w:style>
  <w:style w:type="paragraph" w:styleId="Listennummer5">
    <w:name w:val="List Number 5"/>
    <w:basedOn w:val="Standard"/>
    <w:uiPriority w:val="99"/>
    <w:semiHidden/>
    <w:unhideWhenUsed/>
    <w:rsid w:val="00814669"/>
    <w:pPr>
      <w:numPr>
        <w:numId w:val="24"/>
      </w:numPr>
      <w:contextualSpacing/>
    </w:pPr>
  </w:style>
  <w:style w:type="paragraph" w:styleId="Listennummer4">
    <w:name w:val="List Number 4"/>
    <w:basedOn w:val="Standard"/>
    <w:uiPriority w:val="99"/>
    <w:semiHidden/>
    <w:unhideWhenUsed/>
    <w:rsid w:val="00814669"/>
    <w:pPr>
      <w:numPr>
        <w:numId w:val="25"/>
      </w:numPr>
      <w:contextualSpacing/>
    </w:pPr>
  </w:style>
  <w:style w:type="paragraph" w:styleId="Listennummer3">
    <w:name w:val="List Number 3"/>
    <w:basedOn w:val="Standard"/>
    <w:uiPriority w:val="99"/>
    <w:semiHidden/>
    <w:unhideWhenUsed/>
    <w:rsid w:val="00814669"/>
    <w:pPr>
      <w:numPr>
        <w:numId w:val="26"/>
      </w:numPr>
      <w:contextualSpacing/>
    </w:pPr>
  </w:style>
  <w:style w:type="paragraph" w:styleId="Listennummer2">
    <w:name w:val="List Number 2"/>
    <w:basedOn w:val="Standard"/>
    <w:uiPriority w:val="99"/>
    <w:semiHidden/>
    <w:unhideWhenUsed/>
    <w:rsid w:val="00814669"/>
    <w:pPr>
      <w:numPr>
        <w:numId w:val="27"/>
      </w:numPr>
      <w:contextualSpacing/>
    </w:pPr>
  </w:style>
  <w:style w:type="paragraph" w:styleId="Aufzhlungszeichen5">
    <w:name w:val="List Bullet 5"/>
    <w:basedOn w:val="Standard"/>
    <w:uiPriority w:val="99"/>
    <w:semiHidden/>
    <w:unhideWhenUsed/>
    <w:rsid w:val="00814669"/>
    <w:pPr>
      <w:numPr>
        <w:numId w:val="28"/>
      </w:numPr>
      <w:contextualSpacing/>
    </w:pPr>
  </w:style>
  <w:style w:type="paragraph" w:styleId="Aufzhlungszeichen4">
    <w:name w:val="List Bullet 4"/>
    <w:basedOn w:val="Standard"/>
    <w:uiPriority w:val="99"/>
    <w:semiHidden/>
    <w:unhideWhenUsed/>
    <w:rsid w:val="00814669"/>
    <w:pPr>
      <w:numPr>
        <w:numId w:val="29"/>
      </w:numPr>
      <w:contextualSpacing/>
    </w:pPr>
  </w:style>
  <w:style w:type="paragraph" w:styleId="Aufzhlungszeichen3">
    <w:name w:val="List Bullet 3"/>
    <w:basedOn w:val="Standard"/>
    <w:uiPriority w:val="99"/>
    <w:semiHidden/>
    <w:unhideWhenUsed/>
    <w:rsid w:val="00814669"/>
    <w:pPr>
      <w:numPr>
        <w:numId w:val="30"/>
      </w:numPr>
      <w:contextualSpacing/>
    </w:pPr>
  </w:style>
  <w:style w:type="paragraph" w:styleId="Aufzhlungszeichen2">
    <w:name w:val="List Bullet 2"/>
    <w:basedOn w:val="Standard"/>
    <w:uiPriority w:val="99"/>
    <w:semiHidden/>
    <w:unhideWhenUsed/>
    <w:rsid w:val="00814669"/>
    <w:pPr>
      <w:numPr>
        <w:numId w:val="31"/>
      </w:numPr>
      <w:contextualSpacing/>
    </w:pPr>
  </w:style>
  <w:style w:type="paragraph" w:styleId="Liste5">
    <w:name w:val="List 5"/>
    <w:basedOn w:val="Standard"/>
    <w:uiPriority w:val="99"/>
    <w:semiHidden/>
    <w:unhideWhenUsed/>
    <w:rsid w:val="00814669"/>
    <w:pPr>
      <w:ind w:left="1415" w:hanging="283"/>
      <w:contextualSpacing/>
    </w:pPr>
  </w:style>
  <w:style w:type="paragraph" w:styleId="Liste4">
    <w:name w:val="List 4"/>
    <w:basedOn w:val="Standard"/>
    <w:uiPriority w:val="99"/>
    <w:semiHidden/>
    <w:unhideWhenUsed/>
    <w:rsid w:val="00814669"/>
    <w:pPr>
      <w:ind w:left="1132" w:hanging="283"/>
      <w:contextualSpacing/>
    </w:pPr>
  </w:style>
  <w:style w:type="paragraph" w:styleId="Liste3">
    <w:name w:val="List 3"/>
    <w:basedOn w:val="Standard"/>
    <w:uiPriority w:val="99"/>
    <w:semiHidden/>
    <w:unhideWhenUsed/>
    <w:rsid w:val="00814669"/>
    <w:pPr>
      <w:ind w:left="849" w:hanging="283"/>
      <w:contextualSpacing/>
    </w:pPr>
  </w:style>
  <w:style w:type="paragraph" w:styleId="Liste2">
    <w:name w:val="List 2"/>
    <w:basedOn w:val="Standard"/>
    <w:uiPriority w:val="99"/>
    <w:semiHidden/>
    <w:unhideWhenUsed/>
    <w:rsid w:val="00814669"/>
    <w:pPr>
      <w:ind w:left="566" w:hanging="283"/>
      <w:contextualSpacing/>
    </w:pPr>
  </w:style>
  <w:style w:type="paragraph" w:styleId="Listennummer">
    <w:name w:val="List Number"/>
    <w:basedOn w:val="Standard"/>
    <w:uiPriority w:val="99"/>
    <w:semiHidden/>
    <w:unhideWhenUsed/>
    <w:rsid w:val="00814669"/>
    <w:pPr>
      <w:numPr>
        <w:numId w:val="32"/>
      </w:numPr>
      <w:contextualSpacing/>
    </w:pPr>
  </w:style>
  <w:style w:type="paragraph" w:styleId="Aufzhlungszeichen">
    <w:name w:val="List Bullet"/>
    <w:basedOn w:val="Standard"/>
    <w:uiPriority w:val="99"/>
    <w:semiHidden/>
    <w:unhideWhenUsed/>
    <w:rsid w:val="00814669"/>
    <w:pPr>
      <w:numPr>
        <w:numId w:val="33"/>
      </w:numPr>
      <w:contextualSpacing/>
    </w:pPr>
  </w:style>
  <w:style w:type="paragraph" w:styleId="Liste">
    <w:name w:val="List"/>
    <w:basedOn w:val="Standard"/>
    <w:uiPriority w:val="99"/>
    <w:semiHidden/>
    <w:unhideWhenUsed/>
    <w:rsid w:val="00814669"/>
    <w:pPr>
      <w:ind w:left="283" w:hanging="283"/>
      <w:contextualSpacing/>
    </w:pPr>
  </w:style>
  <w:style w:type="paragraph" w:styleId="RGV-berschrift">
    <w:name w:val="toa heading"/>
    <w:basedOn w:val="Standard"/>
    <w:next w:val="Standard"/>
    <w:uiPriority w:val="99"/>
    <w:semiHidden/>
    <w:unhideWhenUsed/>
    <w:rsid w:val="008146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14669"/>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Calibri" w:hAnsi="Consolas" w:cs="Arial"/>
      <w:kern w:val="0"/>
      <w:sz w:val="20"/>
      <w:szCs w:val="20"/>
      <w14:ligatures w14:val="none"/>
    </w:rPr>
  </w:style>
  <w:style w:type="character" w:customStyle="1" w:styleId="MakrotextZchn">
    <w:name w:val="Makrotext Zchn"/>
    <w:basedOn w:val="Absatz-Standardschriftart"/>
    <w:link w:val="Makrotext"/>
    <w:uiPriority w:val="99"/>
    <w:semiHidden/>
    <w:rsid w:val="00814669"/>
    <w:rPr>
      <w:rFonts w:ascii="Consolas" w:eastAsia="Calibri" w:hAnsi="Consolas" w:cs="Arial"/>
      <w:kern w:val="0"/>
      <w:sz w:val="20"/>
      <w:szCs w:val="20"/>
      <w14:ligatures w14:val="none"/>
    </w:rPr>
  </w:style>
  <w:style w:type="paragraph" w:styleId="Rechtsgrundlagenverzeichnis">
    <w:name w:val="table of authorities"/>
    <w:basedOn w:val="Standard"/>
    <w:next w:val="Standard"/>
    <w:uiPriority w:val="99"/>
    <w:semiHidden/>
    <w:unhideWhenUsed/>
    <w:rsid w:val="00814669"/>
    <w:pPr>
      <w:spacing w:after="0"/>
      <w:ind w:left="240" w:hanging="240"/>
    </w:pPr>
  </w:style>
  <w:style w:type="paragraph" w:styleId="Endnotentext">
    <w:name w:val="endnote text"/>
    <w:basedOn w:val="Standard"/>
    <w:link w:val="EndnotentextZchn"/>
    <w:uiPriority w:val="99"/>
    <w:semiHidden/>
    <w:unhideWhenUsed/>
    <w:rsid w:val="008146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14669"/>
    <w:rPr>
      <w:rFonts w:ascii="Times New Roman" w:eastAsia="Calibri" w:hAnsi="Times New Roman" w:cs="Arial"/>
      <w:kern w:val="0"/>
      <w:sz w:val="20"/>
      <w:szCs w:val="20"/>
      <w14:ligatures w14:val="none"/>
    </w:rPr>
  </w:style>
  <w:style w:type="character" w:styleId="Endnotenzeichen">
    <w:name w:val="endnote reference"/>
    <w:basedOn w:val="Absatz-Standardschriftart"/>
    <w:uiPriority w:val="99"/>
    <w:semiHidden/>
    <w:unhideWhenUsed/>
    <w:rsid w:val="00814669"/>
    <w:rPr>
      <w:vertAlign w:val="superscript"/>
    </w:rPr>
  </w:style>
  <w:style w:type="character" w:styleId="Seitenzahl">
    <w:name w:val="page number"/>
    <w:basedOn w:val="Absatz-Standardschriftart"/>
    <w:uiPriority w:val="99"/>
    <w:semiHidden/>
    <w:unhideWhenUsed/>
    <w:rsid w:val="00814669"/>
  </w:style>
  <w:style w:type="character" w:styleId="Zeilennummer">
    <w:name w:val="line number"/>
    <w:basedOn w:val="Absatz-Standardschriftart"/>
    <w:uiPriority w:val="99"/>
    <w:semiHidden/>
    <w:unhideWhenUsed/>
    <w:rsid w:val="00814669"/>
  </w:style>
  <w:style w:type="paragraph" w:styleId="Umschlagabsenderadresse">
    <w:name w:val="envelope return"/>
    <w:basedOn w:val="Standard"/>
    <w:uiPriority w:val="99"/>
    <w:semiHidden/>
    <w:unhideWhenUsed/>
    <w:rsid w:val="008146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146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814669"/>
    <w:pPr>
      <w:spacing w:after="0" w:line="240" w:lineRule="auto"/>
      <w:ind w:left="240" w:hanging="240"/>
    </w:pPr>
  </w:style>
  <w:style w:type="paragraph" w:styleId="Indexberschrift">
    <w:name w:val="index heading"/>
    <w:basedOn w:val="Standard"/>
    <w:next w:val="Index1"/>
    <w:uiPriority w:val="99"/>
    <w:semiHidden/>
    <w:unhideWhenUsed/>
    <w:rsid w:val="00814669"/>
    <w:rPr>
      <w:rFonts w:asciiTheme="majorHAnsi" w:eastAsiaTheme="majorEastAsia" w:hAnsiTheme="majorHAnsi" w:cstheme="majorBidi"/>
      <w:b/>
      <w:bCs/>
    </w:rPr>
  </w:style>
  <w:style w:type="paragraph" w:styleId="Standardeinzug">
    <w:name w:val="Normal Indent"/>
    <w:basedOn w:val="Standard"/>
    <w:uiPriority w:val="99"/>
    <w:semiHidden/>
    <w:unhideWhenUsed/>
    <w:rsid w:val="00814669"/>
    <w:pPr>
      <w:ind w:left="708"/>
    </w:pPr>
  </w:style>
  <w:style w:type="paragraph" w:styleId="Index9">
    <w:name w:val="index 9"/>
    <w:basedOn w:val="Standard"/>
    <w:next w:val="Standard"/>
    <w:autoRedefine/>
    <w:uiPriority w:val="99"/>
    <w:semiHidden/>
    <w:unhideWhenUsed/>
    <w:rsid w:val="00814669"/>
    <w:pPr>
      <w:spacing w:after="0" w:line="240" w:lineRule="auto"/>
      <w:ind w:left="2160" w:hanging="240"/>
    </w:pPr>
  </w:style>
  <w:style w:type="paragraph" w:styleId="Index8">
    <w:name w:val="index 8"/>
    <w:basedOn w:val="Standard"/>
    <w:next w:val="Standard"/>
    <w:autoRedefine/>
    <w:uiPriority w:val="99"/>
    <w:semiHidden/>
    <w:unhideWhenUsed/>
    <w:rsid w:val="00814669"/>
    <w:pPr>
      <w:spacing w:after="0" w:line="240" w:lineRule="auto"/>
      <w:ind w:left="1920" w:hanging="240"/>
    </w:pPr>
  </w:style>
  <w:style w:type="paragraph" w:styleId="Index7">
    <w:name w:val="index 7"/>
    <w:basedOn w:val="Standard"/>
    <w:next w:val="Standard"/>
    <w:autoRedefine/>
    <w:uiPriority w:val="99"/>
    <w:semiHidden/>
    <w:unhideWhenUsed/>
    <w:rsid w:val="00814669"/>
    <w:pPr>
      <w:spacing w:after="0" w:line="240" w:lineRule="auto"/>
      <w:ind w:left="1680" w:hanging="240"/>
    </w:pPr>
  </w:style>
  <w:style w:type="paragraph" w:styleId="Index6">
    <w:name w:val="index 6"/>
    <w:basedOn w:val="Standard"/>
    <w:next w:val="Standard"/>
    <w:autoRedefine/>
    <w:uiPriority w:val="99"/>
    <w:semiHidden/>
    <w:unhideWhenUsed/>
    <w:rsid w:val="00814669"/>
    <w:pPr>
      <w:spacing w:after="0" w:line="240" w:lineRule="auto"/>
      <w:ind w:left="1440" w:hanging="240"/>
    </w:pPr>
  </w:style>
  <w:style w:type="paragraph" w:styleId="Index5">
    <w:name w:val="index 5"/>
    <w:basedOn w:val="Standard"/>
    <w:next w:val="Standard"/>
    <w:autoRedefine/>
    <w:uiPriority w:val="99"/>
    <w:semiHidden/>
    <w:unhideWhenUsed/>
    <w:rsid w:val="00814669"/>
    <w:pPr>
      <w:spacing w:after="0" w:line="240" w:lineRule="auto"/>
      <w:ind w:left="1200" w:hanging="240"/>
    </w:pPr>
  </w:style>
  <w:style w:type="paragraph" w:styleId="Index4">
    <w:name w:val="index 4"/>
    <w:basedOn w:val="Standard"/>
    <w:next w:val="Standard"/>
    <w:autoRedefine/>
    <w:uiPriority w:val="99"/>
    <w:semiHidden/>
    <w:unhideWhenUsed/>
    <w:rsid w:val="00814669"/>
    <w:pPr>
      <w:spacing w:after="0" w:line="240" w:lineRule="auto"/>
      <w:ind w:left="960" w:hanging="240"/>
    </w:pPr>
  </w:style>
  <w:style w:type="paragraph" w:styleId="Index3">
    <w:name w:val="index 3"/>
    <w:basedOn w:val="Standard"/>
    <w:next w:val="Standard"/>
    <w:autoRedefine/>
    <w:uiPriority w:val="99"/>
    <w:semiHidden/>
    <w:unhideWhenUsed/>
    <w:rsid w:val="00814669"/>
    <w:pPr>
      <w:spacing w:after="0" w:line="240" w:lineRule="auto"/>
      <w:ind w:left="720" w:hanging="240"/>
    </w:pPr>
  </w:style>
  <w:style w:type="paragraph" w:styleId="Index2">
    <w:name w:val="index 2"/>
    <w:basedOn w:val="Standard"/>
    <w:next w:val="Standard"/>
    <w:autoRedefine/>
    <w:uiPriority w:val="99"/>
    <w:semiHidden/>
    <w:unhideWhenUsed/>
    <w:rsid w:val="00814669"/>
    <w:pPr>
      <w:spacing w:after="0" w:line="240" w:lineRule="auto"/>
      <w:ind w:left="48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4.xml"/><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212FD63-47C8-4180-A561-8D132104AEE4}"/>
      </w:docPartPr>
      <w:docPartBody>
        <w:p w:rsidR="006E441C" w:rsidRDefault="002360D7">
          <w:r w:rsidRPr="007C2ACD">
            <w:rPr>
              <w:rStyle w:val="Platzhaltertext"/>
            </w:rPr>
            <w:t>Klicken oder tippen Sie hier, um Text einzugeben.</w:t>
          </w:r>
        </w:p>
      </w:docPartBody>
    </w:docPart>
    <w:docPart>
      <w:docPartPr>
        <w:name w:val="68484D57FD444081B6C71DE1A2A51991"/>
        <w:category>
          <w:name w:val="Allgemein"/>
          <w:gallery w:val="placeholder"/>
        </w:category>
        <w:types>
          <w:type w:val="bbPlcHdr"/>
        </w:types>
        <w:behaviors>
          <w:behavior w:val="content"/>
        </w:behaviors>
        <w:guid w:val="{E0F0D1BE-AAD4-43DB-8433-BFA3BB5C14DC}"/>
      </w:docPartPr>
      <w:docPartBody>
        <w:p w:rsidR="00671C5E" w:rsidRDefault="005B0970" w:rsidP="005B0970">
          <w:pPr>
            <w:pStyle w:val="68484D57FD444081B6C71DE1A2A51991"/>
          </w:pPr>
          <w:r w:rsidRPr="007C2ACD">
            <w:rPr>
              <w:rStyle w:val="Platzhaltertext"/>
            </w:rPr>
            <w:t>Klicken oder tippen Sie hier, um Text einzugeben.</w:t>
          </w:r>
        </w:p>
      </w:docPartBody>
    </w:docPart>
    <w:docPart>
      <w:docPartPr>
        <w:name w:val="30CB8090FA6B48F89F486789941F64C9"/>
        <w:category>
          <w:name w:val="Allgemein"/>
          <w:gallery w:val="placeholder"/>
        </w:category>
        <w:types>
          <w:type w:val="bbPlcHdr"/>
        </w:types>
        <w:behaviors>
          <w:behavior w:val="content"/>
        </w:behaviors>
        <w:guid w:val="{3FBF70E3-87DB-4F74-B2A5-99561A542D14}"/>
      </w:docPartPr>
      <w:docPartBody>
        <w:p w:rsidR="00671C5E" w:rsidRDefault="005B0970" w:rsidP="005B0970">
          <w:pPr>
            <w:pStyle w:val="30CB8090FA6B48F89F486789941F64C9"/>
          </w:pPr>
          <w:r w:rsidRPr="007C2ACD">
            <w:rPr>
              <w:rStyle w:val="Platzhaltertext"/>
            </w:rPr>
            <w:t>Klicken oder tippen Sie hier, um Text einzugeben.</w:t>
          </w:r>
        </w:p>
      </w:docPartBody>
    </w:docPart>
    <w:docPart>
      <w:docPartPr>
        <w:name w:val="02FC0DF131BE434A9AA66E647EC3D78D"/>
        <w:category>
          <w:name w:val="Allgemein"/>
          <w:gallery w:val="placeholder"/>
        </w:category>
        <w:types>
          <w:type w:val="bbPlcHdr"/>
        </w:types>
        <w:behaviors>
          <w:behavior w:val="content"/>
        </w:behaviors>
        <w:guid w:val="{5DFAC414-A91E-42BD-BAAB-E7E4EA53F6BF}"/>
      </w:docPartPr>
      <w:docPartBody>
        <w:p w:rsidR="00FB6F6C" w:rsidRDefault="00671C5E" w:rsidP="00671C5E">
          <w:pPr>
            <w:pStyle w:val="02FC0DF131BE434A9AA66E647EC3D78D"/>
          </w:pPr>
          <w:r w:rsidRPr="007C2ACD">
            <w:rPr>
              <w:rStyle w:val="Platzhaltertext"/>
            </w:rPr>
            <w:t>Klicken oder tippen Sie hier, um Text einzugeben.</w:t>
          </w:r>
        </w:p>
      </w:docPartBody>
    </w:docPart>
    <w:docPart>
      <w:docPartPr>
        <w:name w:val="544D6EF4E7AE4C21B305732AE7F2EC63"/>
        <w:category>
          <w:name w:val="Allgemein"/>
          <w:gallery w:val="placeholder"/>
        </w:category>
        <w:types>
          <w:type w:val="bbPlcHdr"/>
        </w:types>
        <w:behaviors>
          <w:behavior w:val="content"/>
        </w:behaviors>
        <w:guid w:val="{4E0F9DA1-D6F9-4621-B12A-757039CD70ED}"/>
      </w:docPartPr>
      <w:docPartBody>
        <w:p w:rsidR="00FB6F6C" w:rsidRDefault="00671C5E" w:rsidP="00671C5E">
          <w:pPr>
            <w:pStyle w:val="544D6EF4E7AE4C21B305732AE7F2EC63"/>
          </w:pPr>
          <w:r w:rsidRPr="007C2ACD">
            <w:rPr>
              <w:rStyle w:val="Platzhaltertext"/>
            </w:rPr>
            <w:t>Klicken oder tippen Sie hier, um Text einzugeben.</w:t>
          </w:r>
        </w:p>
      </w:docPartBody>
    </w:docPart>
    <w:docPart>
      <w:docPartPr>
        <w:name w:val="46BB92A6782245648B3AC2E9CE20337A"/>
        <w:category>
          <w:name w:val="Allgemein"/>
          <w:gallery w:val="placeholder"/>
        </w:category>
        <w:types>
          <w:type w:val="bbPlcHdr"/>
        </w:types>
        <w:behaviors>
          <w:behavior w:val="content"/>
        </w:behaviors>
        <w:guid w:val="{E3E16268-7551-4B53-90E3-85384102734B}"/>
      </w:docPartPr>
      <w:docPartBody>
        <w:p w:rsidR="00FB6F6C" w:rsidRDefault="00671C5E" w:rsidP="00671C5E">
          <w:pPr>
            <w:pStyle w:val="46BB92A6782245648B3AC2E9CE20337A"/>
          </w:pPr>
          <w:r w:rsidRPr="007C2ACD">
            <w:rPr>
              <w:rStyle w:val="Platzhaltertext"/>
            </w:rPr>
            <w:t>Klicken oder tippen Sie hier, um Text einzugeben.</w:t>
          </w:r>
        </w:p>
      </w:docPartBody>
    </w:docPart>
    <w:docPart>
      <w:docPartPr>
        <w:name w:val="40BE55CED80C40A3A33081C952A5CD4A"/>
        <w:category>
          <w:name w:val="Allgemein"/>
          <w:gallery w:val="placeholder"/>
        </w:category>
        <w:types>
          <w:type w:val="bbPlcHdr"/>
        </w:types>
        <w:behaviors>
          <w:behavior w:val="content"/>
        </w:behaviors>
        <w:guid w:val="{58538509-ACE1-4A19-8ABB-F07E6AC67477}"/>
      </w:docPartPr>
      <w:docPartBody>
        <w:p w:rsidR="00FB6F6C" w:rsidRDefault="00671C5E" w:rsidP="00671C5E">
          <w:pPr>
            <w:pStyle w:val="40BE55CED80C40A3A33081C952A5CD4A"/>
          </w:pPr>
          <w:r w:rsidRPr="007C2ACD">
            <w:rPr>
              <w:rStyle w:val="Platzhaltertext"/>
            </w:rPr>
            <w:t>Klicken oder tippen Sie hier, um Text einzugeben.</w:t>
          </w:r>
        </w:p>
      </w:docPartBody>
    </w:docPart>
    <w:docPart>
      <w:docPartPr>
        <w:name w:val="07F0CAE574BE433D84A42A4C841C537F"/>
        <w:category>
          <w:name w:val="Allgemein"/>
          <w:gallery w:val="placeholder"/>
        </w:category>
        <w:types>
          <w:type w:val="bbPlcHdr"/>
        </w:types>
        <w:behaviors>
          <w:behavior w:val="content"/>
        </w:behaviors>
        <w:guid w:val="{8492F063-3748-41DC-A8C3-D47BA2AE8834}"/>
      </w:docPartPr>
      <w:docPartBody>
        <w:p w:rsidR="007B3B47" w:rsidRDefault="00FB6F6C" w:rsidP="00FB6F6C">
          <w:pPr>
            <w:pStyle w:val="07F0CAE574BE433D84A42A4C841C537F"/>
          </w:pPr>
          <w:r w:rsidRPr="007C2ACD">
            <w:rPr>
              <w:rStyle w:val="Platzhaltertext"/>
            </w:rPr>
            <w:t>Klicken oder tippen Sie hier, um Text einzugeben.</w:t>
          </w:r>
        </w:p>
      </w:docPartBody>
    </w:docPart>
    <w:docPart>
      <w:docPartPr>
        <w:name w:val="053F15E3270E49CC8DCC92070CEE3DF6"/>
        <w:category>
          <w:name w:val="Allgemein"/>
          <w:gallery w:val="placeholder"/>
        </w:category>
        <w:types>
          <w:type w:val="bbPlcHdr"/>
        </w:types>
        <w:behaviors>
          <w:behavior w:val="content"/>
        </w:behaviors>
        <w:guid w:val="{C6C83DBB-2C1E-4DDE-907F-8E9380571BFA}"/>
      </w:docPartPr>
      <w:docPartBody>
        <w:p w:rsidR="00F14BA2" w:rsidRDefault="008E5622" w:rsidP="008E5622">
          <w:pPr>
            <w:pStyle w:val="053F15E3270E49CC8DCC92070CEE3DF6"/>
          </w:pPr>
          <w:r w:rsidRPr="007C2ACD">
            <w:rPr>
              <w:rStyle w:val="Platzhaltertext"/>
            </w:rPr>
            <w:t>Klicken oder tippen Sie hier, um Text einzugeben.</w:t>
          </w:r>
        </w:p>
      </w:docPartBody>
    </w:docPart>
    <w:docPart>
      <w:docPartPr>
        <w:name w:val="0390D0C290834CB09DC3331FE55C3609"/>
        <w:category>
          <w:name w:val="Allgemein"/>
          <w:gallery w:val="placeholder"/>
        </w:category>
        <w:types>
          <w:type w:val="bbPlcHdr"/>
        </w:types>
        <w:behaviors>
          <w:behavior w:val="content"/>
        </w:behaviors>
        <w:guid w:val="{27399680-7A23-4E5F-ADA3-8BC6F141EA3B}"/>
      </w:docPartPr>
      <w:docPartBody>
        <w:p w:rsidR="004A6049" w:rsidRDefault="009D4832" w:rsidP="009D4832">
          <w:pPr>
            <w:pStyle w:val="0390D0C290834CB09DC3331FE55C3609"/>
          </w:pPr>
          <w:r w:rsidRPr="007C2AC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60D7"/>
    <w:rsid w:val="000230C7"/>
    <w:rsid w:val="00026066"/>
    <w:rsid w:val="00055764"/>
    <w:rsid w:val="000728E4"/>
    <w:rsid w:val="000D7A0B"/>
    <w:rsid w:val="000E6373"/>
    <w:rsid w:val="0018196C"/>
    <w:rsid w:val="00207738"/>
    <w:rsid w:val="002360D7"/>
    <w:rsid w:val="002B5FBE"/>
    <w:rsid w:val="00345489"/>
    <w:rsid w:val="00393ADB"/>
    <w:rsid w:val="0046100B"/>
    <w:rsid w:val="00474457"/>
    <w:rsid w:val="00495137"/>
    <w:rsid w:val="004A6049"/>
    <w:rsid w:val="004D1F39"/>
    <w:rsid w:val="00556796"/>
    <w:rsid w:val="005711E1"/>
    <w:rsid w:val="005B0970"/>
    <w:rsid w:val="005E3B44"/>
    <w:rsid w:val="006041AA"/>
    <w:rsid w:val="00671C5E"/>
    <w:rsid w:val="006E441C"/>
    <w:rsid w:val="006F3EC8"/>
    <w:rsid w:val="00775F1B"/>
    <w:rsid w:val="007B3B47"/>
    <w:rsid w:val="00804C51"/>
    <w:rsid w:val="00815377"/>
    <w:rsid w:val="008E5622"/>
    <w:rsid w:val="00910FF0"/>
    <w:rsid w:val="009656C9"/>
    <w:rsid w:val="00975290"/>
    <w:rsid w:val="009D4832"/>
    <w:rsid w:val="009F2BB4"/>
    <w:rsid w:val="00A65EAE"/>
    <w:rsid w:val="00B93F81"/>
    <w:rsid w:val="00BB0CDA"/>
    <w:rsid w:val="00C22B26"/>
    <w:rsid w:val="00C269EE"/>
    <w:rsid w:val="00C66A56"/>
    <w:rsid w:val="00C76D97"/>
    <w:rsid w:val="00CE7845"/>
    <w:rsid w:val="00CF3C93"/>
    <w:rsid w:val="00D51C73"/>
    <w:rsid w:val="00D87042"/>
    <w:rsid w:val="00DC2501"/>
    <w:rsid w:val="00E0613B"/>
    <w:rsid w:val="00E4225D"/>
    <w:rsid w:val="00F14BA2"/>
    <w:rsid w:val="00F76AC9"/>
    <w:rsid w:val="00FB6F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uiPriority w:val="99"/>
    <w:semiHidden/>
    <w:rsid w:val="009D4832"/>
    <w:rPr>
      <w:color w:val="808080"/>
    </w:rPr>
  </w:style>
  <w:style w:type="paragraph" w:customStyle="1" w:styleId="68484D57FD444081B6C71DE1A2A51991">
    <w:name w:val="68484D57FD444081B6C71DE1A2A51991"/>
    <w:rsid w:val="005B0970"/>
    <w:rPr>
      <w:kern w:val="2"/>
      <w14:ligatures w14:val="standardContextual"/>
    </w:rPr>
  </w:style>
  <w:style w:type="paragraph" w:customStyle="1" w:styleId="30CB8090FA6B48F89F486789941F64C9">
    <w:name w:val="30CB8090FA6B48F89F486789941F64C9"/>
    <w:rsid w:val="005B0970"/>
    <w:rPr>
      <w:kern w:val="2"/>
      <w14:ligatures w14:val="standardContextual"/>
    </w:rPr>
  </w:style>
  <w:style w:type="paragraph" w:customStyle="1" w:styleId="02FC0DF131BE434A9AA66E647EC3D78D">
    <w:name w:val="02FC0DF131BE434A9AA66E647EC3D78D"/>
    <w:rsid w:val="00671C5E"/>
    <w:rPr>
      <w:kern w:val="2"/>
      <w14:ligatures w14:val="standardContextual"/>
    </w:rPr>
  </w:style>
  <w:style w:type="paragraph" w:customStyle="1" w:styleId="544D6EF4E7AE4C21B305732AE7F2EC63">
    <w:name w:val="544D6EF4E7AE4C21B305732AE7F2EC63"/>
    <w:rsid w:val="00671C5E"/>
    <w:rPr>
      <w:kern w:val="2"/>
      <w14:ligatures w14:val="standardContextual"/>
    </w:rPr>
  </w:style>
  <w:style w:type="paragraph" w:customStyle="1" w:styleId="46BB92A6782245648B3AC2E9CE20337A">
    <w:name w:val="46BB92A6782245648B3AC2E9CE20337A"/>
    <w:rsid w:val="00671C5E"/>
    <w:rPr>
      <w:kern w:val="2"/>
      <w14:ligatures w14:val="standardContextual"/>
    </w:rPr>
  </w:style>
  <w:style w:type="paragraph" w:customStyle="1" w:styleId="40BE55CED80C40A3A33081C952A5CD4A">
    <w:name w:val="40BE55CED80C40A3A33081C952A5CD4A"/>
    <w:rsid w:val="00671C5E"/>
    <w:rPr>
      <w:kern w:val="2"/>
      <w14:ligatures w14:val="standardContextual"/>
    </w:rPr>
  </w:style>
  <w:style w:type="paragraph" w:customStyle="1" w:styleId="07F0CAE574BE433D84A42A4C841C537F">
    <w:name w:val="07F0CAE574BE433D84A42A4C841C537F"/>
    <w:rsid w:val="00FB6F6C"/>
    <w:rPr>
      <w:kern w:val="2"/>
      <w14:ligatures w14:val="standardContextual"/>
    </w:rPr>
  </w:style>
  <w:style w:type="paragraph" w:customStyle="1" w:styleId="053F15E3270E49CC8DCC92070CEE3DF6">
    <w:name w:val="053F15E3270E49CC8DCC92070CEE3DF6"/>
    <w:rsid w:val="008E5622"/>
    <w:rPr>
      <w:kern w:val="2"/>
      <w14:ligatures w14:val="standardContextual"/>
    </w:rPr>
  </w:style>
  <w:style w:type="paragraph" w:customStyle="1" w:styleId="0390D0C290834CB09DC3331FE55C3609">
    <w:name w:val="0390D0C290834CB09DC3331FE55C3609"/>
    <w:rsid w:val="009D4832"/>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833EB-B8D3-4D00-A8CA-E45FEF8699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72172</Words>
  <Characters>454689</Characters>
  <Application>Microsoft Office Word</Application>
  <DocSecurity>0</DocSecurity>
  <Lines>3789</Lines>
  <Paragraphs>105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5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nart Köpper</dc:creator>
  <cp:keywords/>
  <dc:description/>
  <cp:lastModifiedBy>Lennart Köpper</cp:lastModifiedBy>
  <cp:revision>892</cp:revision>
  <dcterms:created xsi:type="dcterms:W3CDTF">2023-06-15T12:32:00Z</dcterms:created>
  <dcterms:modified xsi:type="dcterms:W3CDTF">2023-07-20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Einsatz von Verfahren des maschinellen Lernens zur Klassifikation von Verkehrsteilnehmern auf Basis realer Positionsdaten.</vt:lpwstr>
  </property>
  <property fmtid="{D5CDD505-2E9C-101B-9397-08002B2CF9AE}" pid="3" name="CitaviDocumentProperty_25">
    <vt:lpwstr>True</vt:lpwstr>
  </property>
  <property fmtid="{D5CDD505-2E9C-101B-9397-08002B2CF9AE}" pid="4" name="CitaviDocumentProperty_11">
    <vt:lpwstr>Überschrift 1;Ü 1-MitSeitenumbruch</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0">
    <vt:lpwstr>3576dd44-bdd0-4f46-837d-25ecb107f89d</vt:lpwstr>
  </property>
  <property fmtid="{D5CDD505-2E9C-101B-9397-08002B2CF9AE}" pid="11" name="CitaviDocumentProperty_8">
    <vt:lpwstr>CloudProjectKey=r3alt338ljflhlpkgn6xoc3t2gjoq5styiv39; ProjectName=Einsatz von Verfahren des maschinellen Lernens zur Klassifikation von Verkehrsteilnehmern auf Basis realer Positionsdaten.</vt:lpwstr>
  </property>
  <property fmtid="{D5CDD505-2E9C-101B-9397-08002B2CF9AE}" pid="12" name="CitaviDocumentProperty_1">
    <vt:lpwstr>6.14.0.0</vt:lpwstr>
  </property>
  <property fmtid="{D5CDD505-2E9C-101B-9397-08002B2CF9AE}" pid="13" name="CitaviDocumentProperty_6">
    <vt:lpwstr>False</vt:lpwstr>
  </property>
</Properties>
</file>